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D0C77F" w14:textId="77777777" w:rsidR="003F46D1" w:rsidRDefault="003F46D1" w:rsidP="00F2337D"/>
    <w:p w14:paraId="0BE7DCCF" w14:textId="77777777" w:rsidR="003F46D1" w:rsidRDefault="003F46D1" w:rsidP="00F2337D"/>
    <w:p w14:paraId="22DE865D" w14:textId="3AF26F90" w:rsidR="003F46D1" w:rsidRDefault="003F46D1" w:rsidP="00F2337D"/>
    <w:p w14:paraId="01AEBE3C" w14:textId="27C4ABE3" w:rsidR="003F46D1" w:rsidRDefault="003F46D1" w:rsidP="00F2337D"/>
    <w:p w14:paraId="3F02DDC3" w14:textId="77777777" w:rsidR="003F46D1" w:rsidRDefault="003F46D1" w:rsidP="00F2337D"/>
    <w:p w14:paraId="10BA0E0B" w14:textId="77777777" w:rsidR="003F46D1" w:rsidRDefault="003F46D1" w:rsidP="00F2337D"/>
    <w:p w14:paraId="00FC0660" w14:textId="77777777" w:rsidR="003F46D1" w:rsidRDefault="003F46D1" w:rsidP="00F2337D"/>
    <w:p w14:paraId="4836915F" w14:textId="5A3A8127" w:rsidR="003F46D1" w:rsidRPr="003F46D1" w:rsidRDefault="003F46D1" w:rsidP="003F46D1">
      <w:pPr>
        <w:jc w:val="center"/>
        <w:rPr>
          <w:sz w:val="36"/>
          <w:szCs w:val="40"/>
        </w:rPr>
      </w:pPr>
      <w:r w:rsidRPr="003F46D1">
        <w:rPr>
          <w:sz w:val="36"/>
          <w:szCs w:val="40"/>
        </w:rPr>
        <w:t>OpenSRANE</w:t>
      </w:r>
    </w:p>
    <w:p w14:paraId="11798C3D" w14:textId="733C26AE" w:rsidR="003F46D1" w:rsidRDefault="003F46D1" w:rsidP="003F46D1">
      <w:pPr>
        <w:jc w:val="center"/>
      </w:pPr>
      <w:r>
        <w:t>Open Software for Risk Assessment of NaTech Events</w:t>
      </w:r>
    </w:p>
    <w:p w14:paraId="2E686B3D" w14:textId="409B4F50" w:rsidR="003F46D1" w:rsidRDefault="003F46D1" w:rsidP="003F46D1">
      <w:pPr>
        <w:jc w:val="center"/>
      </w:pPr>
      <w:r>
        <w:t>by</w:t>
      </w:r>
    </w:p>
    <w:p w14:paraId="72D927BD" w14:textId="759F4736" w:rsidR="003F46D1" w:rsidRDefault="003F46D1" w:rsidP="003F46D1">
      <w:pPr>
        <w:jc w:val="center"/>
      </w:pPr>
    </w:p>
    <w:p w14:paraId="7A7BCDFC" w14:textId="77777777" w:rsidR="003F46D1" w:rsidRDefault="003F46D1" w:rsidP="003F46D1">
      <w:pPr>
        <w:jc w:val="center"/>
      </w:pPr>
    </w:p>
    <w:p w14:paraId="13F2466E" w14:textId="46BE5A4F" w:rsidR="003F46D1" w:rsidRDefault="003F46D1" w:rsidP="003F46D1">
      <w:pPr>
        <w:jc w:val="center"/>
      </w:pPr>
      <w:r>
        <w:t>Bijan Sayyafzadeh</w:t>
      </w:r>
    </w:p>
    <w:p w14:paraId="0ACAD213" w14:textId="7A9A47FC" w:rsidR="003F46D1" w:rsidRDefault="003F46D1" w:rsidP="00F2337D"/>
    <w:p w14:paraId="0BC8901A" w14:textId="77777777" w:rsidR="003F46D1" w:rsidRDefault="003F46D1" w:rsidP="00F2337D"/>
    <w:p w14:paraId="24EE8099" w14:textId="62E8E0DF" w:rsidR="003F46D1" w:rsidRDefault="003F46D1" w:rsidP="003F46D1">
      <w:pPr>
        <w:jc w:val="center"/>
      </w:pPr>
      <w:r>
        <w:t xml:space="preserve">As final thesis project for the degree of </w:t>
      </w:r>
    </w:p>
    <w:p w14:paraId="1B07C0BA" w14:textId="5642C951" w:rsidR="003F46D1" w:rsidRDefault="003F46D1" w:rsidP="003F46D1">
      <w:pPr>
        <w:jc w:val="center"/>
      </w:pPr>
      <w:r>
        <w:t>Doctor of Philosophy</w:t>
      </w:r>
    </w:p>
    <w:p w14:paraId="5B321F69" w14:textId="07AEE6DD" w:rsidR="003F46D1" w:rsidRDefault="003F46D1" w:rsidP="003F46D1">
      <w:pPr>
        <w:jc w:val="center"/>
      </w:pPr>
      <w:r>
        <w:t>In</w:t>
      </w:r>
    </w:p>
    <w:p w14:paraId="0FF8C6D5" w14:textId="75F6390B" w:rsidR="003F46D1" w:rsidRDefault="003F46D1" w:rsidP="003F46D1">
      <w:pPr>
        <w:jc w:val="center"/>
      </w:pPr>
      <w:r>
        <w:t>Engineering – Structure Engineering</w:t>
      </w:r>
    </w:p>
    <w:p w14:paraId="01F75702" w14:textId="330A1E0B" w:rsidR="003F46D1" w:rsidRDefault="003F46D1" w:rsidP="003F46D1">
      <w:pPr>
        <w:jc w:val="center"/>
      </w:pPr>
    </w:p>
    <w:p w14:paraId="262F4F9F" w14:textId="022884AA" w:rsidR="003F46D1" w:rsidRDefault="003F46D1" w:rsidP="003F46D1">
      <w:pPr>
        <w:jc w:val="center"/>
      </w:pPr>
    </w:p>
    <w:p w14:paraId="6776292D" w14:textId="3B167EC3" w:rsidR="003F46D1" w:rsidRDefault="003F46D1" w:rsidP="003F46D1">
      <w:pPr>
        <w:jc w:val="center"/>
      </w:pPr>
    </w:p>
    <w:p w14:paraId="6909E065" w14:textId="77777777" w:rsidR="003F46D1" w:rsidRDefault="003F46D1" w:rsidP="003F46D1">
      <w:pPr>
        <w:jc w:val="center"/>
      </w:pPr>
    </w:p>
    <w:p w14:paraId="29E6B387" w14:textId="77777777" w:rsidR="003F46D1" w:rsidRDefault="003F46D1" w:rsidP="003F46D1">
      <w:pPr>
        <w:jc w:val="center"/>
      </w:pPr>
    </w:p>
    <w:p w14:paraId="1C669829" w14:textId="128212E5" w:rsidR="003F46D1" w:rsidRDefault="003F46D1" w:rsidP="003F46D1">
      <w:pPr>
        <w:jc w:val="left"/>
      </w:pPr>
      <w:r>
        <w:t>Guide masters:</w:t>
      </w:r>
    </w:p>
    <w:p w14:paraId="231B8E4B" w14:textId="6BB4F8BA" w:rsidR="003F46D1" w:rsidRDefault="004360E2" w:rsidP="003F46D1">
      <w:pPr>
        <w:pStyle w:val="ListParagraph"/>
        <w:numPr>
          <w:ilvl w:val="0"/>
          <w:numId w:val="11"/>
        </w:numPr>
        <w:jc w:val="left"/>
      </w:pPr>
      <w:r>
        <w:t xml:space="preserve">Dr. </w:t>
      </w:r>
      <w:r w:rsidR="003F46D1">
        <w:t>Mahdi Sharifi</w:t>
      </w:r>
    </w:p>
    <w:p w14:paraId="6464A7EB" w14:textId="2F1F1411" w:rsidR="003F46D1" w:rsidRDefault="004360E2" w:rsidP="003F46D1">
      <w:pPr>
        <w:pStyle w:val="ListParagraph"/>
        <w:numPr>
          <w:ilvl w:val="0"/>
          <w:numId w:val="11"/>
        </w:numPr>
        <w:jc w:val="left"/>
      </w:pPr>
      <w:r>
        <w:t xml:space="preserve">Dr. </w:t>
      </w:r>
      <w:r w:rsidR="003F46D1">
        <w:t>Abdolreza Sarvghad Moghaddam</w:t>
      </w:r>
    </w:p>
    <w:p w14:paraId="6CB9E97E" w14:textId="131D5616" w:rsidR="003F46D1" w:rsidRDefault="004360E2" w:rsidP="003F46D1">
      <w:pPr>
        <w:pStyle w:val="ListParagraph"/>
        <w:numPr>
          <w:ilvl w:val="0"/>
          <w:numId w:val="11"/>
        </w:numPr>
        <w:jc w:val="left"/>
      </w:pPr>
      <w:r>
        <w:t xml:space="preserve">Dr. </w:t>
      </w:r>
      <w:r w:rsidR="003F46D1">
        <w:t>Eslam Kashi</w:t>
      </w:r>
    </w:p>
    <w:p w14:paraId="2BCE8670" w14:textId="77777777" w:rsidR="00CE5012" w:rsidRDefault="00CE5012" w:rsidP="00CE5012">
      <w:pPr>
        <w:pStyle w:val="ListParagraph"/>
        <w:ind w:left="1080"/>
        <w:jc w:val="left"/>
        <w:sectPr w:rsidR="00CE5012" w:rsidSect="007948E6">
          <w:headerReference w:type="default" r:id="rId8"/>
          <w:footerReference w:type="default" r:id="rId9"/>
          <w:pgSz w:w="11906" w:h="16838" w:code="9"/>
          <w:pgMar w:top="1440" w:right="1440" w:bottom="1440" w:left="1440" w:header="706" w:footer="706" w:gutter="0"/>
          <w:cols w:space="708"/>
          <w:bidi/>
          <w:rtlGutter/>
          <w:docGrid w:linePitch="360"/>
        </w:sectPr>
      </w:pPr>
    </w:p>
    <w:p w14:paraId="30BAC80B" w14:textId="4B497DC0" w:rsidR="00470FD7" w:rsidRDefault="00FB1EFF" w:rsidP="00FB1EFF">
      <w:pPr>
        <w:pStyle w:val="Heading1"/>
      </w:pPr>
      <w:bookmarkStart w:id="0" w:name="_Toc126182625"/>
      <w:r>
        <w:lastRenderedPageBreak/>
        <w:t>Introduction</w:t>
      </w:r>
      <w:bookmarkEnd w:id="0"/>
    </w:p>
    <w:p w14:paraId="1BBA6981" w14:textId="0E3466B9" w:rsidR="003A0A44" w:rsidRDefault="003A0A44" w:rsidP="00F2337D">
      <w:r>
        <w:t xml:space="preserve">In this </w:t>
      </w:r>
      <w:r w:rsidR="00ED6F10">
        <w:t>Guideline</w:t>
      </w:r>
      <w:r>
        <w:t xml:space="preserve"> the procedure of modelling and usage of the program has been described for users and steps of modelling has been explained.</w:t>
      </w:r>
    </w:p>
    <w:p w14:paraId="00CB3E14" w14:textId="77777777" w:rsidR="003F46D1" w:rsidRDefault="003F46D1" w:rsidP="00F2337D">
      <w:pPr>
        <w:sectPr w:rsidR="003F46D1" w:rsidSect="007948E6">
          <w:pgSz w:w="11906" w:h="16838" w:code="9"/>
          <w:pgMar w:top="1440" w:right="1440" w:bottom="1440" w:left="1440" w:header="706" w:footer="706" w:gutter="0"/>
          <w:cols w:space="708"/>
          <w:bidi/>
          <w:rtlGutter/>
          <w:docGrid w:linePitch="360"/>
        </w:sectPr>
      </w:pPr>
    </w:p>
    <w:sdt>
      <w:sdtPr>
        <w:rPr>
          <w:rFonts w:asciiTheme="majorBidi" w:eastAsiaTheme="minorHAnsi" w:hAnsiTheme="majorBidi" w:cs="B Nazanin"/>
          <w:color w:val="auto"/>
          <w:sz w:val="24"/>
          <w:szCs w:val="28"/>
          <w:lang w:bidi="fa-IR"/>
        </w:rPr>
        <w:id w:val="-457877830"/>
        <w:docPartObj>
          <w:docPartGallery w:val="Table of Contents"/>
          <w:docPartUnique/>
        </w:docPartObj>
      </w:sdtPr>
      <w:sdtContent>
        <w:p w14:paraId="74B2E588" w14:textId="212B79A8" w:rsidR="008977EE" w:rsidRPr="00FB1EFF" w:rsidRDefault="008977EE" w:rsidP="00CF1BAF">
          <w:pPr>
            <w:pStyle w:val="TOCHeading"/>
            <w:rPr>
              <w:rStyle w:val="Heading1Char"/>
            </w:rPr>
          </w:pPr>
          <w:r w:rsidRPr="00FB1EFF">
            <w:rPr>
              <w:rStyle w:val="Heading1Char"/>
            </w:rPr>
            <w:t>Table of Contents</w:t>
          </w:r>
        </w:p>
        <w:p w14:paraId="7598B53E" w14:textId="414FDEAC" w:rsidR="00CF1BAF" w:rsidRDefault="008977EE" w:rsidP="00CF1BAF">
          <w:pPr>
            <w:pStyle w:val="TOC1"/>
            <w:rPr>
              <w:rFonts w:cstheme="minorBidi"/>
              <w:noProof/>
              <w:rtl/>
            </w:rPr>
          </w:pPr>
          <w:r>
            <w:fldChar w:fldCharType="begin"/>
          </w:r>
          <w:r>
            <w:instrText xml:space="preserve"> TOC \o "1-3" \h \z \u </w:instrText>
          </w:r>
          <w:r>
            <w:fldChar w:fldCharType="separate"/>
          </w:r>
          <w:hyperlink w:anchor="_Toc126182625" w:history="1">
            <w:r w:rsidR="00CF1BAF" w:rsidRPr="00522752">
              <w:rPr>
                <w:rStyle w:val="Hyperlink"/>
                <w:noProof/>
                <w:lang w:bidi="fa-IR"/>
              </w:rPr>
              <w:t>1- Introduction</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25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w:t>
            </w:r>
            <w:r w:rsidR="00CF1BAF">
              <w:rPr>
                <w:noProof/>
                <w:webHidden/>
                <w:rtl/>
              </w:rPr>
              <w:fldChar w:fldCharType="end"/>
            </w:r>
          </w:hyperlink>
        </w:p>
        <w:p w14:paraId="7E6E141D" w14:textId="400F3F75" w:rsidR="00CF1BAF" w:rsidRDefault="00000000" w:rsidP="00CF1BAF">
          <w:pPr>
            <w:pStyle w:val="TOC1"/>
            <w:rPr>
              <w:rFonts w:cstheme="minorBidi"/>
              <w:noProof/>
              <w:rtl/>
            </w:rPr>
          </w:pPr>
          <w:hyperlink w:anchor="_Toc126182626" w:history="1">
            <w:r w:rsidR="00CF1BAF" w:rsidRPr="00522752">
              <w:rPr>
                <w:rStyle w:val="Hyperlink"/>
                <w:noProof/>
                <w:lang w:bidi="fa-IR"/>
              </w:rPr>
              <w:t>2- Modeling Steps Diagram</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26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6</w:t>
            </w:r>
            <w:r w:rsidR="00CF1BAF">
              <w:rPr>
                <w:noProof/>
                <w:webHidden/>
                <w:rtl/>
              </w:rPr>
              <w:fldChar w:fldCharType="end"/>
            </w:r>
          </w:hyperlink>
        </w:p>
        <w:p w14:paraId="6006A1D5" w14:textId="0A8E7007" w:rsidR="00CF1BAF" w:rsidRDefault="00000000" w:rsidP="00CF1BAF">
          <w:pPr>
            <w:pStyle w:val="TOC1"/>
            <w:rPr>
              <w:rFonts w:cstheme="minorBidi"/>
              <w:noProof/>
              <w:rtl/>
            </w:rPr>
          </w:pPr>
          <w:hyperlink w:anchor="_Toc126182627" w:history="1">
            <w:r w:rsidR="00CF1BAF" w:rsidRPr="00522752">
              <w:rPr>
                <w:rStyle w:val="Hyperlink"/>
                <w:noProof/>
                <w:lang w:bidi="fa-IR"/>
              </w:rPr>
              <w:t>3- Initial Required Knowled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27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7</w:t>
            </w:r>
            <w:r w:rsidR="00CF1BAF">
              <w:rPr>
                <w:noProof/>
                <w:webHidden/>
                <w:rtl/>
              </w:rPr>
              <w:fldChar w:fldCharType="end"/>
            </w:r>
          </w:hyperlink>
        </w:p>
        <w:p w14:paraId="797B479C" w14:textId="39E20212" w:rsidR="00CF1BAF" w:rsidRDefault="00000000" w:rsidP="00CF1BAF">
          <w:pPr>
            <w:pStyle w:val="TOC2"/>
            <w:tabs>
              <w:tab w:val="right" w:leader="dot" w:pos="9016"/>
            </w:tabs>
            <w:rPr>
              <w:rFonts w:cstheme="minorBidi"/>
              <w:noProof/>
              <w:rtl/>
            </w:rPr>
          </w:pPr>
          <w:hyperlink w:anchor="_Toc126182628" w:history="1">
            <w:r w:rsidR="00CF1BAF" w:rsidRPr="00522752">
              <w:rPr>
                <w:rStyle w:val="Hyperlink"/>
                <w:noProof/>
                <w:lang w:bidi="fa-IR"/>
              </w:rPr>
              <w:t>3-1- How to install and call the pack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28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7</w:t>
            </w:r>
            <w:r w:rsidR="00CF1BAF">
              <w:rPr>
                <w:noProof/>
                <w:webHidden/>
                <w:rtl/>
              </w:rPr>
              <w:fldChar w:fldCharType="end"/>
            </w:r>
          </w:hyperlink>
        </w:p>
        <w:p w14:paraId="097726B5" w14:textId="45836C17" w:rsidR="00CF1BAF" w:rsidRDefault="00000000" w:rsidP="00CF1BAF">
          <w:pPr>
            <w:pStyle w:val="TOC2"/>
            <w:tabs>
              <w:tab w:val="right" w:leader="dot" w:pos="9016"/>
            </w:tabs>
            <w:rPr>
              <w:rFonts w:cstheme="minorBidi"/>
              <w:noProof/>
              <w:rtl/>
            </w:rPr>
          </w:pPr>
          <w:hyperlink w:anchor="_Toc126182629" w:history="1">
            <w:r w:rsidR="00CF1BAF" w:rsidRPr="00522752">
              <w:rPr>
                <w:rStyle w:val="Hyperlink"/>
                <w:noProof/>
                <w:lang w:bidi="fa-IR"/>
              </w:rPr>
              <w:t>3-2- System of the units</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29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7</w:t>
            </w:r>
            <w:r w:rsidR="00CF1BAF">
              <w:rPr>
                <w:noProof/>
                <w:webHidden/>
                <w:rtl/>
              </w:rPr>
              <w:fldChar w:fldCharType="end"/>
            </w:r>
          </w:hyperlink>
        </w:p>
        <w:p w14:paraId="3B14AB1F" w14:textId="7B96D963" w:rsidR="00CF1BAF" w:rsidRDefault="00000000" w:rsidP="00CF1BAF">
          <w:pPr>
            <w:pStyle w:val="TOC2"/>
            <w:tabs>
              <w:tab w:val="right" w:leader="dot" w:pos="9016"/>
            </w:tabs>
            <w:rPr>
              <w:rFonts w:cstheme="minorBidi"/>
              <w:noProof/>
              <w:rtl/>
            </w:rPr>
          </w:pPr>
          <w:hyperlink w:anchor="_Toc126182630" w:history="1">
            <w:r w:rsidR="00CF1BAF" w:rsidRPr="00522752">
              <w:rPr>
                <w:rStyle w:val="Hyperlink"/>
                <w:noProof/>
                <w:lang w:bidi="fa-IR"/>
              </w:rPr>
              <w:t>3-3- Tags</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30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7</w:t>
            </w:r>
            <w:r w:rsidR="00CF1BAF">
              <w:rPr>
                <w:noProof/>
                <w:webHidden/>
                <w:rtl/>
              </w:rPr>
              <w:fldChar w:fldCharType="end"/>
            </w:r>
          </w:hyperlink>
        </w:p>
        <w:p w14:paraId="22F59509" w14:textId="38B543C7" w:rsidR="00CF1BAF" w:rsidRDefault="00000000" w:rsidP="00CF1BAF">
          <w:pPr>
            <w:pStyle w:val="TOC1"/>
            <w:rPr>
              <w:rFonts w:cstheme="minorBidi"/>
              <w:noProof/>
              <w:rtl/>
            </w:rPr>
          </w:pPr>
          <w:hyperlink w:anchor="_Toc126182631" w:history="1">
            <w:r w:rsidR="00CF1BAF" w:rsidRPr="00522752">
              <w:rPr>
                <w:rStyle w:val="Hyperlink"/>
                <w:noProof/>
                <w:lang w:bidi="fa-IR"/>
              </w:rPr>
              <w:t>4- Miscellaneous Commands</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31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8</w:t>
            </w:r>
            <w:r w:rsidR="00CF1BAF">
              <w:rPr>
                <w:noProof/>
                <w:webHidden/>
                <w:rtl/>
              </w:rPr>
              <w:fldChar w:fldCharType="end"/>
            </w:r>
          </w:hyperlink>
        </w:p>
        <w:p w14:paraId="42634CC4" w14:textId="5465FEA3" w:rsidR="00CF1BAF" w:rsidRDefault="00000000" w:rsidP="00CF1BAF">
          <w:pPr>
            <w:pStyle w:val="TOC2"/>
            <w:tabs>
              <w:tab w:val="right" w:leader="dot" w:pos="9016"/>
            </w:tabs>
            <w:rPr>
              <w:rFonts w:cstheme="minorBidi"/>
              <w:noProof/>
              <w:rtl/>
            </w:rPr>
          </w:pPr>
          <w:hyperlink w:anchor="_Toc126182632" w:history="1">
            <w:r w:rsidR="00CF1BAF" w:rsidRPr="00522752">
              <w:rPr>
                <w:rStyle w:val="Hyperlink"/>
                <w:noProof/>
                <w:lang w:bidi="fa-IR"/>
              </w:rPr>
              <w:t xml:space="preserve">4-1- </w:t>
            </w:r>
            <w:r w:rsidR="00544EC2">
              <w:rPr>
                <w:rStyle w:val="Hyperlink"/>
                <w:noProof/>
                <w:lang w:bidi="fa-IR"/>
              </w:rPr>
              <w:t>opr.</w:t>
            </w:r>
            <w:r w:rsidR="00CF1BAF" w:rsidRPr="00522752">
              <w:rPr>
                <w:rStyle w:val="Hyperlink"/>
                <w:noProof/>
                <w:lang w:bidi="fa-IR"/>
              </w:rPr>
              <w:t>wip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32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8</w:t>
            </w:r>
            <w:r w:rsidR="00CF1BAF">
              <w:rPr>
                <w:noProof/>
                <w:webHidden/>
                <w:rtl/>
              </w:rPr>
              <w:fldChar w:fldCharType="end"/>
            </w:r>
          </w:hyperlink>
        </w:p>
        <w:p w14:paraId="7684D484" w14:textId="14B52D21" w:rsidR="00CF1BAF" w:rsidRDefault="00000000" w:rsidP="00CF1BAF">
          <w:pPr>
            <w:pStyle w:val="TOC2"/>
            <w:tabs>
              <w:tab w:val="right" w:leader="dot" w:pos="9016"/>
            </w:tabs>
            <w:rPr>
              <w:rFonts w:cstheme="minorBidi"/>
              <w:noProof/>
              <w:rtl/>
            </w:rPr>
          </w:pPr>
          <w:hyperlink w:anchor="_Toc126182633" w:history="1">
            <w:r w:rsidR="00CF1BAF" w:rsidRPr="00522752">
              <w:rPr>
                <w:rStyle w:val="Hyperlink"/>
                <w:noProof/>
                <w:lang w:bidi="fa-IR"/>
              </w:rPr>
              <w:t xml:space="preserve">4-2- </w:t>
            </w:r>
            <w:r w:rsidR="00544EC2">
              <w:rPr>
                <w:rStyle w:val="Hyperlink"/>
                <w:noProof/>
                <w:lang w:bidi="fa-IR"/>
              </w:rPr>
              <w:t>opr.</w:t>
            </w:r>
            <w:r w:rsidR="00CF1BAF" w:rsidRPr="00522752">
              <w:rPr>
                <w:rStyle w:val="Hyperlink"/>
                <w:noProof/>
                <w:lang w:bidi="fa-IR"/>
              </w:rPr>
              <w:t>wipeAnalysis()</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33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8</w:t>
            </w:r>
            <w:r w:rsidR="00CF1BAF">
              <w:rPr>
                <w:noProof/>
                <w:webHidden/>
                <w:rtl/>
              </w:rPr>
              <w:fldChar w:fldCharType="end"/>
            </w:r>
          </w:hyperlink>
        </w:p>
        <w:p w14:paraId="60D9B992" w14:textId="2795C05C" w:rsidR="00CF1BAF" w:rsidRDefault="00000000" w:rsidP="00CF1BAF">
          <w:pPr>
            <w:pStyle w:val="TOC2"/>
            <w:tabs>
              <w:tab w:val="right" w:leader="dot" w:pos="9016"/>
            </w:tabs>
            <w:rPr>
              <w:rFonts w:cstheme="minorBidi"/>
              <w:noProof/>
              <w:rtl/>
            </w:rPr>
          </w:pPr>
          <w:hyperlink w:anchor="_Toc126182634" w:history="1">
            <w:r w:rsidR="00CF1BAF" w:rsidRPr="00522752">
              <w:rPr>
                <w:rStyle w:val="Hyperlink"/>
                <w:noProof/>
                <w:lang w:bidi="fa-IR"/>
              </w:rPr>
              <w:t xml:space="preserve">4-3- </w:t>
            </w:r>
            <w:r w:rsidR="00544EC2">
              <w:rPr>
                <w:rStyle w:val="Hyperlink"/>
                <w:noProof/>
                <w:lang w:bidi="fa-IR"/>
              </w:rPr>
              <w:t>opr.</w:t>
            </w:r>
            <w:r w:rsidR="00CF1BAF" w:rsidRPr="00522752">
              <w:rPr>
                <w:rStyle w:val="Hyperlink"/>
                <w:noProof/>
                <w:lang w:bidi="fa-IR"/>
              </w:rPr>
              <w:t>warning(string)</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34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8</w:t>
            </w:r>
            <w:r w:rsidR="00CF1BAF">
              <w:rPr>
                <w:noProof/>
                <w:webHidden/>
                <w:rtl/>
              </w:rPr>
              <w:fldChar w:fldCharType="end"/>
            </w:r>
          </w:hyperlink>
        </w:p>
        <w:p w14:paraId="1BB10C5A" w14:textId="48CE8F98" w:rsidR="00CF1BAF" w:rsidRDefault="00000000" w:rsidP="00CF1BAF">
          <w:pPr>
            <w:pStyle w:val="TOC2"/>
            <w:tabs>
              <w:tab w:val="right" w:leader="dot" w:pos="9016"/>
            </w:tabs>
            <w:rPr>
              <w:rFonts w:cstheme="minorBidi"/>
              <w:noProof/>
              <w:rtl/>
            </w:rPr>
          </w:pPr>
          <w:hyperlink w:anchor="_Toc126182635" w:history="1">
            <w:r w:rsidR="00CF1BAF" w:rsidRPr="00522752">
              <w:rPr>
                <w:rStyle w:val="Hyperlink"/>
                <w:noProof/>
                <w:lang w:bidi="fa-IR"/>
              </w:rPr>
              <w:t xml:space="preserve">4-4- </w:t>
            </w:r>
            <w:r w:rsidR="00544EC2">
              <w:rPr>
                <w:rStyle w:val="Hyperlink"/>
                <w:noProof/>
                <w:lang w:bidi="fa-IR"/>
              </w:rPr>
              <w:t>opr.</w:t>
            </w:r>
            <w:r w:rsidR="00CF1BAF" w:rsidRPr="00522752">
              <w:rPr>
                <w:rStyle w:val="Hyperlink"/>
                <w:noProof/>
                <w:lang w:bidi="fa-IR"/>
              </w:rPr>
              <w:t>warningClear()</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35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8</w:t>
            </w:r>
            <w:r w:rsidR="00CF1BAF">
              <w:rPr>
                <w:noProof/>
                <w:webHidden/>
                <w:rtl/>
              </w:rPr>
              <w:fldChar w:fldCharType="end"/>
            </w:r>
          </w:hyperlink>
        </w:p>
        <w:p w14:paraId="7233AB43" w14:textId="1A18471A" w:rsidR="00CF1BAF" w:rsidRDefault="00000000" w:rsidP="00CF1BAF">
          <w:pPr>
            <w:pStyle w:val="TOC2"/>
            <w:tabs>
              <w:tab w:val="right" w:leader="dot" w:pos="9016"/>
            </w:tabs>
            <w:rPr>
              <w:rFonts w:cstheme="minorBidi"/>
              <w:noProof/>
              <w:rtl/>
            </w:rPr>
          </w:pPr>
          <w:hyperlink w:anchor="_Toc126182636" w:history="1">
            <w:r w:rsidR="00CF1BAF" w:rsidRPr="00522752">
              <w:rPr>
                <w:rStyle w:val="Hyperlink"/>
                <w:rFonts w:eastAsia="Times New Roman"/>
                <w:noProof/>
              </w:rPr>
              <w:t xml:space="preserve">4-5- </w:t>
            </w:r>
            <w:r w:rsidR="00544EC2">
              <w:rPr>
                <w:rStyle w:val="Hyperlink"/>
                <w:rFonts w:eastAsia="Times New Roman"/>
                <w:noProof/>
              </w:rPr>
              <w:t>opr.</w:t>
            </w:r>
            <w:r w:rsidR="00CF1BAF" w:rsidRPr="00522752">
              <w:rPr>
                <w:rStyle w:val="Hyperlink"/>
                <w:rFonts w:eastAsia="Times New Roman"/>
                <w:noProof/>
              </w:rPr>
              <w:t>Misc.recorder(filename, SaveStep)</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36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8</w:t>
            </w:r>
            <w:r w:rsidR="00CF1BAF">
              <w:rPr>
                <w:noProof/>
                <w:webHidden/>
                <w:rtl/>
              </w:rPr>
              <w:fldChar w:fldCharType="end"/>
            </w:r>
          </w:hyperlink>
        </w:p>
        <w:p w14:paraId="433E2FFC" w14:textId="48CC4BB5" w:rsidR="00CF1BAF" w:rsidRDefault="00000000" w:rsidP="00CF1BAF">
          <w:pPr>
            <w:pStyle w:val="TOC2"/>
            <w:tabs>
              <w:tab w:val="right" w:leader="dot" w:pos="9016"/>
            </w:tabs>
            <w:rPr>
              <w:rFonts w:cstheme="minorBidi"/>
              <w:noProof/>
              <w:rtl/>
            </w:rPr>
          </w:pPr>
          <w:hyperlink w:anchor="_Toc126182637" w:history="1">
            <w:r w:rsidR="00CF1BAF" w:rsidRPr="00522752">
              <w:rPr>
                <w:rStyle w:val="Hyperlink"/>
                <w:rFonts w:eastAsia="Times New Roman"/>
                <w:noProof/>
              </w:rPr>
              <w:t xml:space="preserve">4-6- </w:t>
            </w:r>
            <w:r w:rsidR="00544EC2">
              <w:rPr>
                <w:rStyle w:val="Hyperlink"/>
                <w:rFonts w:eastAsia="Times New Roman"/>
                <w:noProof/>
              </w:rPr>
              <w:t>opr.</w:t>
            </w:r>
            <w:r w:rsidR="00CF1BAF" w:rsidRPr="00522752">
              <w:rPr>
                <w:rStyle w:val="Hyperlink"/>
                <w:rFonts w:eastAsia="Times New Roman"/>
                <w:noProof/>
              </w:rPr>
              <w:t>Misc.</w:t>
            </w:r>
            <w:r w:rsidR="00CF1BAF" w:rsidRPr="00522752">
              <w:rPr>
                <w:rStyle w:val="Hyperlink"/>
                <w:noProof/>
                <w:lang w:bidi="fa-IR"/>
              </w:rPr>
              <w:t xml:space="preserve"> </w:t>
            </w:r>
            <w:r w:rsidR="00CF1BAF" w:rsidRPr="00522752">
              <w:rPr>
                <w:rStyle w:val="Hyperlink"/>
                <w:rFonts w:eastAsia="Times New Roman"/>
                <w:noProof/>
              </w:rPr>
              <w:t>recordedScenarios (filenam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37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8</w:t>
            </w:r>
            <w:r w:rsidR="00CF1BAF">
              <w:rPr>
                <w:noProof/>
                <w:webHidden/>
                <w:rtl/>
              </w:rPr>
              <w:fldChar w:fldCharType="end"/>
            </w:r>
          </w:hyperlink>
        </w:p>
        <w:p w14:paraId="43C3C01F" w14:textId="5AA6B6E5" w:rsidR="00CF1BAF" w:rsidRDefault="00000000" w:rsidP="00CF1BAF">
          <w:pPr>
            <w:pStyle w:val="TOC2"/>
            <w:tabs>
              <w:tab w:val="right" w:leader="dot" w:pos="9016"/>
            </w:tabs>
            <w:rPr>
              <w:rFonts w:cstheme="minorBidi"/>
              <w:noProof/>
              <w:rtl/>
            </w:rPr>
          </w:pPr>
          <w:hyperlink w:anchor="_Toc126182638" w:history="1">
            <w:r w:rsidR="00CF1BAF" w:rsidRPr="00522752">
              <w:rPr>
                <w:rStyle w:val="Hyperlink"/>
                <w:rFonts w:eastAsia="Times New Roman"/>
                <w:noProof/>
              </w:rPr>
              <w:t xml:space="preserve">4-7- </w:t>
            </w:r>
            <w:r w:rsidR="00544EC2">
              <w:rPr>
                <w:rStyle w:val="Hyperlink"/>
                <w:rFonts w:eastAsia="Times New Roman"/>
                <w:noProof/>
              </w:rPr>
              <w:t>opr.</w:t>
            </w:r>
            <w:r w:rsidR="00CF1BAF" w:rsidRPr="00522752">
              <w:rPr>
                <w:rStyle w:val="Hyperlink"/>
                <w:rFonts w:eastAsia="Times New Roman"/>
                <w:noProof/>
              </w:rPr>
              <w:t>Misc.recordedObjectsClear (filenam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38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8</w:t>
            </w:r>
            <w:r w:rsidR="00CF1BAF">
              <w:rPr>
                <w:noProof/>
                <w:webHidden/>
                <w:rtl/>
              </w:rPr>
              <w:fldChar w:fldCharType="end"/>
            </w:r>
          </w:hyperlink>
        </w:p>
        <w:p w14:paraId="47AE3C7A" w14:textId="091D0F54" w:rsidR="00CF1BAF" w:rsidRDefault="00000000" w:rsidP="00CF1BAF">
          <w:pPr>
            <w:pStyle w:val="TOC2"/>
            <w:tabs>
              <w:tab w:val="right" w:leader="dot" w:pos="9016"/>
            </w:tabs>
            <w:rPr>
              <w:rFonts w:cstheme="minorBidi"/>
              <w:noProof/>
              <w:rtl/>
            </w:rPr>
          </w:pPr>
          <w:hyperlink w:anchor="_Toc126182639" w:history="1">
            <w:r w:rsidR="00CF1BAF" w:rsidRPr="00522752">
              <w:rPr>
                <w:rStyle w:val="Hyperlink"/>
                <w:rFonts w:eastAsia="Times New Roman"/>
                <w:noProof/>
              </w:rPr>
              <w:t xml:space="preserve">4-8- </w:t>
            </w:r>
            <w:r w:rsidR="00544EC2">
              <w:rPr>
                <w:rStyle w:val="Hyperlink"/>
                <w:rFonts w:eastAsia="Times New Roman"/>
                <w:noProof/>
              </w:rPr>
              <w:t>opr.</w:t>
            </w:r>
            <w:r w:rsidR="00CF1BAF" w:rsidRPr="00522752">
              <w:rPr>
                <w:rStyle w:val="Hyperlink"/>
                <w:rFonts w:eastAsia="Times New Roman"/>
                <w:noProof/>
              </w:rPr>
              <w:t>Misc.load1RecordedScenario(ScenarioTag, filenam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39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9</w:t>
            </w:r>
            <w:r w:rsidR="00CF1BAF">
              <w:rPr>
                <w:noProof/>
                <w:webHidden/>
                <w:rtl/>
              </w:rPr>
              <w:fldChar w:fldCharType="end"/>
            </w:r>
          </w:hyperlink>
        </w:p>
        <w:p w14:paraId="0252FEA6" w14:textId="022781EC" w:rsidR="00CF1BAF" w:rsidRDefault="00000000" w:rsidP="00CF1BAF">
          <w:pPr>
            <w:pStyle w:val="TOC2"/>
            <w:tabs>
              <w:tab w:val="right" w:leader="dot" w:pos="9016"/>
            </w:tabs>
            <w:rPr>
              <w:rFonts w:cstheme="minorBidi"/>
              <w:noProof/>
              <w:rtl/>
            </w:rPr>
          </w:pPr>
          <w:hyperlink w:anchor="_Toc126182640" w:history="1">
            <w:r w:rsidR="00CF1BAF" w:rsidRPr="00522752">
              <w:rPr>
                <w:rStyle w:val="Hyperlink"/>
                <w:noProof/>
                <w:lang w:bidi="fa-IR"/>
              </w:rPr>
              <w:t xml:space="preserve">4-9- </w:t>
            </w:r>
            <w:r w:rsidR="00544EC2">
              <w:rPr>
                <w:rStyle w:val="Hyperlink"/>
                <w:noProof/>
                <w:lang w:bidi="fa-IR"/>
              </w:rPr>
              <w:t>opr.</w:t>
            </w:r>
            <w:r w:rsidR="00CF1BAF" w:rsidRPr="00522752">
              <w:rPr>
                <w:rStyle w:val="Hyperlink"/>
                <w:noProof/>
                <w:lang w:bidi="fa-IR"/>
              </w:rPr>
              <w:t>Misc.loadScenarioBank(filenam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40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9</w:t>
            </w:r>
            <w:r w:rsidR="00CF1BAF">
              <w:rPr>
                <w:noProof/>
                <w:webHidden/>
                <w:rtl/>
              </w:rPr>
              <w:fldChar w:fldCharType="end"/>
            </w:r>
          </w:hyperlink>
        </w:p>
        <w:p w14:paraId="44FFD01D" w14:textId="384F7F6C" w:rsidR="00CF1BAF" w:rsidRDefault="00000000" w:rsidP="00CF1BAF">
          <w:pPr>
            <w:pStyle w:val="TOC2"/>
            <w:tabs>
              <w:tab w:val="right" w:leader="dot" w:pos="9016"/>
            </w:tabs>
            <w:rPr>
              <w:rFonts w:cstheme="minorBidi"/>
              <w:noProof/>
              <w:rtl/>
            </w:rPr>
          </w:pPr>
          <w:hyperlink w:anchor="_Toc126182641" w:history="1">
            <w:r w:rsidR="00CF1BAF" w:rsidRPr="00522752">
              <w:rPr>
                <w:rStyle w:val="Hyperlink"/>
                <w:noProof/>
                <w:lang w:bidi="fa-IR"/>
              </w:rPr>
              <w:t xml:space="preserve">4-10- </w:t>
            </w:r>
            <w:r w:rsidR="00544EC2">
              <w:rPr>
                <w:rStyle w:val="Hyperlink"/>
                <w:noProof/>
                <w:lang w:bidi="fa-IR"/>
              </w:rPr>
              <w:t>opr.</w:t>
            </w:r>
            <w:r w:rsidR="00CF1BAF" w:rsidRPr="00522752">
              <w:rPr>
                <w:rStyle w:val="Hyperlink"/>
                <w:noProof/>
                <w:lang w:bidi="fa-IR"/>
              </w:rPr>
              <w:t>Misc.load1ScenarioOfBank(ScenarioTag)</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41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9</w:t>
            </w:r>
            <w:r w:rsidR="00CF1BAF">
              <w:rPr>
                <w:noProof/>
                <w:webHidden/>
                <w:rtl/>
              </w:rPr>
              <w:fldChar w:fldCharType="end"/>
            </w:r>
          </w:hyperlink>
        </w:p>
        <w:p w14:paraId="24DFD004" w14:textId="6A5F3ABF" w:rsidR="00CF1BAF" w:rsidRDefault="00000000" w:rsidP="00CF1BAF">
          <w:pPr>
            <w:pStyle w:val="TOC2"/>
            <w:tabs>
              <w:tab w:val="right" w:leader="dot" w:pos="9016"/>
            </w:tabs>
            <w:rPr>
              <w:rFonts w:cstheme="minorBidi"/>
              <w:noProof/>
              <w:rtl/>
            </w:rPr>
          </w:pPr>
          <w:hyperlink w:anchor="_Toc126182642" w:history="1">
            <w:r w:rsidR="00CF1BAF" w:rsidRPr="00522752">
              <w:rPr>
                <w:rStyle w:val="Hyperlink"/>
                <w:noProof/>
                <w:lang w:bidi="fa-IR"/>
              </w:rPr>
              <w:t xml:space="preserve">4-11- </w:t>
            </w:r>
            <w:r w:rsidR="00544EC2">
              <w:rPr>
                <w:rStyle w:val="Hyperlink"/>
                <w:noProof/>
                <w:lang w:bidi="fa-IR"/>
              </w:rPr>
              <w:t>opr.</w:t>
            </w:r>
            <w:r w:rsidR="00CF1BAF" w:rsidRPr="00522752">
              <w:rPr>
                <w:rStyle w:val="Hyperlink"/>
                <w:noProof/>
                <w:lang w:bidi="fa-IR"/>
              </w:rPr>
              <w:t>Misc.ClearScenarioBank()</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42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9</w:t>
            </w:r>
            <w:r w:rsidR="00CF1BAF">
              <w:rPr>
                <w:noProof/>
                <w:webHidden/>
                <w:rtl/>
              </w:rPr>
              <w:fldChar w:fldCharType="end"/>
            </w:r>
          </w:hyperlink>
        </w:p>
        <w:p w14:paraId="393BEE03" w14:textId="563C563F" w:rsidR="00CF1BAF" w:rsidRDefault="00000000" w:rsidP="00CF1BAF">
          <w:pPr>
            <w:pStyle w:val="TOC1"/>
            <w:rPr>
              <w:rFonts w:cstheme="minorBidi"/>
              <w:noProof/>
              <w:rtl/>
            </w:rPr>
          </w:pPr>
          <w:hyperlink w:anchor="_Toc126182643" w:history="1">
            <w:r w:rsidR="00CF1BAF" w:rsidRPr="00522752">
              <w:rPr>
                <w:rStyle w:val="Hyperlink"/>
                <w:noProof/>
                <w:lang w:bidi="fa-IR"/>
              </w:rPr>
              <w:t>5- Modeling commands and their us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43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0</w:t>
            </w:r>
            <w:r w:rsidR="00CF1BAF">
              <w:rPr>
                <w:noProof/>
                <w:webHidden/>
                <w:rtl/>
              </w:rPr>
              <w:fldChar w:fldCharType="end"/>
            </w:r>
          </w:hyperlink>
        </w:p>
        <w:p w14:paraId="4B26CAA5" w14:textId="288B1CFB" w:rsidR="00CF1BAF" w:rsidRDefault="00000000" w:rsidP="00CF1BAF">
          <w:pPr>
            <w:pStyle w:val="TOC2"/>
            <w:tabs>
              <w:tab w:val="right" w:leader="dot" w:pos="9016"/>
            </w:tabs>
            <w:rPr>
              <w:rFonts w:cstheme="minorBidi"/>
              <w:noProof/>
              <w:rtl/>
            </w:rPr>
          </w:pPr>
          <w:hyperlink w:anchor="_Toc126182644" w:history="1">
            <w:r w:rsidR="00CF1BAF" w:rsidRPr="00522752">
              <w:rPr>
                <w:rStyle w:val="Hyperlink"/>
                <w:noProof/>
                <w:lang w:bidi="fa-IR"/>
              </w:rPr>
              <w:t>5-1- Hazard Subpack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44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0</w:t>
            </w:r>
            <w:r w:rsidR="00CF1BAF">
              <w:rPr>
                <w:noProof/>
                <w:webHidden/>
                <w:rtl/>
              </w:rPr>
              <w:fldChar w:fldCharType="end"/>
            </w:r>
          </w:hyperlink>
        </w:p>
        <w:p w14:paraId="2A3908D0" w14:textId="227189E9" w:rsidR="00CF1BAF" w:rsidRDefault="00000000" w:rsidP="00CF1BAF">
          <w:pPr>
            <w:pStyle w:val="TOC3"/>
            <w:tabs>
              <w:tab w:val="right" w:leader="dot" w:pos="9016"/>
            </w:tabs>
            <w:rPr>
              <w:rFonts w:cstheme="minorBidi"/>
              <w:noProof/>
              <w:rtl/>
            </w:rPr>
          </w:pPr>
          <w:hyperlink w:anchor="_Toc126182645" w:history="1">
            <w:r w:rsidR="00CF1BAF" w:rsidRPr="00522752">
              <w:rPr>
                <w:rStyle w:val="Hyperlink"/>
                <w:noProof/>
                <w:lang w:bidi="fa-IR"/>
              </w:rPr>
              <w:t>5-1-1- Earthquak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45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0</w:t>
            </w:r>
            <w:r w:rsidR="00CF1BAF">
              <w:rPr>
                <w:noProof/>
                <w:webHidden/>
                <w:rtl/>
              </w:rPr>
              <w:fldChar w:fldCharType="end"/>
            </w:r>
          </w:hyperlink>
        </w:p>
        <w:p w14:paraId="6913EA7A" w14:textId="57A95266" w:rsidR="00CF1BAF" w:rsidRDefault="00000000" w:rsidP="00CF1BAF">
          <w:pPr>
            <w:pStyle w:val="TOC2"/>
            <w:tabs>
              <w:tab w:val="right" w:leader="dot" w:pos="9016"/>
            </w:tabs>
            <w:rPr>
              <w:rFonts w:cstheme="minorBidi"/>
              <w:noProof/>
              <w:rtl/>
            </w:rPr>
          </w:pPr>
          <w:hyperlink w:anchor="_Toc126182646" w:history="1">
            <w:r w:rsidR="00CF1BAF" w:rsidRPr="00522752">
              <w:rPr>
                <w:rStyle w:val="Hyperlink"/>
                <w:rFonts w:eastAsia="Times New Roman"/>
                <w:noProof/>
                <w:lang w:bidi="fa-IR"/>
              </w:rPr>
              <w:t>5-2- DateAndTime Subpack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46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0</w:t>
            </w:r>
            <w:r w:rsidR="00CF1BAF">
              <w:rPr>
                <w:noProof/>
                <w:webHidden/>
                <w:rtl/>
              </w:rPr>
              <w:fldChar w:fldCharType="end"/>
            </w:r>
          </w:hyperlink>
        </w:p>
        <w:p w14:paraId="3C173F22" w14:textId="767F4402" w:rsidR="00CF1BAF" w:rsidRDefault="00000000" w:rsidP="00CF1BAF">
          <w:pPr>
            <w:pStyle w:val="TOC3"/>
            <w:tabs>
              <w:tab w:val="right" w:leader="dot" w:pos="9016"/>
            </w:tabs>
            <w:rPr>
              <w:rFonts w:cstheme="minorBidi"/>
              <w:noProof/>
              <w:rtl/>
            </w:rPr>
          </w:pPr>
          <w:hyperlink w:anchor="_Toc126182647" w:history="1">
            <w:r w:rsidR="00CF1BAF" w:rsidRPr="00522752">
              <w:rPr>
                <w:rStyle w:val="Hyperlink"/>
                <w:noProof/>
                <w:lang w:bidi="fa-IR"/>
              </w:rPr>
              <w:t>5-2-1- DateTim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47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0</w:t>
            </w:r>
            <w:r w:rsidR="00CF1BAF">
              <w:rPr>
                <w:noProof/>
                <w:webHidden/>
                <w:rtl/>
              </w:rPr>
              <w:fldChar w:fldCharType="end"/>
            </w:r>
          </w:hyperlink>
        </w:p>
        <w:p w14:paraId="62DDDC02" w14:textId="45EA7035" w:rsidR="00CF1BAF" w:rsidRDefault="00000000" w:rsidP="00CF1BAF">
          <w:pPr>
            <w:pStyle w:val="TOC2"/>
            <w:tabs>
              <w:tab w:val="right" w:leader="dot" w:pos="9016"/>
            </w:tabs>
            <w:rPr>
              <w:rFonts w:cstheme="minorBidi"/>
              <w:noProof/>
              <w:rtl/>
            </w:rPr>
          </w:pPr>
          <w:hyperlink w:anchor="_Toc126182648" w:history="1">
            <w:r w:rsidR="00CF1BAF" w:rsidRPr="00522752">
              <w:rPr>
                <w:rStyle w:val="Hyperlink"/>
                <w:noProof/>
                <w:lang w:bidi="fa-IR"/>
              </w:rPr>
              <w:t>5-3- WindData Subpack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48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1</w:t>
            </w:r>
            <w:r w:rsidR="00CF1BAF">
              <w:rPr>
                <w:noProof/>
                <w:webHidden/>
                <w:rtl/>
              </w:rPr>
              <w:fldChar w:fldCharType="end"/>
            </w:r>
          </w:hyperlink>
        </w:p>
        <w:p w14:paraId="744E1EB3" w14:textId="0B97EAAB" w:rsidR="00CF1BAF" w:rsidRDefault="00000000" w:rsidP="00CF1BAF">
          <w:pPr>
            <w:pStyle w:val="TOC3"/>
            <w:tabs>
              <w:tab w:val="right" w:leader="dot" w:pos="9016"/>
            </w:tabs>
            <w:rPr>
              <w:rFonts w:cstheme="minorBidi"/>
              <w:noProof/>
              <w:rtl/>
            </w:rPr>
          </w:pPr>
          <w:hyperlink w:anchor="_Toc126182649" w:history="1">
            <w:r w:rsidR="00CF1BAF" w:rsidRPr="00522752">
              <w:rPr>
                <w:rStyle w:val="Hyperlink"/>
                <w:noProof/>
                <w:lang w:bidi="fa-IR"/>
              </w:rPr>
              <w:t>5-3-1- WindRos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49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1</w:t>
            </w:r>
            <w:r w:rsidR="00CF1BAF">
              <w:rPr>
                <w:noProof/>
                <w:webHidden/>
                <w:rtl/>
              </w:rPr>
              <w:fldChar w:fldCharType="end"/>
            </w:r>
          </w:hyperlink>
        </w:p>
        <w:p w14:paraId="73FCC165" w14:textId="0DD809A5" w:rsidR="00CF1BAF" w:rsidRDefault="00000000" w:rsidP="00CF1BAF">
          <w:pPr>
            <w:pStyle w:val="TOC2"/>
            <w:tabs>
              <w:tab w:val="right" w:leader="dot" w:pos="9016"/>
            </w:tabs>
            <w:rPr>
              <w:rFonts w:cstheme="minorBidi"/>
              <w:noProof/>
              <w:rtl/>
            </w:rPr>
          </w:pPr>
          <w:hyperlink w:anchor="_Toc126182650" w:history="1">
            <w:r w:rsidR="00CF1BAF" w:rsidRPr="00522752">
              <w:rPr>
                <w:rStyle w:val="Hyperlink"/>
                <w:noProof/>
                <w:lang w:bidi="fa-IR"/>
              </w:rPr>
              <w:t>5-4- Sites Subpack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50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3</w:t>
            </w:r>
            <w:r w:rsidR="00CF1BAF">
              <w:rPr>
                <w:noProof/>
                <w:webHidden/>
                <w:rtl/>
              </w:rPr>
              <w:fldChar w:fldCharType="end"/>
            </w:r>
          </w:hyperlink>
        </w:p>
        <w:p w14:paraId="42943002" w14:textId="772DBDD2" w:rsidR="00CF1BAF" w:rsidRDefault="00000000" w:rsidP="00CF1BAF">
          <w:pPr>
            <w:pStyle w:val="TOC3"/>
            <w:tabs>
              <w:tab w:val="right" w:leader="dot" w:pos="9016"/>
            </w:tabs>
            <w:rPr>
              <w:rFonts w:cstheme="minorBidi"/>
              <w:noProof/>
              <w:rtl/>
            </w:rPr>
          </w:pPr>
          <w:hyperlink w:anchor="_Toc126182651" w:history="1">
            <w:r w:rsidR="00CF1BAF" w:rsidRPr="00522752">
              <w:rPr>
                <w:rStyle w:val="Hyperlink"/>
                <w:noProof/>
                <w:lang w:bidi="fa-IR"/>
              </w:rPr>
              <w:t>5-4-1- Sit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51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3</w:t>
            </w:r>
            <w:r w:rsidR="00CF1BAF">
              <w:rPr>
                <w:noProof/>
                <w:webHidden/>
                <w:rtl/>
              </w:rPr>
              <w:fldChar w:fldCharType="end"/>
            </w:r>
          </w:hyperlink>
        </w:p>
        <w:p w14:paraId="4A02A15B" w14:textId="651E4D6E" w:rsidR="00CF1BAF" w:rsidRDefault="00000000" w:rsidP="00CF1BAF">
          <w:pPr>
            <w:pStyle w:val="TOC2"/>
            <w:tabs>
              <w:tab w:val="right" w:leader="dot" w:pos="9016"/>
            </w:tabs>
            <w:rPr>
              <w:rFonts w:cstheme="minorBidi"/>
              <w:noProof/>
              <w:rtl/>
            </w:rPr>
          </w:pPr>
          <w:hyperlink w:anchor="_Toc126182652" w:history="1">
            <w:r w:rsidR="00CF1BAF" w:rsidRPr="00522752">
              <w:rPr>
                <w:rStyle w:val="Hyperlink"/>
                <w:noProof/>
                <w:lang w:bidi="fa-IR"/>
              </w:rPr>
              <w:t>5-5- Substance Subpack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52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3</w:t>
            </w:r>
            <w:r w:rsidR="00CF1BAF">
              <w:rPr>
                <w:noProof/>
                <w:webHidden/>
                <w:rtl/>
              </w:rPr>
              <w:fldChar w:fldCharType="end"/>
            </w:r>
          </w:hyperlink>
        </w:p>
        <w:p w14:paraId="61F4F7B9" w14:textId="2E6AC4C7" w:rsidR="00CF1BAF" w:rsidRDefault="00000000" w:rsidP="00CF1BAF">
          <w:pPr>
            <w:pStyle w:val="TOC3"/>
            <w:tabs>
              <w:tab w:val="right" w:leader="dot" w:pos="9016"/>
            </w:tabs>
            <w:rPr>
              <w:rFonts w:cstheme="minorBidi"/>
              <w:noProof/>
              <w:rtl/>
            </w:rPr>
          </w:pPr>
          <w:hyperlink w:anchor="_Toc126182653" w:history="1">
            <w:r w:rsidR="00CF1BAF" w:rsidRPr="00522752">
              <w:rPr>
                <w:rStyle w:val="Hyperlink"/>
                <w:noProof/>
                <w:lang w:bidi="fa-IR"/>
              </w:rPr>
              <w:t>5-5-1- Material</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53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4</w:t>
            </w:r>
            <w:r w:rsidR="00CF1BAF">
              <w:rPr>
                <w:noProof/>
                <w:webHidden/>
                <w:rtl/>
              </w:rPr>
              <w:fldChar w:fldCharType="end"/>
            </w:r>
          </w:hyperlink>
        </w:p>
        <w:p w14:paraId="0DD061FB" w14:textId="1843F436" w:rsidR="00CF1BAF" w:rsidRDefault="00000000" w:rsidP="00CF1BAF">
          <w:pPr>
            <w:pStyle w:val="TOC3"/>
            <w:tabs>
              <w:tab w:val="right" w:leader="dot" w:pos="9016"/>
            </w:tabs>
            <w:rPr>
              <w:rFonts w:cstheme="minorBidi"/>
              <w:noProof/>
              <w:rtl/>
            </w:rPr>
          </w:pPr>
          <w:hyperlink w:anchor="_Toc126182654" w:history="1">
            <w:r w:rsidR="00CF1BAF" w:rsidRPr="00522752">
              <w:rPr>
                <w:rStyle w:val="Hyperlink"/>
                <w:noProof/>
                <w:lang w:bidi="fa-IR"/>
              </w:rPr>
              <w:t>5-5-2- DataBank</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54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5</w:t>
            </w:r>
            <w:r w:rsidR="00CF1BAF">
              <w:rPr>
                <w:noProof/>
                <w:webHidden/>
                <w:rtl/>
              </w:rPr>
              <w:fldChar w:fldCharType="end"/>
            </w:r>
          </w:hyperlink>
        </w:p>
        <w:p w14:paraId="0E4B91A2" w14:textId="3F80C6E0" w:rsidR="00CF1BAF" w:rsidRDefault="00000000" w:rsidP="00CF1BAF">
          <w:pPr>
            <w:pStyle w:val="TOC2"/>
            <w:tabs>
              <w:tab w:val="right" w:leader="dot" w:pos="9016"/>
            </w:tabs>
            <w:rPr>
              <w:rFonts w:cstheme="minorBidi"/>
              <w:noProof/>
              <w:rtl/>
            </w:rPr>
          </w:pPr>
          <w:hyperlink w:anchor="_Toc126182655" w:history="1">
            <w:r w:rsidR="00CF1BAF" w:rsidRPr="00522752">
              <w:rPr>
                <w:rStyle w:val="Hyperlink"/>
                <w:noProof/>
                <w:lang w:bidi="fa-IR"/>
              </w:rPr>
              <w:t>5-6- Fragilities Subpack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55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5</w:t>
            </w:r>
            <w:r w:rsidR="00CF1BAF">
              <w:rPr>
                <w:noProof/>
                <w:webHidden/>
                <w:rtl/>
              </w:rPr>
              <w:fldChar w:fldCharType="end"/>
            </w:r>
          </w:hyperlink>
        </w:p>
        <w:p w14:paraId="041EB737" w14:textId="2F377C37" w:rsidR="00CF1BAF" w:rsidRDefault="00000000" w:rsidP="00CF1BAF">
          <w:pPr>
            <w:pStyle w:val="TOC3"/>
            <w:tabs>
              <w:tab w:val="right" w:leader="dot" w:pos="9016"/>
            </w:tabs>
            <w:rPr>
              <w:rFonts w:cstheme="minorBidi"/>
              <w:noProof/>
              <w:rtl/>
            </w:rPr>
          </w:pPr>
          <w:hyperlink w:anchor="_Toc126182656" w:history="1">
            <w:r w:rsidR="00CF1BAF" w:rsidRPr="00522752">
              <w:rPr>
                <w:rStyle w:val="Hyperlink"/>
                <w:noProof/>
                <w:lang w:bidi="fa-IR"/>
              </w:rPr>
              <w:t>5-6-1- Fragility</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56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5</w:t>
            </w:r>
            <w:r w:rsidR="00CF1BAF">
              <w:rPr>
                <w:noProof/>
                <w:webHidden/>
                <w:rtl/>
              </w:rPr>
              <w:fldChar w:fldCharType="end"/>
            </w:r>
          </w:hyperlink>
        </w:p>
        <w:p w14:paraId="296777C6" w14:textId="67B9028D" w:rsidR="00CF1BAF" w:rsidRDefault="00000000" w:rsidP="00CF1BAF">
          <w:pPr>
            <w:pStyle w:val="TOC3"/>
            <w:tabs>
              <w:tab w:val="right" w:leader="dot" w:pos="9016"/>
            </w:tabs>
            <w:rPr>
              <w:rFonts w:cstheme="minorBidi"/>
              <w:noProof/>
              <w:rtl/>
            </w:rPr>
          </w:pPr>
          <w:hyperlink w:anchor="_Toc126182657" w:history="1">
            <w:r w:rsidR="00CF1BAF" w:rsidRPr="00522752">
              <w:rPr>
                <w:rStyle w:val="Hyperlink"/>
                <w:rFonts w:eastAsia="Times New Roman"/>
                <w:noProof/>
                <w:lang w:bidi="fa-IR"/>
              </w:rPr>
              <w:t>5-6-2- Probit</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57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6</w:t>
            </w:r>
            <w:r w:rsidR="00CF1BAF">
              <w:rPr>
                <w:noProof/>
                <w:webHidden/>
                <w:rtl/>
              </w:rPr>
              <w:fldChar w:fldCharType="end"/>
            </w:r>
          </w:hyperlink>
        </w:p>
        <w:p w14:paraId="016AA2A7" w14:textId="7EC47BE5" w:rsidR="00CF1BAF" w:rsidRDefault="00000000" w:rsidP="00CF1BAF">
          <w:pPr>
            <w:pStyle w:val="TOC2"/>
            <w:tabs>
              <w:tab w:val="right" w:leader="dot" w:pos="9016"/>
            </w:tabs>
            <w:rPr>
              <w:rFonts w:cstheme="minorBidi"/>
              <w:noProof/>
              <w:rtl/>
            </w:rPr>
          </w:pPr>
          <w:hyperlink w:anchor="_Toc126182658" w:history="1">
            <w:r w:rsidR="00CF1BAF" w:rsidRPr="00522752">
              <w:rPr>
                <w:rStyle w:val="Hyperlink"/>
                <w:noProof/>
                <w:lang w:bidi="fa-IR"/>
              </w:rPr>
              <w:t>5-7- OutFlowModel Subpack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58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7</w:t>
            </w:r>
            <w:r w:rsidR="00CF1BAF">
              <w:rPr>
                <w:noProof/>
                <w:webHidden/>
                <w:rtl/>
              </w:rPr>
              <w:fldChar w:fldCharType="end"/>
            </w:r>
          </w:hyperlink>
        </w:p>
        <w:p w14:paraId="72EE8B39" w14:textId="72076B44" w:rsidR="00CF1BAF" w:rsidRDefault="00000000" w:rsidP="00CF1BAF">
          <w:pPr>
            <w:pStyle w:val="TOC3"/>
            <w:tabs>
              <w:tab w:val="right" w:leader="dot" w:pos="9016"/>
            </w:tabs>
            <w:rPr>
              <w:rFonts w:cstheme="minorBidi"/>
              <w:noProof/>
              <w:rtl/>
            </w:rPr>
          </w:pPr>
          <w:hyperlink w:anchor="_Toc126182659" w:history="1">
            <w:r w:rsidR="00CF1BAF" w:rsidRPr="00522752">
              <w:rPr>
                <w:rStyle w:val="Hyperlink"/>
                <w:noProof/>
                <w:lang w:bidi="fa-IR"/>
              </w:rPr>
              <w:t>5-7-1- TankSimultanious</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59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7</w:t>
            </w:r>
            <w:r w:rsidR="00CF1BAF">
              <w:rPr>
                <w:noProof/>
                <w:webHidden/>
                <w:rtl/>
              </w:rPr>
              <w:fldChar w:fldCharType="end"/>
            </w:r>
          </w:hyperlink>
        </w:p>
        <w:p w14:paraId="44601081" w14:textId="54AF23F5" w:rsidR="00CF1BAF" w:rsidRDefault="00000000" w:rsidP="00CF1BAF">
          <w:pPr>
            <w:pStyle w:val="TOC3"/>
            <w:tabs>
              <w:tab w:val="right" w:leader="dot" w:pos="9016"/>
            </w:tabs>
            <w:rPr>
              <w:rFonts w:cstheme="minorBidi"/>
              <w:noProof/>
              <w:rtl/>
            </w:rPr>
          </w:pPr>
          <w:hyperlink w:anchor="_Toc126182660" w:history="1">
            <w:r w:rsidR="00CF1BAF" w:rsidRPr="00522752">
              <w:rPr>
                <w:rStyle w:val="Hyperlink"/>
                <w:noProof/>
                <w:lang w:bidi="fa-IR"/>
              </w:rPr>
              <w:t>5-7-2- TankHole Series</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60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7</w:t>
            </w:r>
            <w:r w:rsidR="00CF1BAF">
              <w:rPr>
                <w:noProof/>
                <w:webHidden/>
                <w:rtl/>
              </w:rPr>
              <w:fldChar w:fldCharType="end"/>
            </w:r>
          </w:hyperlink>
        </w:p>
        <w:p w14:paraId="3466018D" w14:textId="61F8DAC3" w:rsidR="00CF1BAF" w:rsidRDefault="00000000" w:rsidP="00CF1BAF">
          <w:pPr>
            <w:pStyle w:val="TOC3"/>
            <w:tabs>
              <w:tab w:val="right" w:leader="dot" w:pos="9016"/>
            </w:tabs>
            <w:rPr>
              <w:rFonts w:cstheme="minorBidi"/>
              <w:noProof/>
              <w:rtl/>
            </w:rPr>
          </w:pPr>
          <w:hyperlink w:anchor="_Toc126182661" w:history="1">
            <w:r w:rsidR="00CF1BAF" w:rsidRPr="00522752">
              <w:rPr>
                <w:rStyle w:val="Hyperlink"/>
                <w:noProof/>
                <w:lang w:bidi="fa-IR"/>
              </w:rPr>
              <w:t>5-7-3- GasUnitHol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61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8</w:t>
            </w:r>
            <w:r w:rsidR="00CF1BAF">
              <w:rPr>
                <w:noProof/>
                <w:webHidden/>
                <w:rtl/>
              </w:rPr>
              <w:fldChar w:fldCharType="end"/>
            </w:r>
          </w:hyperlink>
        </w:p>
        <w:p w14:paraId="48564C26" w14:textId="19609CDB" w:rsidR="00CF1BAF" w:rsidRDefault="00000000" w:rsidP="00CF1BAF">
          <w:pPr>
            <w:pStyle w:val="TOC3"/>
            <w:tabs>
              <w:tab w:val="right" w:leader="dot" w:pos="9016"/>
            </w:tabs>
            <w:rPr>
              <w:rFonts w:cstheme="minorBidi"/>
              <w:noProof/>
              <w:rtl/>
            </w:rPr>
          </w:pPr>
          <w:hyperlink w:anchor="_Toc126182662" w:history="1">
            <w:r w:rsidR="00CF1BAF" w:rsidRPr="00522752">
              <w:rPr>
                <w:rStyle w:val="Hyperlink"/>
                <w:noProof/>
                <w:lang w:bidi="fa-IR"/>
              </w:rPr>
              <w:t>5-7-4- Liquid10min</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62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8</w:t>
            </w:r>
            <w:r w:rsidR="00CF1BAF">
              <w:rPr>
                <w:noProof/>
                <w:webHidden/>
                <w:rtl/>
              </w:rPr>
              <w:fldChar w:fldCharType="end"/>
            </w:r>
          </w:hyperlink>
        </w:p>
        <w:p w14:paraId="31B4240C" w14:textId="2546F7B4" w:rsidR="00CF1BAF" w:rsidRDefault="00000000" w:rsidP="00CF1BAF">
          <w:pPr>
            <w:pStyle w:val="TOC3"/>
            <w:tabs>
              <w:tab w:val="right" w:leader="dot" w:pos="9016"/>
            </w:tabs>
            <w:rPr>
              <w:rFonts w:cstheme="minorBidi"/>
              <w:noProof/>
              <w:rtl/>
            </w:rPr>
          </w:pPr>
          <w:hyperlink w:anchor="_Toc126182663" w:history="1">
            <w:r w:rsidR="00CF1BAF" w:rsidRPr="00522752">
              <w:rPr>
                <w:rStyle w:val="Hyperlink"/>
                <w:noProof/>
                <w:lang w:bidi="fa-IR"/>
              </w:rPr>
              <w:t>5-7-5- NoOutFlow</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63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8</w:t>
            </w:r>
            <w:r w:rsidR="00CF1BAF">
              <w:rPr>
                <w:noProof/>
                <w:webHidden/>
                <w:rtl/>
              </w:rPr>
              <w:fldChar w:fldCharType="end"/>
            </w:r>
          </w:hyperlink>
        </w:p>
        <w:p w14:paraId="66D7BCD2" w14:textId="0E5EAFE3" w:rsidR="00CF1BAF" w:rsidRDefault="00000000" w:rsidP="00CF1BAF">
          <w:pPr>
            <w:pStyle w:val="TOC2"/>
            <w:tabs>
              <w:tab w:val="right" w:leader="dot" w:pos="9016"/>
            </w:tabs>
            <w:rPr>
              <w:rFonts w:cstheme="minorBidi"/>
              <w:noProof/>
              <w:rtl/>
            </w:rPr>
          </w:pPr>
          <w:hyperlink w:anchor="_Toc126182664" w:history="1">
            <w:r w:rsidR="00CF1BAF" w:rsidRPr="00522752">
              <w:rPr>
                <w:rStyle w:val="Hyperlink"/>
                <w:noProof/>
                <w:lang w:bidi="fa-IR"/>
              </w:rPr>
              <w:t>5-8- Connectors Subpack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64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8</w:t>
            </w:r>
            <w:r w:rsidR="00CF1BAF">
              <w:rPr>
                <w:noProof/>
                <w:webHidden/>
                <w:rtl/>
              </w:rPr>
              <w:fldChar w:fldCharType="end"/>
            </w:r>
          </w:hyperlink>
        </w:p>
        <w:p w14:paraId="7D73A3AB" w14:textId="10EFA291" w:rsidR="00CF1BAF" w:rsidRDefault="00000000" w:rsidP="00CF1BAF">
          <w:pPr>
            <w:pStyle w:val="TOC3"/>
            <w:tabs>
              <w:tab w:val="right" w:leader="dot" w:pos="9016"/>
            </w:tabs>
            <w:rPr>
              <w:rFonts w:cstheme="minorBidi"/>
              <w:noProof/>
              <w:rtl/>
            </w:rPr>
          </w:pPr>
          <w:hyperlink w:anchor="_Toc126182665" w:history="1">
            <w:r w:rsidR="00CF1BAF" w:rsidRPr="00522752">
              <w:rPr>
                <w:rStyle w:val="Hyperlink"/>
                <w:noProof/>
                <w:lang w:bidi="fa-IR"/>
              </w:rPr>
              <w:t>5-8-1- DS_LOC</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65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9</w:t>
            </w:r>
            <w:r w:rsidR="00CF1BAF">
              <w:rPr>
                <w:noProof/>
                <w:webHidden/>
                <w:rtl/>
              </w:rPr>
              <w:fldChar w:fldCharType="end"/>
            </w:r>
          </w:hyperlink>
        </w:p>
        <w:p w14:paraId="585AE017" w14:textId="29F540CC" w:rsidR="00CF1BAF" w:rsidRDefault="00000000" w:rsidP="00CF1BAF">
          <w:pPr>
            <w:pStyle w:val="TOC3"/>
            <w:tabs>
              <w:tab w:val="right" w:leader="dot" w:pos="9016"/>
            </w:tabs>
            <w:rPr>
              <w:rFonts w:cstheme="minorBidi"/>
              <w:noProof/>
              <w:rtl/>
            </w:rPr>
          </w:pPr>
          <w:hyperlink w:anchor="_Toc126182666" w:history="1">
            <w:r w:rsidR="00CF1BAF" w:rsidRPr="00522752">
              <w:rPr>
                <w:rStyle w:val="Hyperlink"/>
                <w:noProof/>
                <w:lang w:bidi="fa-IR"/>
              </w:rPr>
              <w:t>5-8-2- Out_Physic</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66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9</w:t>
            </w:r>
            <w:r w:rsidR="00CF1BAF">
              <w:rPr>
                <w:noProof/>
                <w:webHidden/>
                <w:rtl/>
              </w:rPr>
              <w:fldChar w:fldCharType="end"/>
            </w:r>
          </w:hyperlink>
        </w:p>
        <w:p w14:paraId="3153ADB2" w14:textId="52675C19" w:rsidR="00CF1BAF" w:rsidRDefault="00000000" w:rsidP="00CF1BAF">
          <w:pPr>
            <w:pStyle w:val="TOC3"/>
            <w:tabs>
              <w:tab w:val="right" w:leader="dot" w:pos="9016"/>
            </w:tabs>
            <w:rPr>
              <w:rFonts w:cstheme="minorBidi"/>
              <w:noProof/>
              <w:rtl/>
            </w:rPr>
          </w:pPr>
          <w:hyperlink w:anchor="_Toc126182667" w:history="1">
            <w:r w:rsidR="00CF1BAF" w:rsidRPr="00522752">
              <w:rPr>
                <w:rStyle w:val="Hyperlink"/>
                <w:noProof/>
                <w:lang w:bidi="fa-IR"/>
              </w:rPr>
              <w:t>5-8-3- Pb_LOC</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67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0</w:t>
            </w:r>
            <w:r w:rsidR="00CF1BAF">
              <w:rPr>
                <w:noProof/>
                <w:webHidden/>
                <w:rtl/>
              </w:rPr>
              <w:fldChar w:fldCharType="end"/>
            </w:r>
          </w:hyperlink>
        </w:p>
        <w:p w14:paraId="723B493F" w14:textId="42381952" w:rsidR="00CF1BAF" w:rsidRDefault="00000000" w:rsidP="00CF1BAF">
          <w:pPr>
            <w:pStyle w:val="TOC2"/>
            <w:tabs>
              <w:tab w:val="right" w:leader="dot" w:pos="9016"/>
            </w:tabs>
            <w:rPr>
              <w:rFonts w:cstheme="minorBidi"/>
              <w:noProof/>
              <w:rtl/>
            </w:rPr>
          </w:pPr>
          <w:hyperlink w:anchor="_Toc126182668" w:history="1">
            <w:r w:rsidR="00CF1BAF" w:rsidRPr="00522752">
              <w:rPr>
                <w:rStyle w:val="Hyperlink"/>
                <w:noProof/>
                <w:lang w:bidi="fa-IR"/>
              </w:rPr>
              <w:t>5-9- DispersionSpreadModels Subpack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68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1</w:t>
            </w:r>
            <w:r w:rsidR="00CF1BAF">
              <w:rPr>
                <w:noProof/>
                <w:webHidden/>
                <w:rtl/>
              </w:rPr>
              <w:fldChar w:fldCharType="end"/>
            </w:r>
          </w:hyperlink>
        </w:p>
        <w:p w14:paraId="6775EFF1" w14:textId="66C372EF" w:rsidR="00CF1BAF" w:rsidRDefault="00000000" w:rsidP="00CF1BAF">
          <w:pPr>
            <w:pStyle w:val="TOC3"/>
            <w:tabs>
              <w:tab w:val="right" w:leader="dot" w:pos="9016"/>
            </w:tabs>
            <w:rPr>
              <w:rFonts w:cstheme="minorBidi"/>
              <w:noProof/>
              <w:rtl/>
            </w:rPr>
          </w:pPr>
          <w:hyperlink w:anchor="_Toc126182669" w:history="1">
            <w:r w:rsidR="00CF1BAF" w:rsidRPr="00522752">
              <w:rPr>
                <w:rStyle w:val="Hyperlink"/>
                <w:noProof/>
                <w:lang w:bidi="fa-IR"/>
              </w:rPr>
              <w:t>5-9-1- LiquidSpread</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69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1</w:t>
            </w:r>
            <w:r w:rsidR="00CF1BAF">
              <w:rPr>
                <w:noProof/>
                <w:webHidden/>
                <w:rtl/>
              </w:rPr>
              <w:fldChar w:fldCharType="end"/>
            </w:r>
          </w:hyperlink>
        </w:p>
        <w:p w14:paraId="3282ECB5" w14:textId="257D98AB" w:rsidR="00CF1BAF" w:rsidRDefault="00000000" w:rsidP="00CF1BAF">
          <w:pPr>
            <w:pStyle w:val="TOC3"/>
            <w:tabs>
              <w:tab w:val="right" w:leader="dot" w:pos="9016"/>
            </w:tabs>
            <w:rPr>
              <w:rFonts w:cstheme="minorBidi"/>
              <w:noProof/>
              <w:rtl/>
            </w:rPr>
          </w:pPr>
          <w:hyperlink w:anchor="_Toc126182670" w:history="1">
            <w:r w:rsidR="00CF1BAF" w:rsidRPr="00522752">
              <w:rPr>
                <w:rStyle w:val="Hyperlink"/>
                <w:noProof/>
                <w:lang w:bidi="fa-IR"/>
              </w:rPr>
              <w:t>5-9-2- BritterMcQuaid</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70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2</w:t>
            </w:r>
            <w:r w:rsidR="00CF1BAF">
              <w:rPr>
                <w:noProof/>
                <w:webHidden/>
                <w:rtl/>
              </w:rPr>
              <w:fldChar w:fldCharType="end"/>
            </w:r>
          </w:hyperlink>
        </w:p>
        <w:p w14:paraId="63BFB4C4" w14:textId="4ACB40F9" w:rsidR="00CF1BAF" w:rsidRDefault="00000000" w:rsidP="00CF1BAF">
          <w:pPr>
            <w:pStyle w:val="TOC3"/>
            <w:tabs>
              <w:tab w:val="right" w:leader="dot" w:pos="9016"/>
            </w:tabs>
            <w:rPr>
              <w:rFonts w:cstheme="minorBidi"/>
              <w:noProof/>
              <w:rtl/>
            </w:rPr>
          </w:pPr>
          <w:hyperlink w:anchor="_Toc126182671" w:history="1">
            <w:r w:rsidR="00CF1BAF" w:rsidRPr="00522752">
              <w:rPr>
                <w:rStyle w:val="Hyperlink"/>
                <w:noProof/>
                <w:lang w:bidi="fa-IR"/>
              </w:rPr>
              <w:t>5-9-3- GasGaussian</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71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2</w:t>
            </w:r>
            <w:r w:rsidR="00CF1BAF">
              <w:rPr>
                <w:noProof/>
                <w:webHidden/>
                <w:rtl/>
              </w:rPr>
              <w:fldChar w:fldCharType="end"/>
            </w:r>
          </w:hyperlink>
        </w:p>
        <w:p w14:paraId="4C86BB50" w14:textId="0D299544" w:rsidR="00CF1BAF" w:rsidRDefault="00000000" w:rsidP="00CF1BAF">
          <w:pPr>
            <w:pStyle w:val="TOC3"/>
            <w:tabs>
              <w:tab w:val="right" w:leader="dot" w:pos="9016"/>
            </w:tabs>
            <w:rPr>
              <w:rFonts w:cstheme="minorBidi"/>
              <w:noProof/>
              <w:rtl/>
            </w:rPr>
          </w:pPr>
          <w:hyperlink w:anchor="_Toc126182672" w:history="1">
            <w:r w:rsidR="00CF1BAF" w:rsidRPr="00522752">
              <w:rPr>
                <w:rStyle w:val="Hyperlink"/>
                <w:noProof/>
                <w:lang w:bidi="fa-IR"/>
              </w:rPr>
              <w:t>5-9-4- LqdSprdGaussianGasDisp</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72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3</w:t>
            </w:r>
            <w:r w:rsidR="00CF1BAF">
              <w:rPr>
                <w:noProof/>
                <w:webHidden/>
                <w:rtl/>
              </w:rPr>
              <w:fldChar w:fldCharType="end"/>
            </w:r>
          </w:hyperlink>
        </w:p>
        <w:p w14:paraId="67CCCC6B" w14:textId="567EFA6C" w:rsidR="00CF1BAF" w:rsidRDefault="00000000" w:rsidP="00CF1BAF">
          <w:pPr>
            <w:pStyle w:val="TOC2"/>
            <w:tabs>
              <w:tab w:val="right" w:leader="dot" w:pos="9016"/>
            </w:tabs>
            <w:rPr>
              <w:rFonts w:cstheme="minorBidi"/>
              <w:noProof/>
              <w:rtl/>
            </w:rPr>
          </w:pPr>
          <w:hyperlink w:anchor="_Toc126182673" w:history="1">
            <w:r w:rsidR="00CF1BAF" w:rsidRPr="00522752">
              <w:rPr>
                <w:rStyle w:val="Hyperlink"/>
                <w:noProof/>
                <w:lang w:bidi="fa-IR"/>
              </w:rPr>
              <w:t>5-10- PhysicalEffect Subpack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73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4</w:t>
            </w:r>
            <w:r w:rsidR="00CF1BAF">
              <w:rPr>
                <w:noProof/>
                <w:webHidden/>
                <w:rtl/>
              </w:rPr>
              <w:fldChar w:fldCharType="end"/>
            </w:r>
          </w:hyperlink>
        </w:p>
        <w:p w14:paraId="36CB1557" w14:textId="2CC808F1" w:rsidR="00CF1BAF" w:rsidRDefault="00000000" w:rsidP="00CF1BAF">
          <w:pPr>
            <w:pStyle w:val="TOC3"/>
            <w:tabs>
              <w:tab w:val="right" w:leader="dot" w:pos="9016"/>
            </w:tabs>
            <w:rPr>
              <w:rFonts w:cstheme="minorBidi"/>
              <w:noProof/>
              <w:rtl/>
            </w:rPr>
          </w:pPr>
          <w:hyperlink w:anchor="_Toc126182674" w:history="1">
            <w:r w:rsidR="00CF1BAF" w:rsidRPr="00522752">
              <w:rPr>
                <w:rStyle w:val="Hyperlink"/>
                <w:noProof/>
                <w:lang w:bidi="fa-IR"/>
              </w:rPr>
              <w:t>5-10-1- fire_point_sourc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74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4</w:t>
            </w:r>
            <w:r w:rsidR="00CF1BAF">
              <w:rPr>
                <w:noProof/>
                <w:webHidden/>
                <w:rtl/>
              </w:rPr>
              <w:fldChar w:fldCharType="end"/>
            </w:r>
          </w:hyperlink>
        </w:p>
        <w:p w14:paraId="27FE76BC" w14:textId="3F612CD3" w:rsidR="00CF1BAF" w:rsidRDefault="00000000" w:rsidP="00CF1BAF">
          <w:pPr>
            <w:pStyle w:val="TOC3"/>
            <w:tabs>
              <w:tab w:val="right" w:leader="dot" w:pos="9016"/>
            </w:tabs>
            <w:rPr>
              <w:rFonts w:cstheme="minorBidi"/>
              <w:noProof/>
              <w:rtl/>
            </w:rPr>
          </w:pPr>
          <w:hyperlink w:anchor="_Toc126182675" w:history="1">
            <w:r w:rsidR="00CF1BAF" w:rsidRPr="00522752">
              <w:rPr>
                <w:rStyle w:val="Hyperlink"/>
                <w:noProof/>
                <w:lang w:bidi="fa-IR"/>
              </w:rPr>
              <w:t>5-10-2- VCE_TNT</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75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5</w:t>
            </w:r>
            <w:r w:rsidR="00CF1BAF">
              <w:rPr>
                <w:noProof/>
                <w:webHidden/>
                <w:rtl/>
              </w:rPr>
              <w:fldChar w:fldCharType="end"/>
            </w:r>
          </w:hyperlink>
        </w:p>
        <w:p w14:paraId="681DD2C0" w14:textId="42A4B4EF" w:rsidR="00CF1BAF" w:rsidRDefault="00000000" w:rsidP="00CF1BAF">
          <w:pPr>
            <w:pStyle w:val="TOC3"/>
            <w:tabs>
              <w:tab w:val="right" w:leader="dot" w:pos="9016"/>
            </w:tabs>
            <w:rPr>
              <w:rFonts w:cstheme="minorBidi"/>
              <w:noProof/>
              <w:rtl/>
            </w:rPr>
          </w:pPr>
          <w:hyperlink w:anchor="_Toc126182676" w:history="1">
            <w:r w:rsidR="00CF1BAF" w:rsidRPr="00522752">
              <w:rPr>
                <w:rStyle w:val="Hyperlink"/>
                <w:noProof/>
                <w:lang w:bidi="fa-IR"/>
              </w:rPr>
              <w:t>5-10-3- Saf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76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5</w:t>
            </w:r>
            <w:r w:rsidR="00CF1BAF">
              <w:rPr>
                <w:noProof/>
                <w:webHidden/>
                <w:rtl/>
              </w:rPr>
              <w:fldChar w:fldCharType="end"/>
            </w:r>
          </w:hyperlink>
        </w:p>
        <w:p w14:paraId="5B2B0264" w14:textId="60DC2500" w:rsidR="00CF1BAF" w:rsidRDefault="00000000" w:rsidP="00CF1BAF">
          <w:pPr>
            <w:pStyle w:val="TOC2"/>
            <w:tabs>
              <w:tab w:val="right" w:leader="dot" w:pos="9016"/>
            </w:tabs>
            <w:rPr>
              <w:rFonts w:cstheme="minorBidi"/>
              <w:noProof/>
              <w:rtl/>
            </w:rPr>
          </w:pPr>
          <w:hyperlink w:anchor="_Toc126182677" w:history="1">
            <w:r w:rsidR="00CF1BAF" w:rsidRPr="00522752">
              <w:rPr>
                <w:rStyle w:val="Hyperlink"/>
                <w:noProof/>
                <w:lang w:bidi="fa-IR"/>
              </w:rPr>
              <w:t>5-11- Safety Subpack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77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6</w:t>
            </w:r>
            <w:r w:rsidR="00CF1BAF">
              <w:rPr>
                <w:noProof/>
                <w:webHidden/>
                <w:rtl/>
              </w:rPr>
              <w:fldChar w:fldCharType="end"/>
            </w:r>
          </w:hyperlink>
        </w:p>
        <w:p w14:paraId="1C078CB9" w14:textId="515FC4F7" w:rsidR="00CF1BAF" w:rsidRDefault="00000000" w:rsidP="00CF1BAF">
          <w:pPr>
            <w:pStyle w:val="TOC3"/>
            <w:tabs>
              <w:tab w:val="right" w:leader="dot" w:pos="9016"/>
            </w:tabs>
            <w:rPr>
              <w:rFonts w:cstheme="minorBidi"/>
              <w:noProof/>
              <w:rtl/>
            </w:rPr>
          </w:pPr>
          <w:hyperlink w:anchor="_Toc126182678" w:history="1">
            <w:r w:rsidR="00CF1BAF" w:rsidRPr="00522752">
              <w:rPr>
                <w:rStyle w:val="Hyperlink"/>
                <w:noProof/>
                <w:lang w:bidi="fa-IR"/>
              </w:rPr>
              <w:t>5-11-1- Dik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78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6</w:t>
            </w:r>
            <w:r w:rsidR="00CF1BAF">
              <w:rPr>
                <w:noProof/>
                <w:webHidden/>
                <w:rtl/>
              </w:rPr>
              <w:fldChar w:fldCharType="end"/>
            </w:r>
          </w:hyperlink>
        </w:p>
        <w:p w14:paraId="68AE593D" w14:textId="226A07BE" w:rsidR="00CF1BAF" w:rsidRDefault="00000000" w:rsidP="00CF1BAF">
          <w:pPr>
            <w:pStyle w:val="TOC2"/>
            <w:tabs>
              <w:tab w:val="right" w:leader="dot" w:pos="9016"/>
            </w:tabs>
            <w:rPr>
              <w:rFonts w:cstheme="minorBidi"/>
              <w:noProof/>
              <w:rtl/>
            </w:rPr>
          </w:pPr>
          <w:hyperlink w:anchor="_Toc126182679" w:history="1">
            <w:r w:rsidR="00CF1BAF" w:rsidRPr="00522752">
              <w:rPr>
                <w:rStyle w:val="Hyperlink"/>
                <w:noProof/>
                <w:lang w:bidi="fa-IR"/>
              </w:rPr>
              <w:t>5-12- PlantUnits Subpack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79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6</w:t>
            </w:r>
            <w:r w:rsidR="00CF1BAF">
              <w:rPr>
                <w:noProof/>
                <w:webHidden/>
                <w:rtl/>
              </w:rPr>
              <w:fldChar w:fldCharType="end"/>
            </w:r>
          </w:hyperlink>
        </w:p>
        <w:p w14:paraId="03A276AB" w14:textId="64DF4583" w:rsidR="00CF1BAF" w:rsidRDefault="00000000" w:rsidP="00CF1BAF">
          <w:pPr>
            <w:pStyle w:val="TOC3"/>
            <w:tabs>
              <w:tab w:val="right" w:leader="dot" w:pos="9016"/>
            </w:tabs>
            <w:rPr>
              <w:rFonts w:cstheme="minorBidi"/>
              <w:noProof/>
              <w:rtl/>
            </w:rPr>
          </w:pPr>
          <w:hyperlink w:anchor="_Toc126182680" w:history="1">
            <w:r w:rsidR="00CF1BAF" w:rsidRPr="00522752">
              <w:rPr>
                <w:rStyle w:val="Hyperlink"/>
                <w:noProof/>
                <w:lang w:bidi="fa-IR"/>
              </w:rPr>
              <w:t>5-12-1- ONGStor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80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6</w:t>
            </w:r>
            <w:r w:rsidR="00CF1BAF">
              <w:rPr>
                <w:noProof/>
                <w:webHidden/>
                <w:rtl/>
              </w:rPr>
              <w:fldChar w:fldCharType="end"/>
            </w:r>
          </w:hyperlink>
        </w:p>
        <w:p w14:paraId="0AAF3B1E" w14:textId="7FC949D3" w:rsidR="00CF1BAF" w:rsidRDefault="00000000" w:rsidP="00CF1BAF">
          <w:pPr>
            <w:pStyle w:val="TOC2"/>
            <w:tabs>
              <w:tab w:val="right" w:leader="dot" w:pos="9016"/>
            </w:tabs>
            <w:rPr>
              <w:rFonts w:cstheme="minorBidi"/>
              <w:noProof/>
              <w:rtl/>
            </w:rPr>
          </w:pPr>
          <w:hyperlink w:anchor="_Toc126182681" w:history="1">
            <w:r w:rsidR="00CF1BAF" w:rsidRPr="00522752">
              <w:rPr>
                <w:rStyle w:val="Hyperlink"/>
                <w:noProof/>
                <w:lang w:bidi="fa-IR"/>
              </w:rPr>
              <w:t>5-13- Recorders SubPack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81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8</w:t>
            </w:r>
            <w:r w:rsidR="00CF1BAF">
              <w:rPr>
                <w:noProof/>
                <w:webHidden/>
                <w:rtl/>
              </w:rPr>
              <w:fldChar w:fldCharType="end"/>
            </w:r>
          </w:hyperlink>
        </w:p>
        <w:p w14:paraId="7F7B9BD3" w14:textId="562BEC8B" w:rsidR="00CF1BAF" w:rsidRDefault="00000000" w:rsidP="00CF1BAF">
          <w:pPr>
            <w:pStyle w:val="TOC3"/>
            <w:tabs>
              <w:tab w:val="right" w:leader="dot" w:pos="9016"/>
            </w:tabs>
            <w:rPr>
              <w:rFonts w:cstheme="minorBidi"/>
              <w:noProof/>
              <w:rtl/>
            </w:rPr>
          </w:pPr>
          <w:hyperlink w:anchor="_Toc126182682" w:history="1">
            <w:r w:rsidR="00CF1BAF" w:rsidRPr="00522752">
              <w:rPr>
                <w:rStyle w:val="Hyperlink"/>
                <w:noProof/>
                <w:lang w:bidi="fa-IR"/>
              </w:rPr>
              <w:t>5-13-1- Objs_recorder</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82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9</w:t>
            </w:r>
            <w:r w:rsidR="00CF1BAF">
              <w:rPr>
                <w:noProof/>
                <w:webHidden/>
                <w:rtl/>
              </w:rPr>
              <w:fldChar w:fldCharType="end"/>
            </w:r>
          </w:hyperlink>
        </w:p>
        <w:p w14:paraId="4415FB1E" w14:textId="4D88ACF6" w:rsidR="00CF1BAF" w:rsidRDefault="00000000" w:rsidP="00CF1BAF">
          <w:pPr>
            <w:pStyle w:val="TOC3"/>
            <w:tabs>
              <w:tab w:val="right" w:leader="dot" w:pos="9016"/>
            </w:tabs>
            <w:rPr>
              <w:rFonts w:cstheme="minorBidi"/>
              <w:noProof/>
              <w:rtl/>
            </w:rPr>
          </w:pPr>
          <w:hyperlink w:anchor="_Toc126182683" w:history="1">
            <w:r w:rsidR="00CF1BAF" w:rsidRPr="00522752">
              <w:rPr>
                <w:rStyle w:val="Hyperlink"/>
                <w:noProof/>
              </w:rPr>
              <w:t>5-13-2- Objs_recorder_loader</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83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9</w:t>
            </w:r>
            <w:r w:rsidR="00CF1BAF">
              <w:rPr>
                <w:noProof/>
                <w:webHidden/>
                <w:rtl/>
              </w:rPr>
              <w:fldChar w:fldCharType="end"/>
            </w:r>
          </w:hyperlink>
        </w:p>
        <w:p w14:paraId="1A4F8558" w14:textId="43625F01" w:rsidR="00CF1BAF" w:rsidRDefault="00000000" w:rsidP="00CF1BAF">
          <w:pPr>
            <w:pStyle w:val="TOC3"/>
            <w:tabs>
              <w:tab w:val="right" w:leader="dot" w:pos="9016"/>
            </w:tabs>
            <w:rPr>
              <w:rFonts w:cstheme="minorBidi"/>
              <w:noProof/>
              <w:rtl/>
            </w:rPr>
          </w:pPr>
          <w:hyperlink w:anchor="_Toc126182684" w:history="1">
            <w:r w:rsidR="00CF1BAF" w:rsidRPr="00522752">
              <w:rPr>
                <w:rStyle w:val="Hyperlink"/>
                <w:noProof/>
              </w:rPr>
              <w:t>5-13-3- Objs_recorder_loader (Bank method)</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84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0</w:t>
            </w:r>
            <w:r w:rsidR="00CF1BAF">
              <w:rPr>
                <w:noProof/>
                <w:webHidden/>
                <w:rtl/>
              </w:rPr>
              <w:fldChar w:fldCharType="end"/>
            </w:r>
          </w:hyperlink>
        </w:p>
        <w:p w14:paraId="77BB3378" w14:textId="5D691A01" w:rsidR="00CF1BAF" w:rsidRDefault="00000000" w:rsidP="00CF1BAF">
          <w:pPr>
            <w:pStyle w:val="TOC3"/>
            <w:tabs>
              <w:tab w:val="right" w:leader="dot" w:pos="9016"/>
            </w:tabs>
            <w:rPr>
              <w:rFonts w:cstheme="minorBidi"/>
              <w:noProof/>
              <w:rtl/>
            </w:rPr>
          </w:pPr>
          <w:hyperlink w:anchor="_Toc126182685" w:history="1">
            <w:r w:rsidR="00CF1BAF" w:rsidRPr="00522752">
              <w:rPr>
                <w:rStyle w:val="Hyperlink"/>
                <w:noProof/>
                <w:lang w:bidi="fa-IR"/>
              </w:rPr>
              <w:t>5-13-4- Recorder</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85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1</w:t>
            </w:r>
            <w:r w:rsidR="00CF1BAF">
              <w:rPr>
                <w:noProof/>
                <w:webHidden/>
                <w:rtl/>
              </w:rPr>
              <w:fldChar w:fldCharType="end"/>
            </w:r>
          </w:hyperlink>
        </w:p>
        <w:p w14:paraId="63B26CC4" w14:textId="5DA09138" w:rsidR="00CF1BAF" w:rsidRDefault="00000000" w:rsidP="00CF1BAF">
          <w:pPr>
            <w:pStyle w:val="TOC2"/>
            <w:tabs>
              <w:tab w:val="right" w:leader="dot" w:pos="9016"/>
            </w:tabs>
            <w:rPr>
              <w:rFonts w:cstheme="minorBidi"/>
              <w:noProof/>
              <w:rtl/>
            </w:rPr>
          </w:pPr>
          <w:hyperlink w:anchor="_Toc126182686" w:history="1">
            <w:r w:rsidR="00CF1BAF" w:rsidRPr="00522752">
              <w:rPr>
                <w:rStyle w:val="Hyperlink"/>
                <w:noProof/>
                <w:lang w:bidi="fa-IR"/>
              </w:rPr>
              <w:t>5-14- Analyze Subpack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86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2</w:t>
            </w:r>
            <w:r w:rsidR="00CF1BAF">
              <w:rPr>
                <w:noProof/>
                <w:webHidden/>
                <w:rtl/>
              </w:rPr>
              <w:fldChar w:fldCharType="end"/>
            </w:r>
          </w:hyperlink>
        </w:p>
        <w:p w14:paraId="4F0383E1" w14:textId="6AA7964F" w:rsidR="00CF1BAF" w:rsidRDefault="00000000" w:rsidP="00CF1BAF">
          <w:pPr>
            <w:pStyle w:val="TOC3"/>
            <w:tabs>
              <w:tab w:val="right" w:leader="dot" w:pos="9016"/>
            </w:tabs>
            <w:rPr>
              <w:rFonts w:cstheme="minorBidi"/>
              <w:noProof/>
              <w:rtl/>
            </w:rPr>
          </w:pPr>
          <w:hyperlink w:anchor="_Toc126182687" w:history="1">
            <w:r w:rsidR="00CF1BAF" w:rsidRPr="00522752">
              <w:rPr>
                <w:rStyle w:val="Hyperlink"/>
                <w:rFonts w:eastAsia="Times New Roman"/>
                <w:noProof/>
              </w:rPr>
              <w:t>5-14-1- UniAnalyz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87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2</w:t>
            </w:r>
            <w:r w:rsidR="00CF1BAF">
              <w:rPr>
                <w:noProof/>
                <w:webHidden/>
                <w:rtl/>
              </w:rPr>
              <w:fldChar w:fldCharType="end"/>
            </w:r>
          </w:hyperlink>
        </w:p>
        <w:p w14:paraId="54E71F0F" w14:textId="501A44D6" w:rsidR="00CF1BAF" w:rsidRDefault="00000000" w:rsidP="00CF1BAF">
          <w:pPr>
            <w:pStyle w:val="TOC3"/>
            <w:tabs>
              <w:tab w:val="right" w:leader="dot" w:pos="9016"/>
            </w:tabs>
            <w:rPr>
              <w:rFonts w:cstheme="minorBidi"/>
              <w:noProof/>
              <w:rtl/>
            </w:rPr>
          </w:pPr>
          <w:hyperlink w:anchor="_Toc126182688" w:history="1">
            <w:r w:rsidR="00CF1BAF" w:rsidRPr="00522752">
              <w:rPr>
                <w:rStyle w:val="Hyperlink"/>
                <w:rFonts w:eastAsia="Times New Roman"/>
                <w:noProof/>
              </w:rPr>
              <w:t>5-14-2- MultiAnalysis</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88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2</w:t>
            </w:r>
            <w:r w:rsidR="00CF1BAF">
              <w:rPr>
                <w:noProof/>
                <w:webHidden/>
                <w:rtl/>
              </w:rPr>
              <w:fldChar w:fldCharType="end"/>
            </w:r>
          </w:hyperlink>
        </w:p>
        <w:p w14:paraId="419F77DD" w14:textId="7CD936DF" w:rsidR="00CF1BAF" w:rsidRDefault="00000000" w:rsidP="00CF1BAF">
          <w:pPr>
            <w:pStyle w:val="TOC3"/>
            <w:tabs>
              <w:tab w:val="right" w:leader="dot" w:pos="9016"/>
            </w:tabs>
            <w:rPr>
              <w:rFonts w:cstheme="minorBidi"/>
              <w:noProof/>
              <w:rtl/>
            </w:rPr>
          </w:pPr>
          <w:hyperlink w:anchor="_Toc126182689" w:history="1">
            <w:r w:rsidR="00CF1BAF" w:rsidRPr="00522752">
              <w:rPr>
                <w:rStyle w:val="Hyperlink"/>
                <w:noProof/>
                <w:lang w:bidi="fa-IR"/>
              </w:rPr>
              <w:t>5-14-3- MultiParallel</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89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2</w:t>
            </w:r>
            <w:r w:rsidR="00CF1BAF">
              <w:rPr>
                <w:noProof/>
                <w:webHidden/>
                <w:rtl/>
              </w:rPr>
              <w:fldChar w:fldCharType="end"/>
            </w:r>
          </w:hyperlink>
        </w:p>
        <w:p w14:paraId="1DC624F7" w14:textId="74DDC001" w:rsidR="00CF1BAF" w:rsidRDefault="00000000" w:rsidP="00CF1BAF">
          <w:pPr>
            <w:pStyle w:val="TOC1"/>
            <w:rPr>
              <w:rFonts w:cstheme="minorBidi"/>
              <w:noProof/>
              <w:rtl/>
            </w:rPr>
          </w:pPr>
          <w:hyperlink w:anchor="_Toc126182690" w:history="1">
            <w:r w:rsidR="00CF1BAF" w:rsidRPr="00522752">
              <w:rPr>
                <w:rStyle w:val="Hyperlink"/>
                <w:noProof/>
                <w:lang w:bidi="fa-IR"/>
              </w:rPr>
              <w:t>6- Post Processing</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90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4</w:t>
            </w:r>
            <w:r w:rsidR="00CF1BAF">
              <w:rPr>
                <w:noProof/>
                <w:webHidden/>
                <w:rtl/>
              </w:rPr>
              <w:fldChar w:fldCharType="end"/>
            </w:r>
          </w:hyperlink>
        </w:p>
        <w:p w14:paraId="5584DCBD" w14:textId="7332F861" w:rsidR="00CF1BAF" w:rsidRDefault="00000000" w:rsidP="00CF1BAF">
          <w:pPr>
            <w:pStyle w:val="TOC2"/>
            <w:tabs>
              <w:tab w:val="right" w:leader="dot" w:pos="9016"/>
            </w:tabs>
            <w:rPr>
              <w:rFonts w:cstheme="minorBidi"/>
              <w:noProof/>
              <w:rtl/>
            </w:rPr>
          </w:pPr>
          <w:hyperlink w:anchor="_Toc126182691" w:history="1">
            <w:r w:rsidR="00CF1BAF" w:rsidRPr="00522752">
              <w:rPr>
                <w:rStyle w:val="Hyperlink"/>
                <w:noProof/>
                <w:lang w:bidi="fa-IR"/>
              </w:rPr>
              <w:t>6-1- Get access to defined objects</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91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4</w:t>
            </w:r>
            <w:r w:rsidR="00CF1BAF">
              <w:rPr>
                <w:noProof/>
                <w:webHidden/>
                <w:rtl/>
              </w:rPr>
              <w:fldChar w:fldCharType="end"/>
            </w:r>
          </w:hyperlink>
        </w:p>
        <w:p w14:paraId="651523A9" w14:textId="40D86FFC" w:rsidR="00CF1BAF" w:rsidRDefault="00000000" w:rsidP="00CF1BAF">
          <w:pPr>
            <w:pStyle w:val="TOC2"/>
            <w:tabs>
              <w:tab w:val="right" w:leader="dot" w:pos="9016"/>
            </w:tabs>
            <w:rPr>
              <w:rFonts w:cstheme="minorBidi"/>
              <w:noProof/>
              <w:rtl/>
            </w:rPr>
          </w:pPr>
          <w:hyperlink w:anchor="_Toc126182692" w:history="1">
            <w:r w:rsidR="00CF1BAF" w:rsidRPr="00522752">
              <w:rPr>
                <w:rStyle w:val="Hyperlink"/>
                <w:noProof/>
                <w:lang w:bidi="fa-IR"/>
              </w:rPr>
              <w:t>6-2- Subpackages callable global parameters</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92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4</w:t>
            </w:r>
            <w:r w:rsidR="00CF1BAF">
              <w:rPr>
                <w:noProof/>
                <w:webHidden/>
                <w:rtl/>
              </w:rPr>
              <w:fldChar w:fldCharType="end"/>
            </w:r>
          </w:hyperlink>
        </w:p>
        <w:p w14:paraId="770604E6" w14:textId="6E1E9281" w:rsidR="00CF1BAF" w:rsidRDefault="00000000" w:rsidP="00CF1BAF">
          <w:pPr>
            <w:pStyle w:val="TOC3"/>
            <w:tabs>
              <w:tab w:val="right" w:leader="dot" w:pos="9016"/>
            </w:tabs>
            <w:rPr>
              <w:rFonts w:cstheme="minorBidi"/>
              <w:noProof/>
              <w:rtl/>
            </w:rPr>
          </w:pPr>
          <w:hyperlink w:anchor="_Toc126182693" w:history="1">
            <w:r w:rsidR="00CF1BAF" w:rsidRPr="00522752">
              <w:rPr>
                <w:rStyle w:val="Hyperlink"/>
                <w:noProof/>
                <w:lang w:bidi="fa-IR"/>
              </w:rPr>
              <w:t>6-2-1- Hazard</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93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4</w:t>
            </w:r>
            <w:r w:rsidR="00CF1BAF">
              <w:rPr>
                <w:noProof/>
                <w:webHidden/>
                <w:rtl/>
              </w:rPr>
              <w:fldChar w:fldCharType="end"/>
            </w:r>
          </w:hyperlink>
        </w:p>
        <w:p w14:paraId="3CF6EB15" w14:textId="4E4C1D70" w:rsidR="00CF1BAF" w:rsidRDefault="00000000" w:rsidP="00CF1BAF">
          <w:pPr>
            <w:pStyle w:val="TOC3"/>
            <w:tabs>
              <w:tab w:val="right" w:leader="dot" w:pos="9016"/>
            </w:tabs>
            <w:rPr>
              <w:rFonts w:cstheme="minorBidi"/>
              <w:noProof/>
              <w:rtl/>
            </w:rPr>
          </w:pPr>
          <w:hyperlink w:anchor="_Toc126182694" w:history="1">
            <w:r w:rsidR="00CF1BAF" w:rsidRPr="00522752">
              <w:rPr>
                <w:rStyle w:val="Hyperlink"/>
                <w:noProof/>
                <w:lang w:bidi="fa-IR"/>
              </w:rPr>
              <w:t>6-2-2- DateAndTim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94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4</w:t>
            </w:r>
            <w:r w:rsidR="00CF1BAF">
              <w:rPr>
                <w:noProof/>
                <w:webHidden/>
                <w:rtl/>
              </w:rPr>
              <w:fldChar w:fldCharType="end"/>
            </w:r>
          </w:hyperlink>
        </w:p>
        <w:p w14:paraId="67A56476" w14:textId="751C3D47" w:rsidR="00CF1BAF" w:rsidRDefault="00000000" w:rsidP="00CF1BAF">
          <w:pPr>
            <w:pStyle w:val="TOC3"/>
            <w:tabs>
              <w:tab w:val="right" w:leader="dot" w:pos="9016"/>
            </w:tabs>
            <w:rPr>
              <w:rFonts w:cstheme="minorBidi"/>
              <w:noProof/>
              <w:rtl/>
            </w:rPr>
          </w:pPr>
          <w:hyperlink w:anchor="_Toc126182695" w:history="1">
            <w:r w:rsidR="00CF1BAF" w:rsidRPr="00522752">
              <w:rPr>
                <w:rStyle w:val="Hyperlink"/>
                <w:noProof/>
                <w:lang w:bidi="fa-IR"/>
              </w:rPr>
              <w:t>6-2-3- WindData</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95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5</w:t>
            </w:r>
            <w:r w:rsidR="00CF1BAF">
              <w:rPr>
                <w:noProof/>
                <w:webHidden/>
                <w:rtl/>
              </w:rPr>
              <w:fldChar w:fldCharType="end"/>
            </w:r>
          </w:hyperlink>
        </w:p>
        <w:p w14:paraId="4F0BE8EB" w14:textId="0244D8D0" w:rsidR="00CF1BAF" w:rsidRDefault="00000000" w:rsidP="00CF1BAF">
          <w:pPr>
            <w:pStyle w:val="TOC3"/>
            <w:tabs>
              <w:tab w:val="right" w:leader="dot" w:pos="9016"/>
            </w:tabs>
            <w:rPr>
              <w:rFonts w:cstheme="minorBidi"/>
              <w:noProof/>
              <w:rtl/>
            </w:rPr>
          </w:pPr>
          <w:hyperlink w:anchor="_Toc126182696" w:history="1">
            <w:r w:rsidR="00CF1BAF" w:rsidRPr="00522752">
              <w:rPr>
                <w:rStyle w:val="Hyperlink"/>
                <w:noProof/>
                <w:lang w:bidi="fa-IR"/>
              </w:rPr>
              <w:t>6-2-4- Sites</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96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5</w:t>
            </w:r>
            <w:r w:rsidR="00CF1BAF">
              <w:rPr>
                <w:noProof/>
                <w:webHidden/>
                <w:rtl/>
              </w:rPr>
              <w:fldChar w:fldCharType="end"/>
            </w:r>
          </w:hyperlink>
        </w:p>
        <w:p w14:paraId="16F36859" w14:textId="65D9F8A3" w:rsidR="00CF1BAF" w:rsidRDefault="00000000" w:rsidP="00CF1BAF">
          <w:pPr>
            <w:pStyle w:val="TOC3"/>
            <w:tabs>
              <w:tab w:val="right" w:leader="dot" w:pos="9016"/>
            </w:tabs>
            <w:rPr>
              <w:rFonts w:cstheme="minorBidi"/>
              <w:noProof/>
              <w:rtl/>
            </w:rPr>
          </w:pPr>
          <w:hyperlink w:anchor="_Toc126182697" w:history="1">
            <w:r w:rsidR="00CF1BAF" w:rsidRPr="00522752">
              <w:rPr>
                <w:rStyle w:val="Hyperlink"/>
                <w:noProof/>
                <w:lang w:bidi="fa-IR"/>
              </w:rPr>
              <w:t>6-2-5- Substanc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97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5</w:t>
            </w:r>
            <w:r w:rsidR="00CF1BAF">
              <w:rPr>
                <w:noProof/>
                <w:webHidden/>
                <w:rtl/>
              </w:rPr>
              <w:fldChar w:fldCharType="end"/>
            </w:r>
          </w:hyperlink>
        </w:p>
        <w:p w14:paraId="12F6E42B" w14:textId="21DD6697" w:rsidR="00CF1BAF" w:rsidRDefault="00000000" w:rsidP="00CF1BAF">
          <w:pPr>
            <w:pStyle w:val="TOC3"/>
            <w:tabs>
              <w:tab w:val="right" w:leader="dot" w:pos="9016"/>
            </w:tabs>
            <w:rPr>
              <w:rFonts w:cstheme="minorBidi"/>
              <w:noProof/>
              <w:rtl/>
            </w:rPr>
          </w:pPr>
          <w:hyperlink w:anchor="_Toc126182698" w:history="1">
            <w:r w:rsidR="00CF1BAF" w:rsidRPr="00522752">
              <w:rPr>
                <w:rStyle w:val="Hyperlink"/>
                <w:noProof/>
                <w:lang w:bidi="fa-IR"/>
              </w:rPr>
              <w:t>6-2-6- Fragilities</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98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5</w:t>
            </w:r>
            <w:r w:rsidR="00CF1BAF">
              <w:rPr>
                <w:noProof/>
                <w:webHidden/>
                <w:rtl/>
              </w:rPr>
              <w:fldChar w:fldCharType="end"/>
            </w:r>
          </w:hyperlink>
        </w:p>
        <w:p w14:paraId="249C0430" w14:textId="202D3810" w:rsidR="00CF1BAF" w:rsidRDefault="00000000" w:rsidP="00CF1BAF">
          <w:pPr>
            <w:pStyle w:val="TOC3"/>
            <w:tabs>
              <w:tab w:val="right" w:leader="dot" w:pos="9016"/>
            </w:tabs>
            <w:rPr>
              <w:rFonts w:cstheme="minorBidi"/>
              <w:noProof/>
              <w:rtl/>
            </w:rPr>
          </w:pPr>
          <w:hyperlink w:anchor="_Toc126182699" w:history="1">
            <w:r w:rsidR="00CF1BAF" w:rsidRPr="00522752">
              <w:rPr>
                <w:rStyle w:val="Hyperlink"/>
                <w:noProof/>
                <w:lang w:bidi="fa-IR"/>
              </w:rPr>
              <w:t>6-2-7- OutFlowModel</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99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5</w:t>
            </w:r>
            <w:r w:rsidR="00CF1BAF">
              <w:rPr>
                <w:noProof/>
                <w:webHidden/>
                <w:rtl/>
              </w:rPr>
              <w:fldChar w:fldCharType="end"/>
            </w:r>
          </w:hyperlink>
        </w:p>
        <w:p w14:paraId="1059729E" w14:textId="637F0022" w:rsidR="00CF1BAF" w:rsidRDefault="00000000" w:rsidP="00CF1BAF">
          <w:pPr>
            <w:pStyle w:val="TOC3"/>
            <w:tabs>
              <w:tab w:val="right" w:leader="dot" w:pos="9016"/>
            </w:tabs>
            <w:rPr>
              <w:rFonts w:cstheme="minorBidi"/>
              <w:noProof/>
              <w:rtl/>
            </w:rPr>
          </w:pPr>
          <w:hyperlink w:anchor="_Toc126182700" w:history="1">
            <w:r w:rsidR="00CF1BAF" w:rsidRPr="00522752">
              <w:rPr>
                <w:rStyle w:val="Hyperlink"/>
                <w:noProof/>
                <w:lang w:bidi="fa-IR"/>
              </w:rPr>
              <w:t>6-2-8- DispersionSpreadModels</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700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5</w:t>
            </w:r>
            <w:r w:rsidR="00CF1BAF">
              <w:rPr>
                <w:noProof/>
                <w:webHidden/>
                <w:rtl/>
              </w:rPr>
              <w:fldChar w:fldCharType="end"/>
            </w:r>
          </w:hyperlink>
        </w:p>
        <w:p w14:paraId="528ECE52" w14:textId="1BBEF86E" w:rsidR="00CF1BAF" w:rsidRDefault="00000000" w:rsidP="00CF1BAF">
          <w:pPr>
            <w:pStyle w:val="TOC3"/>
            <w:tabs>
              <w:tab w:val="right" w:leader="dot" w:pos="9016"/>
            </w:tabs>
            <w:rPr>
              <w:rFonts w:cstheme="minorBidi"/>
              <w:noProof/>
              <w:rtl/>
            </w:rPr>
          </w:pPr>
          <w:hyperlink w:anchor="_Toc126182701" w:history="1">
            <w:r w:rsidR="00CF1BAF" w:rsidRPr="00522752">
              <w:rPr>
                <w:rStyle w:val="Hyperlink"/>
                <w:noProof/>
                <w:lang w:bidi="fa-IR"/>
              </w:rPr>
              <w:t>6-2-9- PhysicalEffect</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701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6</w:t>
            </w:r>
            <w:r w:rsidR="00CF1BAF">
              <w:rPr>
                <w:noProof/>
                <w:webHidden/>
                <w:rtl/>
              </w:rPr>
              <w:fldChar w:fldCharType="end"/>
            </w:r>
          </w:hyperlink>
        </w:p>
        <w:p w14:paraId="4B8DFF19" w14:textId="40A178F4" w:rsidR="00CF1BAF" w:rsidRDefault="00000000" w:rsidP="00CF1BAF">
          <w:pPr>
            <w:pStyle w:val="TOC3"/>
            <w:tabs>
              <w:tab w:val="right" w:leader="dot" w:pos="9016"/>
            </w:tabs>
            <w:rPr>
              <w:rFonts w:cstheme="minorBidi"/>
              <w:noProof/>
              <w:rtl/>
            </w:rPr>
          </w:pPr>
          <w:hyperlink w:anchor="_Toc126182702" w:history="1">
            <w:r w:rsidR="00CF1BAF" w:rsidRPr="00522752">
              <w:rPr>
                <w:rStyle w:val="Hyperlink"/>
                <w:noProof/>
                <w:lang w:bidi="fa-IR"/>
              </w:rPr>
              <w:t>6-2-10- Connectors</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702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7</w:t>
            </w:r>
            <w:r w:rsidR="00CF1BAF">
              <w:rPr>
                <w:noProof/>
                <w:webHidden/>
                <w:rtl/>
              </w:rPr>
              <w:fldChar w:fldCharType="end"/>
            </w:r>
          </w:hyperlink>
        </w:p>
        <w:p w14:paraId="21803DB9" w14:textId="2813CB05" w:rsidR="00CF1BAF" w:rsidRDefault="00000000" w:rsidP="00CF1BAF">
          <w:pPr>
            <w:pStyle w:val="TOC3"/>
            <w:tabs>
              <w:tab w:val="right" w:leader="dot" w:pos="9016"/>
            </w:tabs>
            <w:rPr>
              <w:rFonts w:cstheme="minorBidi"/>
              <w:noProof/>
              <w:rtl/>
            </w:rPr>
          </w:pPr>
          <w:hyperlink w:anchor="_Toc126182703" w:history="1">
            <w:r w:rsidR="00CF1BAF" w:rsidRPr="00522752">
              <w:rPr>
                <w:rStyle w:val="Hyperlink"/>
                <w:noProof/>
                <w:lang w:bidi="fa-IR"/>
              </w:rPr>
              <w:t>6-2-11- Safety</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703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7</w:t>
            </w:r>
            <w:r w:rsidR="00CF1BAF">
              <w:rPr>
                <w:noProof/>
                <w:webHidden/>
                <w:rtl/>
              </w:rPr>
              <w:fldChar w:fldCharType="end"/>
            </w:r>
          </w:hyperlink>
        </w:p>
        <w:p w14:paraId="4FCC9B4D" w14:textId="0F1B129D" w:rsidR="00CF1BAF" w:rsidRDefault="00000000" w:rsidP="00CF1BAF">
          <w:pPr>
            <w:pStyle w:val="TOC3"/>
            <w:tabs>
              <w:tab w:val="right" w:leader="dot" w:pos="9016"/>
            </w:tabs>
            <w:rPr>
              <w:rFonts w:cstheme="minorBidi"/>
              <w:noProof/>
              <w:rtl/>
            </w:rPr>
          </w:pPr>
          <w:hyperlink w:anchor="_Toc126182704" w:history="1">
            <w:r w:rsidR="00CF1BAF" w:rsidRPr="00522752">
              <w:rPr>
                <w:rStyle w:val="Hyperlink"/>
                <w:noProof/>
                <w:lang w:bidi="fa-IR"/>
              </w:rPr>
              <w:t>6-2-12- PlantUnits</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704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7</w:t>
            </w:r>
            <w:r w:rsidR="00CF1BAF">
              <w:rPr>
                <w:noProof/>
                <w:webHidden/>
                <w:rtl/>
              </w:rPr>
              <w:fldChar w:fldCharType="end"/>
            </w:r>
          </w:hyperlink>
        </w:p>
        <w:p w14:paraId="776EC28B" w14:textId="07E964CD" w:rsidR="00CF1BAF" w:rsidRDefault="00000000" w:rsidP="00CF1BAF">
          <w:pPr>
            <w:pStyle w:val="TOC2"/>
            <w:tabs>
              <w:tab w:val="right" w:leader="dot" w:pos="9016"/>
            </w:tabs>
            <w:rPr>
              <w:rFonts w:cstheme="minorBidi"/>
              <w:noProof/>
              <w:rtl/>
            </w:rPr>
          </w:pPr>
          <w:hyperlink w:anchor="_Toc126182705" w:history="1">
            <w:r w:rsidR="00CF1BAF" w:rsidRPr="00522752">
              <w:rPr>
                <w:rStyle w:val="Hyperlink"/>
                <w:noProof/>
                <w:lang w:bidi="fa-IR"/>
              </w:rPr>
              <w:t>6-3- PostProcess Subpack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705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7</w:t>
            </w:r>
            <w:r w:rsidR="00CF1BAF">
              <w:rPr>
                <w:noProof/>
                <w:webHidden/>
                <w:rtl/>
              </w:rPr>
              <w:fldChar w:fldCharType="end"/>
            </w:r>
          </w:hyperlink>
        </w:p>
        <w:p w14:paraId="6F2A4C13" w14:textId="54AFF2F0" w:rsidR="00CF1BAF" w:rsidRDefault="00000000" w:rsidP="00CF1BAF">
          <w:pPr>
            <w:pStyle w:val="TOC3"/>
            <w:tabs>
              <w:tab w:val="right" w:leader="dot" w:pos="9016"/>
            </w:tabs>
            <w:rPr>
              <w:rFonts w:cstheme="minorBidi"/>
              <w:noProof/>
              <w:rtl/>
            </w:rPr>
          </w:pPr>
          <w:hyperlink w:anchor="_Toc126182706" w:history="1">
            <w:r w:rsidR="00CF1BAF" w:rsidRPr="00522752">
              <w:rPr>
                <w:rStyle w:val="Hyperlink"/>
                <w:noProof/>
                <w:lang w:bidi="fa-IR"/>
              </w:rPr>
              <w:t>6-3-1- ObjsRecorderPP</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706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7</w:t>
            </w:r>
            <w:r w:rsidR="00CF1BAF">
              <w:rPr>
                <w:noProof/>
                <w:webHidden/>
                <w:rtl/>
              </w:rPr>
              <w:fldChar w:fldCharType="end"/>
            </w:r>
          </w:hyperlink>
        </w:p>
        <w:p w14:paraId="44B55F3A" w14:textId="1A2819A8" w:rsidR="00CF1BAF" w:rsidRDefault="00000000" w:rsidP="00CF1BAF">
          <w:pPr>
            <w:pStyle w:val="TOC3"/>
            <w:tabs>
              <w:tab w:val="right" w:leader="dot" w:pos="9016"/>
            </w:tabs>
            <w:rPr>
              <w:rFonts w:cstheme="minorBidi"/>
              <w:noProof/>
              <w:rtl/>
            </w:rPr>
          </w:pPr>
          <w:hyperlink w:anchor="_Toc126182707" w:history="1">
            <w:r w:rsidR="00CF1BAF" w:rsidRPr="00522752">
              <w:rPr>
                <w:rStyle w:val="Hyperlink"/>
                <w:noProof/>
              </w:rPr>
              <w:t>6-3-2- RecorderPP</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707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40</w:t>
            </w:r>
            <w:r w:rsidR="00CF1BAF">
              <w:rPr>
                <w:noProof/>
                <w:webHidden/>
                <w:rtl/>
              </w:rPr>
              <w:fldChar w:fldCharType="end"/>
            </w:r>
          </w:hyperlink>
        </w:p>
        <w:p w14:paraId="7D130451" w14:textId="67C4DB50" w:rsidR="00CF1BAF" w:rsidRDefault="00000000" w:rsidP="00CF1BAF">
          <w:pPr>
            <w:pStyle w:val="TOC3"/>
            <w:tabs>
              <w:tab w:val="right" w:leader="dot" w:pos="9016"/>
            </w:tabs>
            <w:rPr>
              <w:rFonts w:cstheme="minorBidi"/>
              <w:noProof/>
              <w:rtl/>
            </w:rPr>
          </w:pPr>
          <w:hyperlink w:anchor="_Toc126182708" w:history="1">
            <w:r w:rsidR="00CF1BAF" w:rsidRPr="00522752">
              <w:rPr>
                <w:rStyle w:val="Hyperlink"/>
                <w:noProof/>
                <w:lang w:bidi="fa-IR"/>
              </w:rPr>
              <w:t>6-3-3- PlotPP</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708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40</w:t>
            </w:r>
            <w:r w:rsidR="00CF1BAF">
              <w:rPr>
                <w:noProof/>
                <w:webHidden/>
                <w:rtl/>
              </w:rPr>
              <w:fldChar w:fldCharType="end"/>
            </w:r>
          </w:hyperlink>
        </w:p>
        <w:p w14:paraId="5D9985DE" w14:textId="47B44404" w:rsidR="00CF1BAF" w:rsidRDefault="00000000" w:rsidP="00CF1BAF">
          <w:pPr>
            <w:pStyle w:val="TOC2"/>
            <w:tabs>
              <w:tab w:val="right" w:leader="dot" w:pos="9016"/>
            </w:tabs>
            <w:rPr>
              <w:rFonts w:cstheme="minorBidi"/>
              <w:noProof/>
              <w:rtl/>
            </w:rPr>
          </w:pPr>
          <w:hyperlink w:anchor="_Toc126182709" w:history="1">
            <w:r w:rsidR="00CF1BAF" w:rsidRPr="00522752">
              <w:rPr>
                <w:rStyle w:val="Hyperlink"/>
                <w:noProof/>
                <w:lang w:bidi="fa-IR"/>
              </w:rPr>
              <w:t>6-4- Plot Subpack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709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41</w:t>
            </w:r>
            <w:r w:rsidR="00CF1BAF">
              <w:rPr>
                <w:noProof/>
                <w:webHidden/>
                <w:rtl/>
              </w:rPr>
              <w:fldChar w:fldCharType="end"/>
            </w:r>
          </w:hyperlink>
        </w:p>
        <w:p w14:paraId="65B18BF5" w14:textId="0A799175" w:rsidR="00CF1BAF" w:rsidRDefault="00000000" w:rsidP="00CF1BAF">
          <w:pPr>
            <w:pStyle w:val="TOC1"/>
            <w:rPr>
              <w:rFonts w:cstheme="minorBidi"/>
              <w:noProof/>
              <w:rtl/>
            </w:rPr>
          </w:pPr>
          <w:hyperlink w:anchor="_Toc126182710" w:history="1">
            <w:r w:rsidR="00CF1BAF" w:rsidRPr="00522752">
              <w:rPr>
                <w:rStyle w:val="Hyperlink"/>
                <w:noProof/>
                <w:lang w:bidi="fa-IR"/>
              </w:rPr>
              <w:t>7- References</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710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42</w:t>
            </w:r>
            <w:r w:rsidR="00CF1BAF">
              <w:rPr>
                <w:noProof/>
                <w:webHidden/>
                <w:rtl/>
              </w:rPr>
              <w:fldChar w:fldCharType="end"/>
            </w:r>
          </w:hyperlink>
        </w:p>
        <w:p w14:paraId="0E1C966F" w14:textId="67532EF0" w:rsidR="008977EE" w:rsidRDefault="008977EE" w:rsidP="00CF1BAF">
          <w:pPr>
            <w:jc w:val="left"/>
          </w:pPr>
          <w:r>
            <w:rPr>
              <w:b/>
              <w:bCs/>
              <w:noProof/>
            </w:rPr>
            <w:fldChar w:fldCharType="end"/>
          </w:r>
        </w:p>
      </w:sdtContent>
    </w:sdt>
    <w:p w14:paraId="10193B71" w14:textId="77777777" w:rsidR="003F46D1" w:rsidRDefault="003F46D1" w:rsidP="00F2337D">
      <w:pPr>
        <w:sectPr w:rsidR="003F46D1" w:rsidSect="007948E6">
          <w:pgSz w:w="11906" w:h="16838" w:code="9"/>
          <w:pgMar w:top="1440" w:right="1440" w:bottom="1440" w:left="1440" w:header="706" w:footer="706" w:gutter="0"/>
          <w:cols w:space="708"/>
          <w:bidi/>
          <w:rtlGutter/>
          <w:docGrid w:linePitch="360"/>
        </w:sectPr>
      </w:pPr>
    </w:p>
    <w:p w14:paraId="23C3CD13" w14:textId="53DD22C8" w:rsidR="00161169" w:rsidRDefault="00161169" w:rsidP="00F2337D">
      <w:pPr>
        <w:pStyle w:val="Heading1"/>
      </w:pPr>
      <w:bookmarkStart w:id="1" w:name="_Toc126182626"/>
      <w:r w:rsidRPr="00066819">
        <w:lastRenderedPageBreak/>
        <w:t>Modeling Steps Diagram</w:t>
      </w:r>
      <w:bookmarkEnd w:id="1"/>
    </w:p>
    <w:p w14:paraId="658C3436" w14:textId="44F34F86" w:rsidR="00F2337D" w:rsidRDefault="00F2337D" w:rsidP="00F2337D">
      <w:r w:rsidRPr="00F2337D">
        <w:t>In this part steps of modeling are described and</w:t>
      </w:r>
      <w:r w:rsidR="00ED6F10">
        <w:t xml:space="preserve"> for a complete modelling user should pass the following steps to finish the model. For each step user can uses Python coding commands and features (loops commands, dictionaries, lists …) to make modeling more convenient and it depends on the user. But before start of the analysis, the required objects shown in the following path should be d</w:t>
      </w:r>
      <w:r w:rsidR="00521322">
        <w:t>e</w:t>
      </w:r>
      <w:r w:rsidR="00ED6F10">
        <w:t>f</w:t>
      </w:r>
      <w:r w:rsidR="00521322">
        <w:t>i</w:t>
      </w:r>
      <w:r w:rsidR="00ED6F10">
        <w:t>ned.</w:t>
      </w:r>
    </w:p>
    <w:p w14:paraId="769E17BD" w14:textId="2A01A65F" w:rsidR="003E08AF" w:rsidRDefault="003E08AF" w:rsidP="00F2337D"/>
    <w:p w14:paraId="1C5855F8" w14:textId="45A85E88" w:rsidR="003E08AF" w:rsidRPr="00F2337D" w:rsidRDefault="003E08AF" w:rsidP="00F2337D">
      <w:r>
        <w:rPr>
          <w:noProof/>
        </w:rPr>
        <w:drawing>
          <wp:inline distT="0" distB="0" distL="0" distR="0" wp14:anchorId="673F5A6D" wp14:editId="58E34CD9">
            <wp:extent cx="5474525" cy="3633849"/>
            <wp:effectExtent l="19050" t="0" r="12065" b="508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66E18467" w14:textId="3D7EC439" w:rsidR="00161169" w:rsidRPr="00161169" w:rsidRDefault="00161169" w:rsidP="00312D6D">
      <w:pPr>
        <w:jc w:val="center"/>
        <w:rPr>
          <w:rtl/>
        </w:rPr>
      </w:pPr>
    </w:p>
    <w:p w14:paraId="65980095" w14:textId="6584937F" w:rsidR="00306287" w:rsidRDefault="00306287" w:rsidP="00DF340E">
      <w:pPr>
        <w:spacing w:after="0"/>
        <w:rPr>
          <w:rtl/>
        </w:rPr>
      </w:pPr>
    </w:p>
    <w:p w14:paraId="4B70A2AA" w14:textId="3B1D3371" w:rsidR="002E27A1" w:rsidRDefault="002E27A1" w:rsidP="00F2337D">
      <w:pPr>
        <w:rPr>
          <w:rtl/>
        </w:rPr>
      </w:pPr>
    </w:p>
    <w:p w14:paraId="6A4B4E2A" w14:textId="66029279" w:rsidR="002E27A1" w:rsidRDefault="002E27A1" w:rsidP="00F2337D"/>
    <w:p w14:paraId="70AD05D5" w14:textId="77777777" w:rsidR="00F2337D" w:rsidRPr="00F2337D" w:rsidRDefault="00F2337D" w:rsidP="00F2337D"/>
    <w:p w14:paraId="66F51F62" w14:textId="268D3E49" w:rsidR="00887E87" w:rsidRDefault="00887E87" w:rsidP="00F2337D">
      <w:pPr>
        <w:rPr>
          <w:rtl/>
        </w:rPr>
      </w:pPr>
    </w:p>
    <w:p w14:paraId="287C2709" w14:textId="77777777" w:rsidR="00B96203" w:rsidRDefault="00B96203" w:rsidP="00F2337D">
      <w:pPr>
        <w:pStyle w:val="Heading1"/>
        <w:sectPr w:rsidR="00B96203" w:rsidSect="007948E6">
          <w:pgSz w:w="11906" w:h="16838" w:code="9"/>
          <w:pgMar w:top="1440" w:right="1440" w:bottom="1440" w:left="1440" w:header="706" w:footer="706" w:gutter="0"/>
          <w:cols w:space="708"/>
          <w:bidi/>
          <w:rtlGutter/>
          <w:docGrid w:linePitch="360"/>
        </w:sectPr>
      </w:pPr>
    </w:p>
    <w:p w14:paraId="0C0F8D06" w14:textId="414A0CA7" w:rsidR="00345EBB" w:rsidRDefault="004360E2" w:rsidP="00F2337D">
      <w:pPr>
        <w:pStyle w:val="Heading1"/>
      </w:pPr>
      <w:bookmarkStart w:id="2" w:name="_Toc126182627"/>
      <w:r>
        <w:lastRenderedPageBreak/>
        <w:t>Initial Required Knowledge</w:t>
      </w:r>
      <w:bookmarkEnd w:id="2"/>
      <w:r>
        <w:t xml:space="preserve"> </w:t>
      </w:r>
    </w:p>
    <w:p w14:paraId="78727D6D" w14:textId="7870B6AD" w:rsidR="00E33A7E" w:rsidRDefault="00E33A7E" w:rsidP="00E33A7E"/>
    <w:p w14:paraId="171D1252" w14:textId="60BFC891" w:rsidR="00442FEE" w:rsidRDefault="006160F3" w:rsidP="00442FEE">
      <w:pPr>
        <w:pStyle w:val="Heading2"/>
      </w:pPr>
      <w:bookmarkStart w:id="3" w:name="_Toc126182628"/>
      <w:r>
        <w:t xml:space="preserve">How to install and </w:t>
      </w:r>
      <w:r w:rsidR="004360E2">
        <w:t>call</w:t>
      </w:r>
      <w:r w:rsidR="00442FEE">
        <w:t xml:space="preserve"> the package</w:t>
      </w:r>
      <w:bookmarkEnd w:id="3"/>
    </w:p>
    <w:p w14:paraId="59DCCF45" w14:textId="19FA5C61" w:rsidR="006160F3" w:rsidRDefault="004360E2" w:rsidP="00442FEE">
      <w:pPr>
        <w:pStyle w:val="2NormalLevel2"/>
      </w:pPr>
      <w:r>
        <w:t>The package is based on Python programming language and it has published on pypi and users can install this package using following command for windows:</w:t>
      </w:r>
    </w:p>
    <w:p w14:paraId="4D66680C" w14:textId="26FDDEDF" w:rsidR="004360E2" w:rsidRDefault="004360E2" w:rsidP="004360E2">
      <w:pPr>
        <w:pStyle w:val="CodesLine"/>
      </w:pPr>
      <w:r>
        <w:t>pip install OpenSRANE</w:t>
      </w:r>
    </w:p>
    <w:p w14:paraId="649400B0" w14:textId="276A23F8" w:rsidR="00442FEE" w:rsidRDefault="004360E2" w:rsidP="00442FEE">
      <w:pPr>
        <w:pStyle w:val="2NormalLevel2"/>
      </w:pPr>
      <w:r>
        <w:t xml:space="preserve">For other systems (Mac, </w:t>
      </w:r>
      <w:r w:rsidR="00576A51">
        <w:t>Linux</w:t>
      </w:r>
      <w:r>
        <w:t xml:space="preserve"> …) or platforms using corresponding commands for installing Python packages users can install the package.</w:t>
      </w:r>
    </w:p>
    <w:p w14:paraId="60BE84C6" w14:textId="08D04C76" w:rsidR="004360E2" w:rsidRDefault="004360E2" w:rsidP="00442FEE">
      <w:pPr>
        <w:pStyle w:val="2NormalLevel2"/>
      </w:pPr>
      <w:r>
        <w:t>By installing the package on the system, users can call it like all the other Python packages or libraries using import command:</w:t>
      </w:r>
    </w:p>
    <w:p w14:paraId="3A11F26E" w14:textId="04B80599" w:rsidR="004360E2" w:rsidRPr="00442FEE" w:rsidRDefault="004360E2" w:rsidP="004360E2">
      <w:pPr>
        <w:pStyle w:val="CodesLine"/>
      </w:pPr>
      <w:r>
        <w:t>import OpenSRANE as opr</w:t>
      </w:r>
    </w:p>
    <w:p w14:paraId="27F82EBE" w14:textId="36344C96" w:rsidR="00E33A7E" w:rsidRDefault="00E33A7E" w:rsidP="00E33A7E">
      <w:pPr>
        <w:pStyle w:val="Heading2"/>
      </w:pPr>
      <w:bookmarkStart w:id="4" w:name="_Toc126182629"/>
      <w:r>
        <w:t>System of the units</w:t>
      </w:r>
      <w:bookmarkEnd w:id="4"/>
    </w:p>
    <w:p w14:paraId="0F6AE0AD" w14:textId="31AE3314" w:rsidR="00E33A7E" w:rsidRPr="00E33A7E" w:rsidRDefault="00576A51" w:rsidP="00E33A7E">
      <w:pPr>
        <w:pStyle w:val="2NormalLevel2"/>
      </w:pPr>
      <w:r>
        <w:t>OpenSRANE units is according SI and users should enter any value in any part of the code according SI unit’s system.</w:t>
      </w:r>
    </w:p>
    <w:p w14:paraId="3B3C694D" w14:textId="651C9509" w:rsidR="00345EBB" w:rsidRDefault="00345EBB" w:rsidP="00345EBB">
      <w:pPr>
        <w:pStyle w:val="Heading2"/>
      </w:pPr>
      <w:bookmarkStart w:id="5" w:name="_Toc126182630"/>
      <w:r>
        <w:t>Tags</w:t>
      </w:r>
      <w:bookmarkEnd w:id="5"/>
    </w:p>
    <w:p w14:paraId="148E6592" w14:textId="5238EFD7" w:rsidR="00914B09" w:rsidRDefault="00C23920" w:rsidP="00914B09">
      <w:pPr>
        <w:pStyle w:val="2NormalLevel2"/>
      </w:pPr>
      <w:r>
        <w:t xml:space="preserve">OpenSRANE uses tag numbers to distinguish defined objects in each subpackage. Tag numbers are values that be assigned to the defined objects by user and are unique values for each subpackage and also users can refer to the defined objects using these tag numbers. </w:t>
      </w:r>
      <w:proofErr w:type="gramStart"/>
      <w:r>
        <w:t>So</w:t>
      </w:r>
      <w:proofErr w:type="gramEnd"/>
      <w:r>
        <w:t xml:space="preserve"> users should pay attention that enter none repetitive values for tag numbers for each subpackage objects.</w:t>
      </w:r>
    </w:p>
    <w:p w14:paraId="38A7A362" w14:textId="3DABF09F" w:rsidR="00914B09" w:rsidRDefault="00914B09" w:rsidP="00914B09">
      <w:pPr>
        <w:pStyle w:val="Heading1"/>
      </w:pPr>
      <w:bookmarkStart w:id="6" w:name="_Toc126182631"/>
      <w:r>
        <w:lastRenderedPageBreak/>
        <w:t>Miscellaneous Commands</w:t>
      </w:r>
      <w:bookmarkEnd w:id="6"/>
    </w:p>
    <w:p w14:paraId="083AD822" w14:textId="3DFD1057" w:rsidR="00E71C5F" w:rsidRDefault="00544EC2" w:rsidP="00E71C5F">
      <w:pPr>
        <w:pStyle w:val="Heading2"/>
      </w:pPr>
      <w:bookmarkStart w:id="7" w:name="_Toc126182632"/>
      <w:proofErr w:type="gramStart"/>
      <w:r>
        <w:t>opr.</w:t>
      </w:r>
      <w:r w:rsidR="00E71C5F">
        <w:t>wipe</w:t>
      </w:r>
      <w:proofErr w:type="gramEnd"/>
      <w:r w:rsidR="007723A3">
        <w:t>()</w:t>
      </w:r>
      <w:bookmarkEnd w:id="7"/>
    </w:p>
    <w:p w14:paraId="29E66313" w14:textId="0AA56CCF" w:rsidR="007723A3" w:rsidRPr="007723A3" w:rsidRDefault="007723A3" w:rsidP="007723A3">
      <w:pPr>
        <w:pStyle w:val="2NormalLevel2"/>
      </w:pPr>
      <w:r>
        <w:t>This command cause all OpenSRANE created objects will be delete and it is highly recommended that in the start of any modeling, first use this command.</w:t>
      </w:r>
    </w:p>
    <w:p w14:paraId="1D3942B9" w14:textId="3B73F131" w:rsidR="00DB5042" w:rsidRDefault="00544EC2" w:rsidP="00DB5042">
      <w:pPr>
        <w:pStyle w:val="Heading2"/>
      </w:pPr>
      <w:bookmarkStart w:id="8" w:name="_Toc126182633"/>
      <w:r>
        <w:t>opr.</w:t>
      </w:r>
      <w:r w:rsidR="00DB5042">
        <w:t>wipeAnalysis()</w:t>
      </w:r>
      <w:bookmarkEnd w:id="8"/>
    </w:p>
    <w:p w14:paraId="08246074" w14:textId="3169185E" w:rsidR="007723A3" w:rsidRPr="007723A3" w:rsidRDefault="007723A3" w:rsidP="007723A3">
      <w:pPr>
        <w:pStyle w:val="2NormalLevel2"/>
      </w:pPr>
      <w:r>
        <w:t xml:space="preserve">By this command all of the saved results and selected and assigned objects will be clear. Many objects depend on the user definition and generated random values will be select and will be assign to other objects in each simulation. For example, a defined outflow object may be assigned in a simulation to a plant unit object but in next simulation maybe no outflow will be happen, so </w:t>
      </w:r>
      <w:r w:rsidR="006C63B2">
        <w:t>by wipeAnalysis() command without clearing main objects, o</w:t>
      </w:r>
      <w:r w:rsidR="00F01B5E">
        <w:t>nly resulted and assigned secondary objects will be clear and the main initial objects will remain.</w:t>
      </w:r>
    </w:p>
    <w:p w14:paraId="23D9F04C" w14:textId="174C02CA" w:rsidR="007B715D" w:rsidRDefault="00544EC2" w:rsidP="00A15B3A">
      <w:pPr>
        <w:pStyle w:val="Heading2"/>
      </w:pPr>
      <w:bookmarkStart w:id="9" w:name="_Toc126182634"/>
      <w:r>
        <w:t>opr.</w:t>
      </w:r>
      <w:r w:rsidR="00A15B3A" w:rsidRPr="00A15B3A">
        <w:t>warning</w:t>
      </w:r>
      <w:r w:rsidR="00A15B3A">
        <w:t>(string)</w:t>
      </w:r>
      <w:bookmarkEnd w:id="9"/>
    </w:p>
    <w:p w14:paraId="3C867408" w14:textId="77777777" w:rsidR="00F01B5E" w:rsidRPr="00F01B5E" w:rsidRDefault="00F01B5E" w:rsidP="00F01B5E">
      <w:pPr>
        <w:pStyle w:val="2NormalLevel2"/>
      </w:pPr>
    </w:p>
    <w:p w14:paraId="739599E1" w14:textId="5096730A" w:rsidR="00A15B3A" w:rsidRDefault="00544EC2" w:rsidP="00A15B3A">
      <w:pPr>
        <w:pStyle w:val="Heading2"/>
      </w:pPr>
      <w:bookmarkStart w:id="10" w:name="_Toc126182635"/>
      <w:r>
        <w:t>opr.</w:t>
      </w:r>
      <w:r w:rsidR="00A15B3A" w:rsidRPr="00A15B3A">
        <w:t>warningClear</w:t>
      </w:r>
      <w:r w:rsidR="00A15B3A">
        <w:t>()</w:t>
      </w:r>
      <w:bookmarkEnd w:id="10"/>
    </w:p>
    <w:p w14:paraId="5B2C9674" w14:textId="21DE36C8" w:rsidR="00F01B5E" w:rsidRDefault="00F01B5E" w:rsidP="00F01B5E">
      <w:pPr>
        <w:pStyle w:val="2NormalLevel2"/>
      </w:pPr>
      <w:r>
        <w:t>By running the analysis, all the warnings will be append</w:t>
      </w:r>
      <w:r w:rsidR="00F42DD7">
        <w:t>ed</w:t>
      </w:r>
      <w:r>
        <w:t xml:space="preserve"> to </w:t>
      </w:r>
      <w:r w:rsidR="00F42DD7">
        <w:t xml:space="preserve">Warnings.wrn file. By </w:t>
      </w:r>
      <w:r w:rsidR="00F42DD7" w:rsidRPr="00A15B3A">
        <w:t>warningClear</w:t>
      </w:r>
      <w:r w:rsidR="00F42DD7">
        <w:t>() command all recorded warnings will be clear from Warnings.wrn file.</w:t>
      </w:r>
    </w:p>
    <w:p w14:paraId="6EF455BE" w14:textId="77777777" w:rsidR="00A32056" w:rsidRDefault="00A32056" w:rsidP="00F01B5E">
      <w:pPr>
        <w:pStyle w:val="2NormalLevel2"/>
      </w:pPr>
    </w:p>
    <w:p w14:paraId="3D75EC13" w14:textId="77777777" w:rsidR="00914B09" w:rsidRPr="00914B09" w:rsidRDefault="00914B09" w:rsidP="00914B09"/>
    <w:p w14:paraId="6B01EA59" w14:textId="49D50437" w:rsidR="002E27A1" w:rsidRDefault="00161169" w:rsidP="00F2337D">
      <w:pPr>
        <w:pStyle w:val="Heading1"/>
      </w:pPr>
      <w:bookmarkStart w:id="11" w:name="_Toc126182643"/>
      <w:r>
        <w:lastRenderedPageBreak/>
        <w:t>Modeling commands and their usage</w:t>
      </w:r>
      <w:bookmarkEnd w:id="11"/>
    </w:p>
    <w:p w14:paraId="11DF5CC8" w14:textId="39D0BBCB" w:rsidR="00161169" w:rsidRPr="00066819" w:rsidRDefault="0010658C" w:rsidP="00F2337D">
      <w:pPr>
        <w:pStyle w:val="Heading2"/>
      </w:pPr>
      <w:bookmarkStart w:id="12" w:name="_Toc126182644"/>
      <w:r w:rsidRPr="00066819">
        <w:t xml:space="preserve">Hazard </w:t>
      </w:r>
      <w:r w:rsidR="009642E7">
        <w:t>S</w:t>
      </w:r>
      <w:r w:rsidRPr="00066819">
        <w:t>ubpackage</w:t>
      </w:r>
      <w:bookmarkEnd w:id="12"/>
    </w:p>
    <w:p w14:paraId="289E0DB7" w14:textId="77777777" w:rsidR="0010658C" w:rsidRPr="00F2337D" w:rsidRDefault="0010658C" w:rsidP="00F2337D">
      <w:pPr>
        <w:pStyle w:val="3NormalLevel3"/>
      </w:pPr>
      <w:r w:rsidRPr="00F2337D">
        <w:t xml:space="preserve">In this package the natural hazard intensity and corresponding probability of occurrence defines. </w:t>
      </w:r>
    </w:p>
    <w:p w14:paraId="3391811F" w14:textId="148588A7" w:rsidR="0010658C" w:rsidRPr="00066819" w:rsidRDefault="0010658C" w:rsidP="00F2337D">
      <w:pPr>
        <w:pStyle w:val="Heading3"/>
      </w:pPr>
      <w:bookmarkStart w:id="13" w:name="_Toc126182645"/>
      <w:r w:rsidRPr="00066819">
        <w:t>Earthquake</w:t>
      </w:r>
      <w:bookmarkEnd w:id="13"/>
    </w:p>
    <w:p w14:paraId="61D8322D" w14:textId="7E994B59" w:rsidR="0010658C" w:rsidRPr="00F2337D" w:rsidRDefault="0010658C" w:rsidP="00F2337D">
      <w:pPr>
        <w:pStyle w:val="3NormalLevel3"/>
      </w:pPr>
      <w:r w:rsidRPr="00F2337D">
        <w:t>Obviously is used for defining hazard of earthquake events.</w:t>
      </w:r>
    </w:p>
    <w:p w14:paraId="52995029" w14:textId="5E2178DF" w:rsidR="0010658C" w:rsidRDefault="0010658C" w:rsidP="00F2337D">
      <w:pPr>
        <w:pStyle w:val="3NormalLevel3"/>
        <w:numPr>
          <w:ilvl w:val="0"/>
          <w:numId w:val="8"/>
        </w:numPr>
      </w:pPr>
      <w:r>
        <w:t xml:space="preserve">Command structure: </w:t>
      </w:r>
    </w:p>
    <w:p w14:paraId="3F9985E6" w14:textId="47967FB5" w:rsidR="00CF541B" w:rsidRPr="00C80F7F" w:rsidRDefault="00544EC2" w:rsidP="00C80F7F">
      <w:pPr>
        <w:pStyle w:val="CodesLine"/>
        <w:rPr>
          <w:sz w:val="18"/>
          <w:szCs w:val="14"/>
        </w:rPr>
      </w:pPr>
      <w:r>
        <w:rPr>
          <w:rFonts w:eastAsiaTheme="majorEastAsia"/>
          <w:sz w:val="18"/>
          <w:szCs w:val="14"/>
        </w:rPr>
        <w:t>opr.</w:t>
      </w:r>
      <w:r w:rsidR="00CF541B" w:rsidRPr="00C80F7F">
        <w:rPr>
          <w:rFonts w:eastAsiaTheme="majorEastAsia"/>
          <w:sz w:val="18"/>
          <w:szCs w:val="14"/>
        </w:rPr>
        <w:t>Hazard</w:t>
      </w:r>
      <w:r w:rsidR="00CF541B" w:rsidRPr="00C80F7F">
        <w:rPr>
          <w:sz w:val="18"/>
          <w:szCs w:val="14"/>
        </w:rPr>
        <w:t>.</w:t>
      </w:r>
      <w:r w:rsidR="00CF541B" w:rsidRPr="00C80F7F">
        <w:rPr>
          <w:rFonts w:eastAsiaTheme="majorEastAsia"/>
          <w:sz w:val="18"/>
          <w:szCs w:val="14"/>
        </w:rPr>
        <w:t>Earthquake</w:t>
      </w:r>
      <w:r w:rsidR="00CF541B" w:rsidRPr="00C80F7F">
        <w:rPr>
          <w:sz w:val="18"/>
          <w:szCs w:val="14"/>
        </w:rPr>
        <w:t>(</w:t>
      </w:r>
      <w:r w:rsidR="00CF541B" w:rsidRPr="00C80F7F">
        <w:rPr>
          <w:rFonts w:eastAsiaTheme="majorEastAsia"/>
          <w:sz w:val="18"/>
          <w:szCs w:val="14"/>
        </w:rPr>
        <w:t>Tag</w:t>
      </w:r>
      <w:r w:rsidR="00CF541B" w:rsidRPr="00C80F7F">
        <w:rPr>
          <w:sz w:val="18"/>
          <w:szCs w:val="14"/>
        </w:rPr>
        <w:t xml:space="preserve">, </w:t>
      </w:r>
      <w:r w:rsidR="00CF541B" w:rsidRPr="00C80F7F">
        <w:rPr>
          <w:rFonts w:eastAsiaTheme="majorEastAsia"/>
          <w:sz w:val="18"/>
          <w:szCs w:val="14"/>
        </w:rPr>
        <w:t>DefType</w:t>
      </w:r>
      <w:r w:rsidR="00CF541B" w:rsidRPr="00C80F7F">
        <w:rPr>
          <w:sz w:val="18"/>
          <w:szCs w:val="14"/>
        </w:rPr>
        <w:t xml:space="preserve">='PGA', </w:t>
      </w:r>
      <w:r w:rsidR="00CF541B" w:rsidRPr="00C80F7F">
        <w:rPr>
          <w:rFonts w:eastAsiaTheme="majorEastAsia"/>
          <w:sz w:val="18"/>
          <w:szCs w:val="14"/>
        </w:rPr>
        <w:t>Magnitude</w:t>
      </w:r>
      <w:r w:rsidR="00CF541B" w:rsidRPr="00C80F7F">
        <w:rPr>
          <w:sz w:val="18"/>
          <w:szCs w:val="14"/>
        </w:rPr>
        <w:t xml:space="preserve">=[], </w:t>
      </w:r>
      <w:r w:rsidR="00CF541B" w:rsidRPr="00C80F7F">
        <w:rPr>
          <w:rFonts w:eastAsiaTheme="majorEastAsia"/>
          <w:sz w:val="18"/>
          <w:szCs w:val="14"/>
        </w:rPr>
        <w:t>Probabilities</w:t>
      </w:r>
      <w:r w:rsidR="00CF541B" w:rsidRPr="00C80F7F">
        <w:rPr>
          <w:sz w:val="18"/>
          <w:szCs w:val="14"/>
        </w:rPr>
        <w:t>=[])</w:t>
      </w:r>
    </w:p>
    <w:p w14:paraId="04972B36" w14:textId="67120721" w:rsidR="00F423DE" w:rsidRDefault="00F423DE" w:rsidP="00F2337D">
      <w:pPr>
        <w:pStyle w:val="3NormalLevel3"/>
        <w:numPr>
          <w:ilvl w:val="0"/>
          <w:numId w:val="8"/>
        </w:numPr>
      </w:pPr>
      <w:r>
        <w:t>Input parameters:</w:t>
      </w:r>
    </w:p>
    <w:p w14:paraId="39A87420" w14:textId="4F78AC6B" w:rsidR="00F423DE" w:rsidRDefault="00F423DE" w:rsidP="00F2337D">
      <w:pPr>
        <w:pStyle w:val="3NormalLevel3"/>
        <w:numPr>
          <w:ilvl w:val="1"/>
          <w:numId w:val="8"/>
        </w:numPr>
      </w:pPr>
      <w:r>
        <w:t xml:space="preserve">Tag: Unique integer value that will be used for referring to the </w:t>
      </w:r>
      <w:r w:rsidR="00473179">
        <w:t>defined elements or objects.</w:t>
      </w:r>
    </w:p>
    <w:p w14:paraId="76CD5C17" w14:textId="4461E1CD" w:rsidR="00F423DE" w:rsidRDefault="00195CBC" w:rsidP="00F2337D">
      <w:pPr>
        <w:pStyle w:val="3NormalLevel3"/>
        <w:numPr>
          <w:ilvl w:val="1"/>
          <w:numId w:val="8"/>
        </w:numPr>
      </w:pPr>
      <w:r w:rsidRPr="00F423DE">
        <w:t>DefType</w:t>
      </w:r>
      <w:r>
        <w:t>: Specifies the type of the earthquake magnitude. Currently it has no effect on the program process and the input is only as a string.</w:t>
      </w:r>
    </w:p>
    <w:p w14:paraId="0079A74B" w14:textId="5BE28DE4" w:rsidR="00195CBC" w:rsidRDefault="00195CBC" w:rsidP="00F2337D">
      <w:pPr>
        <w:pStyle w:val="3NormalLevel3"/>
        <w:numPr>
          <w:ilvl w:val="1"/>
          <w:numId w:val="8"/>
        </w:numPr>
      </w:pPr>
      <w:r w:rsidRPr="00F423DE">
        <w:t>Magnitude</w:t>
      </w:r>
      <w:r>
        <w:t>: list of the magnitude values.</w:t>
      </w:r>
    </w:p>
    <w:p w14:paraId="1D6A44CA" w14:textId="63AEAC1F" w:rsidR="00195CBC" w:rsidRDefault="00195CBC" w:rsidP="00F2337D">
      <w:pPr>
        <w:pStyle w:val="3NormalLevel3"/>
        <w:numPr>
          <w:ilvl w:val="1"/>
          <w:numId w:val="8"/>
        </w:numPr>
      </w:pPr>
      <w:r w:rsidRPr="00F423DE">
        <w:t>Probabilities</w:t>
      </w:r>
      <w:r>
        <w:t>: list of the probability values corresponding to the magnitude values.</w:t>
      </w:r>
    </w:p>
    <w:p w14:paraId="3F0E08AA" w14:textId="1D97C2A9" w:rsidR="00195CBC" w:rsidRDefault="00195CBC" w:rsidP="00F2337D">
      <w:pPr>
        <w:pStyle w:val="3NormalLevel3"/>
        <w:numPr>
          <w:ilvl w:val="0"/>
          <w:numId w:val="8"/>
        </w:numPr>
      </w:pPr>
      <w:r>
        <w:t xml:space="preserve">Hypothesizes: </w:t>
      </w:r>
      <w:r w:rsidR="000929D7">
        <w:t>Probability values should start from 1 to zero</w:t>
      </w:r>
    </w:p>
    <w:p w14:paraId="62139BB1" w14:textId="4485EF9E" w:rsidR="000929D7" w:rsidRDefault="000929D7" w:rsidP="00F2337D">
      <w:pPr>
        <w:pStyle w:val="3NormalLevel3"/>
        <w:numPr>
          <w:ilvl w:val="0"/>
          <w:numId w:val="8"/>
        </w:numPr>
      </w:pPr>
      <w:r>
        <w:t xml:space="preserve">Example: </w:t>
      </w:r>
    </w:p>
    <w:p w14:paraId="2C80942E" w14:textId="617F111C" w:rsidR="00F2337D" w:rsidRPr="00AA4E8D" w:rsidRDefault="00F2337D" w:rsidP="00D4080B">
      <w:pPr>
        <w:pStyle w:val="CodesLine"/>
        <w:rPr>
          <w:color w:val="008000"/>
        </w:rPr>
      </w:pPr>
      <w:r w:rsidRPr="00AA4E8D">
        <w:rPr>
          <w:color w:val="008000"/>
        </w:rPr>
        <w:t xml:space="preserve">#Generate </w:t>
      </w:r>
      <w:r w:rsidR="00C73273" w:rsidRPr="00AA4E8D">
        <w:rPr>
          <w:color w:val="008000"/>
        </w:rPr>
        <w:t>a</w:t>
      </w:r>
      <w:r w:rsidRPr="00AA4E8D">
        <w:rPr>
          <w:color w:val="008000"/>
        </w:rPr>
        <w:t xml:space="preserve"> Seismic Hazard Obj</w:t>
      </w:r>
      <w:r w:rsidR="00C73273" w:rsidRPr="00AA4E8D">
        <w:rPr>
          <w:color w:val="008000"/>
        </w:rPr>
        <w:t>ect</w:t>
      </w:r>
    </w:p>
    <w:p w14:paraId="5BC1779D" w14:textId="77777777" w:rsidR="00F2337D" w:rsidRPr="00C80F7F" w:rsidRDefault="00F2337D" w:rsidP="00D4080B">
      <w:pPr>
        <w:pStyle w:val="CodesLine"/>
        <w:rPr>
          <w:sz w:val="18"/>
          <w:szCs w:val="14"/>
        </w:rPr>
      </w:pPr>
      <w:r w:rsidRPr="00C80F7F">
        <w:rPr>
          <w:sz w:val="18"/>
          <w:szCs w:val="14"/>
        </w:rPr>
        <w:t>PGA</w:t>
      </w:r>
      <w:r w:rsidRPr="00C80F7F">
        <w:rPr>
          <w:b/>
          <w:bCs/>
          <w:color w:val="000080"/>
          <w:sz w:val="18"/>
          <w:szCs w:val="14"/>
        </w:rPr>
        <w:t>=[</w:t>
      </w:r>
      <w:r w:rsidRPr="00C80F7F">
        <w:rPr>
          <w:sz w:val="18"/>
          <w:szCs w:val="14"/>
        </w:rPr>
        <w:t>x</w:t>
      </w:r>
      <w:r w:rsidRPr="00C80F7F">
        <w:rPr>
          <w:b/>
          <w:bCs/>
          <w:color w:val="000080"/>
          <w:sz w:val="18"/>
          <w:szCs w:val="14"/>
        </w:rPr>
        <w:t>/</w:t>
      </w:r>
      <w:r w:rsidRPr="00C80F7F">
        <w:rPr>
          <w:color w:val="FF0000"/>
          <w:sz w:val="18"/>
          <w:szCs w:val="14"/>
        </w:rPr>
        <w:t>2</w:t>
      </w:r>
      <w:r w:rsidRPr="00C80F7F">
        <w:rPr>
          <w:sz w:val="18"/>
          <w:szCs w:val="14"/>
        </w:rPr>
        <w:t xml:space="preserve"> </w:t>
      </w:r>
      <w:r w:rsidRPr="00C80F7F">
        <w:rPr>
          <w:b/>
          <w:bCs/>
          <w:color w:val="0000FF"/>
          <w:sz w:val="18"/>
          <w:szCs w:val="14"/>
        </w:rPr>
        <w:t>for</w:t>
      </w:r>
      <w:r w:rsidRPr="00C80F7F">
        <w:rPr>
          <w:sz w:val="18"/>
          <w:szCs w:val="14"/>
        </w:rPr>
        <w:t xml:space="preserve"> x </w:t>
      </w:r>
      <w:r w:rsidRPr="00C80F7F">
        <w:rPr>
          <w:b/>
          <w:bCs/>
          <w:color w:val="0000FF"/>
          <w:sz w:val="18"/>
          <w:szCs w:val="14"/>
        </w:rPr>
        <w:t>in</w:t>
      </w:r>
      <w:r w:rsidRPr="00C80F7F">
        <w:rPr>
          <w:sz w:val="18"/>
          <w:szCs w:val="14"/>
        </w:rPr>
        <w:t xml:space="preserve"> </w:t>
      </w:r>
      <w:r w:rsidRPr="00C80F7F">
        <w:rPr>
          <w:b/>
          <w:bCs/>
          <w:color w:val="880088"/>
          <w:sz w:val="18"/>
          <w:szCs w:val="14"/>
        </w:rPr>
        <w:t>range</w:t>
      </w:r>
      <w:r w:rsidRPr="00C80F7F">
        <w:rPr>
          <w:b/>
          <w:bCs/>
          <w:color w:val="000080"/>
          <w:sz w:val="18"/>
          <w:szCs w:val="14"/>
        </w:rPr>
        <w:t>(</w:t>
      </w:r>
      <w:r w:rsidRPr="00C80F7F">
        <w:rPr>
          <w:color w:val="FF0000"/>
          <w:sz w:val="18"/>
          <w:szCs w:val="14"/>
        </w:rPr>
        <w:t>41</w:t>
      </w:r>
      <w:r w:rsidRPr="00C80F7F">
        <w:rPr>
          <w:b/>
          <w:bCs/>
          <w:color w:val="000080"/>
          <w:sz w:val="18"/>
          <w:szCs w:val="14"/>
        </w:rPr>
        <w:t>)</w:t>
      </w:r>
      <w:r w:rsidRPr="00C80F7F">
        <w:rPr>
          <w:sz w:val="18"/>
          <w:szCs w:val="14"/>
        </w:rPr>
        <w:t xml:space="preserve"> </w:t>
      </w:r>
      <w:r w:rsidRPr="00C80F7F">
        <w:rPr>
          <w:b/>
          <w:bCs/>
          <w:color w:val="000080"/>
          <w:sz w:val="18"/>
          <w:szCs w:val="14"/>
        </w:rPr>
        <w:t>]</w:t>
      </w:r>
    </w:p>
    <w:p w14:paraId="281696C8" w14:textId="77777777" w:rsidR="00F2337D" w:rsidRPr="00C80F7F" w:rsidRDefault="00F2337D" w:rsidP="00D4080B">
      <w:pPr>
        <w:pStyle w:val="CodesLine"/>
        <w:rPr>
          <w:sz w:val="18"/>
          <w:szCs w:val="14"/>
        </w:rPr>
      </w:pPr>
      <w:r w:rsidRPr="00C80F7F">
        <w:rPr>
          <w:sz w:val="18"/>
          <w:szCs w:val="14"/>
        </w:rPr>
        <w:t>Prob</w:t>
      </w:r>
      <w:r w:rsidRPr="00C80F7F">
        <w:rPr>
          <w:b/>
          <w:bCs/>
          <w:color w:val="000080"/>
          <w:sz w:val="18"/>
          <w:szCs w:val="14"/>
        </w:rPr>
        <w:t>=[(</w:t>
      </w:r>
      <w:r w:rsidRPr="00C80F7F">
        <w:rPr>
          <w:color w:val="FF0000"/>
          <w:sz w:val="18"/>
          <w:szCs w:val="14"/>
        </w:rPr>
        <w:t>40</w:t>
      </w:r>
      <w:r w:rsidRPr="00C80F7F">
        <w:rPr>
          <w:b/>
          <w:bCs/>
          <w:color w:val="000080"/>
          <w:sz w:val="18"/>
          <w:szCs w:val="14"/>
        </w:rPr>
        <w:t>-</w:t>
      </w:r>
      <w:r w:rsidRPr="00C80F7F">
        <w:rPr>
          <w:sz w:val="18"/>
          <w:szCs w:val="14"/>
        </w:rPr>
        <w:t>x</w:t>
      </w:r>
      <w:r w:rsidRPr="00C80F7F">
        <w:rPr>
          <w:b/>
          <w:bCs/>
          <w:color w:val="000080"/>
          <w:sz w:val="18"/>
          <w:szCs w:val="14"/>
        </w:rPr>
        <w:t>)**(</w:t>
      </w:r>
      <w:r w:rsidRPr="00C80F7F">
        <w:rPr>
          <w:color w:val="FF0000"/>
          <w:sz w:val="18"/>
          <w:szCs w:val="14"/>
        </w:rPr>
        <w:t>1</w:t>
      </w:r>
      <w:r w:rsidRPr="00C80F7F">
        <w:rPr>
          <w:b/>
          <w:bCs/>
          <w:color w:val="000080"/>
          <w:sz w:val="18"/>
          <w:szCs w:val="14"/>
        </w:rPr>
        <w:t>/</w:t>
      </w:r>
      <w:r w:rsidRPr="00C80F7F">
        <w:rPr>
          <w:color w:val="FF0000"/>
          <w:sz w:val="18"/>
          <w:szCs w:val="14"/>
        </w:rPr>
        <w:t>3</w:t>
      </w:r>
      <w:r w:rsidRPr="00C80F7F">
        <w:rPr>
          <w:b/>
          <w:bCs/>
          <w:color w:val="000080"/>
          <w:sz w:val="18"/>
          <w:szCs w:val="14"/>
        </w:rPr>
        <w:t>)/</w:t>
      </w:r>
      <w:r w:rsidRPr="00C80F7F">
        <w:rPr>
          <w:color w:val="FF0000"/>
          <w:sz w:val="18"/>
          <w:szCs w:val="14"/>
        </w:rPr>
        <w:t>40</w:t>
      </w:r>
      <w:r w:rsidRPr="00C80F7F">
        <w:rPr>
          <w:b/>
          <w:bCs/>
          <w:color w:val="000080"/>
          <w:sz w:val="18"/>
          <w:szCs w:val="14"/>
        </w:rPr>
        <w:t>**(</w:t>
      </w:r>
      <w:r w:rsidRPr="00C80F7F">
        <w:rPr>
          <w:color w:val="FF0000"/>
          <w:sz w:val="18"/>
          <w:szCs w:val="14"/>
        </w:rPr>
        <w:t>1</w:t>
      </w:r>
      <w:r w:rsidRPr="00C80F7F">
        <w:rPr>
          <w:b/>
          <w:bCs/>
          <w:color w:val="000080"/>
          <w:sz w:val="18"/>
          <w:szCs w:val="14"/>
        </w:rPr>
        <w:t>/</w:t>
      </w:r>
      <w:r w:rsidRPr="00C80F7F">
        <w:rPr>
          <w:color w:val="FF0000"/>
          <w:sz w:val="18"/>
          <w:szCs w:val="14"/>
        </w:rPr>
        <w:t>3</w:t>
      </w:r>
      <w:r w:rsidRPr="00C80F7F">
        <w:rPr>
          <w:b/>
          <w:bCs/>
          <w:color w:val="000080"/>
          <w:sz w:val="18"/>
          <w:szCs w:val="14"/>
        </w:rPr>
        <w:t>)</w:t>
      </w:r>
      <w:r w:rsidRPr="00C80F7F">
        <w:rPr>
          <w:sz w:val="18"/>
          <w:szCs w:val="14"/>
        </w:rPr>
        <w:t xml:space="preserve"> </w:t>
      </w:r>
      <w:r w:rsidRPr="00C80F7F">
        <w:rPr>
          <w:b/>
          <w:bCs/>
          <w:color w:val="0000FF"/>
          <w:sz w:val="18"/>
          <w:szCs w:val="14"/>
        </w:rPr>
        <w:t>for</w:t>
      </w:r>
      <w:r w:rsidRPr="00C80F7F">
        <w:rPr>
          <w:sz w:val="18"/>
          <w:szCs w:val="14"/>
        </w:rPr>
        <w:t xml:space="preserve"> x </w:t>
      </w:r>
      <w:r w:rsidRPr="00C80F7F">
        <w:rPr>
          <w:b/>
          <w:bCs/>
          <w:color w:val="0000FF"/>
          <w:sz w:val="18"/>
          <w:szCs w:val="14"/>
        </w:rPr>
        <w:t>in</w:t>
      </w:r>
      <w:r w:rsidRPr="00C80F7F">
        <w:rPr>
          <w:sz w:val="18"/>
          <w:szCs w:val="14"/>
        </w:rPr>
        <w:t xml:space="preserve"> </w:t>
      </w:r>
      <w:r w:rsidRPr="00C80F7F">
        <w:rPr>
          <w:b/>
          <w:bCs/>
          <w:color w:val="880088"/>
          <w:sz w:val="18"/>
          <w:szCs w:val="14"/>
        </w:rPr>
        <w:t>range</w:t>
      </w:r>
      <w:r w:rsidRPr="00C80F7F">
        <w:rPr>
          <w:b/>
          <w:bCs/>
          <w:color w:val="000080"/>
          <w:sz w:val="18"/>
          <w:szCs w:val="14"/>
        </w:rPr>
        <w:t>(</w:t>
      </w:r>
      <w:r w:rsidRPr="00C80F7F">
        <w:rPr>
          <w:color w:val="FF0000"/>
          <w:sz w:val="18"/>
          <w:szCs w:val="14"/>
        </w:rPr>
        <w:t>41</w:t>
      </w:r>
      <w:r w:rsidRPr="00C80F7F">
        <w:rPr>
          <w:b/>
          <w:bCs/>
          <w:color w:val="000080"/>
          <w:sz w:val="18"/>
          <w:szCs w:val="14"/>
        </w:rPr>
        <w:t>)]</w:t>
      </w:r>
    </w:p>
    <w:p w14:paraId="05A33AD8" w14:textId="7735DFCA" w:rsidR="00F2337D" w:rsidRDefault="00544EC2" w:rsidP="00753A92">
      <w:pPr>
        <w:pStyle w:val="CodesLine"/>
        <w:rPr>
          <w:rFonts w:ascii="Times New Roman" w:hAnsi="Times New Roman" w:cs="Times New Roman"/>
          <w:sz w:val="18"/>
          <w:szCs w:val="22"/>
        </w:rPr>
      </w:pPr>
      <w:r>
        <w:rPr>
          <w:sz w:val="18"/>
          <w:szCs w:val="14"/>
        </w:rPr>
        <w:t>opr.</w:t>
      </w:r>
      <w:r w:rsidR="00F2337D" w:rsidRPr="00C80F7F">
        <w:rPr>
          <w:sz w:val="18"/>
          <w:szCs w:val="14"/>
        </w:rPr>
        <w:t>Hazard</w:t>
      </w:r>
      <w:r w:rsidR="00F2337D" w:rsidRPr="00C80F7F">
        <w:rPr>
          <w:b/>
          <w:bCs/>
          <w:color w:val="000080"/>
          <w:sz w:val="18"/>
          <w:szCs w:val="14"/>
        </w:rPr>
        <w:t>.</w:t>
      </w:r>
      <w:r w:rsidR="00F2337D" w:rsidRPr="00C80F7F">
        <w:rPr>
          <w:sz w:val="18"/>
          <w:szCs w:val="14"/>
        </w:rPr>
        <w:t>Earthquake</w:t>
      </w:r>
      <w:r w:rsidR="00F2337D" w:rsidRPr="00C80F7F">
        <w:rPr>
          <w:b/>
          <w:bCs/>
          <w:color w:val="000080"/>
          <w:sz w:val="18"/>
          <w:szCs w:val="14"/>
        </w:rPr>
        <w:t>(</w:t>
      </w:r>
      <w:r w:rsidR="00F2337D" w:rsidRPr="00C80F7F">
        <w:rPr>
          <w:color w:val="FF0000"/>
          <w:sz w:val="18"/>
          <w:szCs w:val="14"/>
        </w:rPr>
        <w:t>1</w:t>
      </w:r>
      <w:r w:rsidR="00F2337D" w:rsidRPr="00C80F7F">
        <w:rPr>
          <w:b/>
          <w:bCs/>
          <w:color w:val="000080"/>
          <w:sz w:val="18"/>
          <w:szCs w:val="14"/>
        </w:rPr>
        <w:t>,</w:t>
      </w:r>
      <w:r w:rsidR="00F2337D" w:rsidRPr="00C80F7F">
        <w:rPr>
          <w:color w:val="808080"/>
          <w:sz w:val="18"/>
          <w:szCs w:val="14"/>
        </w:rPr>
        <w:t>'PGA'</w:t>
      </w:r>
      <w:r w:rsidR="00F2337D" w:rsidRPr="00C80F7F">
        <w:rPr>
          <w:b/>
          <w:bCs/>
          <w:color w:val="000080"/>
          <w:sz w:val="18"/>
          <w:szCs w:val="14"/>
        </w:rPr>
        <w:t>,</w:t>
      </w:r>
      <w:r w:rsidR="00F2337D" w:rsidRPr="00C80F7F">
        <w:rPr>
          <w:sz w:val="18"/>
          <w:szCs w:val="14"/>
        </w:rPr>
        <w:t>PGA</w:t>
      </w:r>
      <w:r w:rsidR="00F2337D" w:rsidRPr="00C80F7F">
        <w:rPr>
          <w:b/>
          <w:bCs/>
          <w:color w:val="000080"/>
          <w:sz w:val="18"/>
          <w:szCs w:val="14"/>
        </w:rPr>
        <w:t>,</w:t>
      </w:r>
      <w:r w:rsidR="00F2337D" w:rsidRPr="00C80F7F">
        <w:rPr>
          <w:sz w:val="18"/>
          <w:szCs w:val="14"/>
        </w:rPr>
        <w:t>Prob</w:t>
      </w:r>
      <w:r w:rsidR="00F2337D" w:rsidRPr="00C80F7F">
        <w:rPr>
          <w:b/>
          <w:bCs/>
          <w:color w:val="000080"/>
          <w:sz w:val="18"/>
          <w:szCs w:val="14"/>
        </w:rPr>
        <w:t>)</w:t>
      </w:r>
      <w:r w:rsidR="00F2337D" w:rsidRPr="00C80F7F">
        <w:rPr>
          <w:sz w:val="18"/>
          <w:szCs w:val="14"/>
        </w:rPr>
        <w:t xml:space="preserve"> </w:t>
      </w:r>
      <w:r w:rsidR="00F2337D" w:rsidRPr="00AA4E8D">
        <w:rPr>
          <w:color w:val="008000"/>
        </w:rPr>
        <w:t>#Create Hazard Object with Tag=1 that is 0th Object</w:t>
      </w:r>
    </w:p>
    <w:p w14:paraId="63EC4379" w14:textId="5B3C715D" w:rsidR="00C80F7F" w:rsidRDefault="009642E7" w:rsidP="009642E7">
      <w:pPr>
        <w:pStyle w:val="Heading2"/>
        <w:rPr>
          <w:rFonts w:eastAsia="Times New Roman"/>
        </w:rPr>
      </w:pPr>
      <w:bookmarkStart w:id="14" w:name="_Toc126182646"/>
      <w:r>
        <w:rPr>
          <w:rFonts w:eastAsia="Times New Roman"/>
        </w:rPr>
        <w:t>Date</w:t>
      </w:r>
      <w:r w:rsidR="006369CD">
        <w:rPr>
          <w:rFonts w:eastAsia="Times New Roman"/>
        </w:rPr>
        <w:t>And</w:t>
      </w:r>
      <w:r>
        <w:rPr>
          <w:rFonts w:eastAsia="Times New Roman"/>
        </w:rPr>
        <w:t>Time Subpackage</w:t>
      </w:r>
      <w:bookmarkEnd w:id="14"/>
    </w:p>
    <w:p w14:paraId="67259187" w14:textId="38D5D427" w:rsidR="009642E7" w:rsidRDefault="009642E7" w:rsidP="009642E7">
      <w:pPr>
        <w:pStyle w:val="2NormalLevel2"/>
      </w:pPr>
      <w:r>
        <w:t>In this package modules that defines day night ratio and uses for sampling time of the day.</w:t>
      </w:r>
    </w:p>
    <w:p w14:paraId="7E38AE10" w14:textId="35278043" w:rsidR="006369CD" w:rsidRDefault="006369CD" w:rsidP="006369CD">
      <w:pPr>
        <w:pStyle w:val="Heading3"/>
      </w:pPr>
      <w:bookmarkStart w:id="15" w:name="_Toc126182647"/>
      <w:r>
        <w:t>DateTime</w:t>
      </w:r>
      <w:bookmarkEnd w:id="15"/>
    </w:p>
    <w:p w14:paraId="47705D6F" w14:textId="61259B26" w:rsidR="006369CD" w:rsidRDefault="006369CD" w:rsidP="006369CD">
      <w:pPr>
        <w:pStyle w:val="3NormalLevel3"/>
      </w:pPr>
      <w:r>
        <w:t>To define day night ratio.</w:t>
      </w:r>
    </w:p>
    <w:p w14:paraId="7ABDEC79" w14:textId="3BF3AAB7" w:rsidR="006369CD" w:rsidRDefault="006369CD" w:rsidP="006369CD">
      <w:pPr>
        <w:pStyle w:val="3NormalLevel3"/>
        <w:numPr>
          <w:ilvl w:val="0"/>
          <w:numId w:val="9"/>
        </w:numPr>
      </w:pPr>
      <w:r>
        <w:t>Command structure:</w:t>
      </w:r>
    </w:p>
    <w:p w14:paraId="0D199965" w14:textId="22372036" w:rsidR="006369CD" w:rsidRPr="006369CD" w:rsidRDefault="00544EC2" w:rsidP="006369CD">
      <w:pPr>
        <w:pStyle w:val="CodesLine"/>
      </w:pPr>
      <w:r>
        <w:t>opr.</w:t>
      </w:r>
      <w:r w:rsidR="006369CD" w:rsidRPr="006369CD">
        <w:t>DateAndTime</w:t>
      </w:r>
      <w:r w:rsidR="006369CD" w:rsidRPr="006369CD">
        <w:rPr>
          <w:b/>
          <w:bCs/>
          <w:color w:val="000080"/>
        </w:rPr>
        <w:t>.</w:t>
      </w:r>
      <w:r w:rsidR="006369CD" w:rsidRPr="006369CD">
        <w:t>DateTime</w:t>
      </w:r>
      <w:r w:rsidR="006369CD" w:rsidRPr="006369CD">
        <w:rPr>
          <w:b/>
          <w:bCs/>
          <w:color w:val="000080"/>
        </w:rPr>
        <w:t>(</w:t>
      </w:r>
      <w:r w:rsidR="006369CD" w:rsidRPr="006369CD">
        <w:t>Tag</w:t>
      </w:r>
      <w:r w:rsidR="006369CD" w:rsidRPr="006369CD">
        <w:rPr>
          <w:b/>
          <w:bCs/>
          <w:color w:val="000080"/>
        </w:rPr>
        <w:t>,</w:t>
      </w:r>
      <w:r w:rsidR="006369CD" w:rsidRPr="006369CD">
        <w:t xml:space="preserve"> Day_Night_Ratio</w:t>
      </w:r>
      <w:r w:rsidR="006369CD" w:rsidRPr="006369CD">
        <w:rPr>
          <w:b/>
          <w:bCs/>
          <w:color w:val="000080"/>
        </w:rPr>
        <w:t>=</w:t>
      </w:r>
      <w:r w:rsidR="006369CD" w:rsidRPr="006369CD">
        <w:rPr>
          <w:color w:val="FF0000"/>
        </w:rPr>
        <w:t>2</w:t>
      </w:r>
      <w:r w:rsidR="006369CD" w:rsidRPr="006369CD">
        <w:rPr>
          <w:b/>
          <w:bCs/>
          <w:color w:val="000080"/>
        </w:rPr>
        <w:t>)</w:t>
      </w:r>
    </w:p>
    <w:p w14:paraId="0B665D16" w14:textId="77777777" w:rsidR="006369CD" w:rsidRDefault="006369CD" w:rsidP="006369CD">
      <w:pPr>
        <w:pStyle w:val="3NormalLevel3"/>
        <w:numPr>
          <w:ilvl w:val="0"/>
          <w:numId w:val="9"/>
        </w:numPr>
      </w:pPr>
      <w:r>
        <w:t>Input parameters:</w:t>
      </w:r>
    </w:p>
    <w:p w14:paraId="710DD354" w14:textId="664EC7BB" w:rsidR="006369CD" w:rsidRDefault="006369CD" w:rsidP="006369CD">
      <w:pPr>
        <w:pStyle w:val="3NormalLevel3"/>
        <w:numPr>
          <w:ilvl w:val="1"/>
          <w:numId w:val="9"/>
        </w:numPr>
      </w:pPr>
      <w:r>
        <w:t xml:space="preserve">Tag: Unique integer value that will be used for referring to the </w:t>
      </w:r>
      <w:r w:rsidR="00473179">
        <w:t>defined elements or objects.</w:t>
      </w:r>
    </w:p>
    <w:p w14:paraId="3A714284" w14:textId="0638F95F" w:rsidR="006369CD" w:rsidRDefault="006369CD" w:rsidP="006369CD">
      <w:pPr>
        <w:pStyle w:val="3NormalLevel3"/>
        <w:numPr>
          <w:ilvl w:val="1"/>
          <w:numId w:val="9"/>
        </w:numPr>
      </w:pPr>
      <w:r w:rsidRPr="006369CD">
        <w:lastRenderedPageBreak/>
        <w:t>Day_Night_Ratio</w:t>
      </w:r>
      <w:r>
        <w:t>: Specifies the day to night ratio. The predefined value is 2 means that in a day 16 hours is day time and 8 hours is night duration.</w:t>
      </w:r>
    </w:p>
    <w:p w14:paraId="0DE912D0" w14:textId="347C7393" w:rsidR="006369CD" w:rsidRDefault="006369CD" w:rsidP="006369CD">
      <w:pPr>
        <w:pStyle w:val="3NormalLevel3"/>
        <w:numPr>
          <w:ilvl w:val="0"/>
          <w:numId w:val="9"/>
        </w:numPr>
      </w:pPr>
      <w:r>
        <w:t>Example:</w:t>
      </w:r>
    </w:p>
    <w:p w14:paraId="4E92ACAC" w14:textId="7BA4BB7A" w:rsidR="006369CD" w:rsidRPr="006369CD" w:rsidRDefault="00544EC2" w:rsidP="006369CD">
      <w:pPr>
        <w:pStyle w:val="CodesLine"/>
      </w:pPr>
      <w:bookmarkStart w:id="16" w:name="_Hlk104388801"/>
      <w:r>
        <w:t>opr.</w:t>
      </w:r>
      <w:r w:rsidR="006369CD" w:rsidRPr="006369CD">
        <w:t>DateAndTime</w:t>
      </w:r>
      <w:r w:rsidR="006369CD" w:rsidRPr="006369CD">
        <w:rPr>
          <w:b/>
          <w:bCs/>
          <w:color w:val="000080"/>
        </w:rPr>
        <w:t>.</w:t>
      </w:r>
      <w:r w:rsidR="006369CD" w:rsidRPr="006369CD">
        <w:t>DateTime</w:t>
      </w:r>
      <w:r w:rsidR="006369CD" w:rsidRPr="006369CD">
        <w:rPr>
          <w:b/>
          <w:bCs/>
          <w:color w:val="000080"/>
        </w:rPr>
        <w:t>(</w:t>
      </w:r>
      <w:r w:rsidR="006369CD" w:rsidRPr="006369CD">
        <w:rPr>
          <w:color w:val="FF0000"/>
        </w:rPr>
        <w:t>1</w:t>
      </w:r>
      <w:r w:rsidR="006369CD" w:rsidRPr="006369CD">
        <w:rPr>
          <w:b/>
          <w:bCs/>
          <w:color w:val="000080"/>
        </w:rPr>
        <w:t>,</w:t>
      </w:r>
      <w:r w:rsidR="006369CD" w:rsidRPr="006369CD">
        <w:t>Day_Night_Ratio</w:t>
      </w:r>
      <w:r w:rsidR="006369CD" w:rsidRPr="006369CD">
        <w:rPr>
          <w:b/>
          <w:bCs/>
          <w:color w:val="000080"/>
        </w:rPr>
        <w:t>=</w:t>
      </w:r>
      <w:r w:rsidR="006369CD" w:rsidRPr="006369CD">
        <w:rPr>
          <w:color w:val="FF0000"/>
        </w:rPr>
        <w:t>2</w:t>
      </w:r>
      <w:r w:rsidR="006369CD" w:rsidRPr="006369CD">
        <w:rPr>
          <w:b/>
          <w:bCs/>
          <w:color w:val="000080"/>
        </w:rPr>
        <w:t>)</w:t>
      </w:r>
    </w:p>
    <w:p w14:paraId="256AA53F" w14:textId="1A977198" w:rsidR="006369CD" w:rsidRDefault="00ED07E0" w:rsidP="00ED07E0">
      <w:pPr>
        <w:pStyle w:val="Heading2"/>
      </w:pPr>
      <w:bookmarkStart w:id="17" w:name="_Toc126182648"/>
      <w:bookmarkEnd w:id="16"/>
      <w:r>
        <w:t>WindData Subpackage</w:t>
      </w:r>
      <w:bookmarkEnd w:id="17"/>
    </w:p>
    <w:p w14:paraId="227DD232" w14:textId="43180490" w:rsidR="00ED07E0" w:rsidRDefault="00ED07E0" w:rsidP="00ED07E0">
      <w:pPr>
        <w:pStyle w:val="2NormalLevel2"/>
      </w:pPr>
      <w:r>
        <w:t>Using this package wind model data will be defined by the user. Currently WindRose module is available for this purpose.</w:t>
      </w:r>
    </w:p>
    <w:p w14:paraId="0B73E933" w14:textId="3DB1BEB6" w:rsidR="00ED07E0" w:rsidRDefault="00ED07E0" w:rsidP="00ED07E0">
      <w:pPr>
        <w:pStyle w:val="Heading3"/>
      </w:pPr>
      <w:bookmarkStart w:id="18" w:name="_Toc126182649"/>
      <w:r>
        <w:t>WindRose</w:t>
      </w:r>
      <w:bookmarkEnd w:id="18"/>
    </w:p>
    <w:p w14:paraId="66EE2D26" w14:textId="103D256B" w:rsidR="00ED07E0" w:rsidRDefault="00ED07E0" w:rsidP="00ED07E0">
      <w:pPr>
        <w:pStyle w:val="3NormalLevel3"/>
      </w:pPr>
      <w:r>
        <w:t>This module contain</w:t>
      </w:r>
      <w:r w:rsidR="00CF0568">
        <w:t>s</w:t>
      </w:r>
      <w:r>
        <w:t xml:space="preserve"> </w:t>
      </w:r>
      <w:r w:rsidR="00CF0568">
        <w:t>several inputs that can direc</w:t>
      </w:r>
      <w:r w:rsidR="00473179">
        <w:t>tly be inserted among object definition that is tough and is not suggested.</w:t>
      </w:r>
    </w:p>
    <w:p w14:paraId="3661110B" w14:textId="44D7924F" w:rsidR="00473179" w:rsidRDefault="00473179" w:rsidP="00473179">
      <w:pPr>
        <w:pStyle w:val="3NormalLevel3"/>
        <w:numPr>
          <w:ilvl w:val="0"/>
          <w:numId w:val="9"/>
        </w:numPr>
      </w:pPr>
      <w:r>
        <w:t>Command structure:</w:t>
      </w:r>
    </w:p>
    <w:p w14:paraId="17A8810B" w14:textId="7E4561E1" w:rsidR="00473179" w:rsidRPr="00473179" w:rsidRDefault="00544EC2" w:rsidP="00473179">
      <w:pPr>
        <w:pStyle w:val="CodesLine"/>
      </w:pPr>
      <w:r>
        <w:t>opr.</w:t>
      </w:r>
      <w:r w:rsidR="00473179" w:rsidRPr="00473179">
        <w:t>WindData</w:t>
      </w:r>
      <w:r w:rsidR="00473179" w:rsidRPr="00473179">
        <w:rPr>
          <w:b/>
          <w:bCs/>
          <w:color w:val="000080"/>
        </w:rPr>
        <w:t>.</w:t>
      </w:r>
      <w:r w:rsidR="00473179" w:rsidRPr="00473179">
        <w:t>WindRose</w:t>
      </w:r>
      <w:r w:rsidR="00473179" w:rsidRPr="00473179">
        <w:rPr>
          <w:b/>
          <w:bCs/>
          <w:color w:val="000080"/>
        </w:rPr>
        <w:t>(</w:t>
      </w:r>
      <w:r w:rsidR="00473179" w:rsidRPr="00473179">
        <w:t>Tag</w:t>
      </w:r>
      <w:r w:rsidR="00473179" w:rsidRPr="00473179">
        <w:rPr>
          <w:b/>
          <w:bCs/>
          <w:color w:val="000080"/>
        </w:rPr>
        <w:t>,</w:t>
      </w:r>
      <w:r w:rsidR="00473179" w:rsidRPr="00473179">
        <w:t xml:space="preserve"> WindDayClassList</w:t>
      </w:r>
      <w:r w:rsidR="00473179" w:rsidRPr="00473179">
        <w:rPr>
          <w:b/>
          <w:bCs/>
          <w:color w:val="000080"/>
        </w:rPr>
        <w:t>=</w:t>
      </w:r>
      <w:r w:rsidR="00473179" w:rsidRPr="00473179">
        <w:rPr>
          <w:b/>
          <w:bCs/>
          <w:color w:val="880088"/>
        </w:rPr>
        <w:t>None</w:t>
      </w:r>
      <w:r w:rsidR="00473179" w:rsidRPr="00473179">
        <w:rPr>
          <w:b/>
          <w:bCs/>
          <w:color w:val="000080"/>
        </w:rPr>
        <w:t>,</w:t>
      </w:r>
      <w:r w:rsidR="00473179" w:rsidRPr="00473179">
        <w:t xml:space="preserve"> WindNightClassList</w:t>
      </w:r>
      <w:r w:rsidR="00473179" w:rsidRPr="00473179">
        <w:rPr>
          <w:b/>
          <w:bCs/>
          <w:color w:val="000080"/>
        </w:rPr>
        <w:t>=</w:t>
      </w:r>
      <w:r w:rsidR="00473179" w:rsidRPr="00473179">
        <w:rPr>
          <w:b/>
          <w:bCs/>
          <w:color w:val="880088"/>
        </w:rPr>
        <w:t>None</w:t>
      </w:r>
      <w:r w:rsidR="00473179" w:rsidRPr="00473179">
        <w:rPr>
          <w:b/>
          <w:bCs/>
          <w:color w:val="000080"/>
        </w:rPr>
        <w:t>,</w:t>
      </w:r>
      <w:r w:rsidR="00473179" w:rsidRPr="00473179">
        <w:t xml:space="preserve"> AlphaCOEFlist</w:t>
      </w:r>
      <w:r w:rsidR="00473179" w:rsidRPr="00473179">
        <w:rPr>
          <w:b/>
          <w:bCs/>
          <w:color w:val="000080"/>
        </w:rPr>
        <w:t>=</w:t>
      </w:r>
      <w:r w:rsidR="00473179" w:rsidRPr="00473179">
        <w:rPr>
          <w:b/>
          <w:bCs/>
          <w:color w:val="880088"/>
        </w:rPr>
        <w:t>None</w:t>
      </w:r>
      <w:r w:rsidR="00473179" w:rsidRPr="00473179">
        <w:rPr>
          <w:b/>
          <w:bCs/>
          <w:color w:val="000080"/>
        </w:rPr>
        <w:t>,</w:t>
      </w:r>
      <w:r w:rsidR="00473179" w:rsidRPr="00473179">
        <w:t xml:space="preserve"> DayWindSpeedList</w:t>
      </w:r>
      <w:r w:rsidR="00473179" w:rsidRPr="00473179">
        <w:rPr>
          <w:b/>
          <w:bCs/>
          <w:color w:val="000080"/>
        </w:rPr>
        <w:t>=</w:t>
      </w:r>
      <w:r w:rsidR="00473179" w:rsidRPr="00473179">
        <w:rPr>
          <w:b/>
          <w:bCs/>
          <w:color w:val="880088"/>
        </w:rPr>
        <w:t>None</w:t>
      </w:r>
      <w:r w:rsidR="00473179" w:rsidRPr="00473179">
        <w:rPr>
          <w:b/>
          <w:bCs/>
          <w:color w:val="000080"/>
        </w:rPr>
        <w:t>,</w:t>
      </w:r>
      <w:r w:rsidR="00473179" w:rsidRPr="00473179">
        <w:t xml:space="preserve"> DayWindFreqMatrix</w:t>
      </w:r>
      <w:r w:rsidR="00473179" w:rsidRPr="00473179">
        <w:rPr>
          <w:b/>
          <w:bCs/>
          <w:color w:val="000080"/>
        </w:rPr>
        <w:t>=</w:t>
      </w:r>
      <w:r w:rsidR="00473179" w:rsidRPr="00473179">
        <w:rPr>
          <w:b/>
          <w:bCs/>
          <w:color w:val="880088"/>
        </w:rPr>
        <w:t>None</w:t>
      </w:r>
      <w:r w:rsidR="00473179" w:rsidRPr="00473179">
        <w:rPr>
          <w:b/>
          <w:bCs/>
          <w:color w:val="000080"/>
        </w:rPr>
        <w:t>,</w:t>
      </w:r>
      <w:r w:rsidR="00473179" w:rsidRPr="00473179">
        <w:t xml:space="preserve"> NightWindSpeedList</w:t>
      </w:r>
      <w:r w:rsidR="00473179" w:rsidRPr="00473179">
        <w:rPr>
          <w:b/>
          <w:bCs/>
          <w:color w:val="000080"/>
        </w:rPr>
        <w:t>=</w:t>
      </w:r>
      <w:r w:rsidR="00473179" w:rsidRPr="00473179">
        <w:rPr>
          <w:b/>
          <w:bCs/>
          <w:color w:val="880088"/>
        </w:rPr>
        <w:t>None</w:t>
      </w:r>
      <w:r w:rsidR="00473179" w:rsidRPr="00473179">
        <w:rPr>
          <w:b/>
          <w:bCs/>
          <w:color w:val="000080"/>
        </w:rPr>
        <w:t>,</w:t>
      </w:r>
      <w:r w:rsidR="00473179" w:rsidRPr="00473179">
        <w:t xml:space="preserve"> NightWindFreqMatrix</w:t>
      </w:r>
      <w:r w:rsidR="00473179" w:rsidRPr="00473179">
        <w:rPr>
          <w:b/>
          <w:bCs/>
          <w:color w:val="000080"/>
        </w:rPr>
        <w:t>=</w:t>
      </w:r>
      <w:r w:rsidR="00473179" w:rsidRPr="00473179">
        <w:rPr>
          <w:b/>
          <w:bCs/>
          <w:color w:val="880088"/>
        </w:rPr>
        <w:t>None</w:t>
      </w:r>
      <w:r w:rsidR="00473179" w:rsidRPr="00473179">
        <w:rPr>
          <w:b/>
          <w:bCs/>
          <w:color w:val="000080"/>
        </w:rPr>
        <w:t>)</w:t>
      </w:r>
    </w:p>
    <w:p w14:paraId="0E10290D" w14:textId="77777777" w:rsidR="00473179" w:rsidRDefault="00473179" w:rsidP="00473179">
      <w:pPr>
        <w:pStyle w:val="3NormalLevel3"/>
        <w:numPr>
          <w:ilvl w:val="0"/>
          <w:numId w:val="9"/>
        </w:numPr>
      </w:pPr>
      <w:r>
        <w:t>Input parameters:</w:t>
      </w:r>
    </w:p>
    <w:p w14:paraId="1D038714" w14:textId="637B5DCF" w:rsidR="00473179" w:rsidRDefault="00473179" w:rsidP="00473179">
      <w:pPr>
        <w:pStyle w:val="3NormalLevel3"/>
        <w:numPr>
          <w:ilvl w:val="1"/>
          <w:numId w:val="9"/>
        </w:numPr>
      </w:pPr>
      <w:r>
        <w:t>Tag: Unique integer value that will be used for referring to the defined elements or objects.</w:t>
      </w:r>
    </w:p>
    <w:p w14:paraId="15A29072" w14:textId="78986AD0" w:rsidR="00473179" w:rsidRDefault="00473179" w:rsidP="00473179">
      <w:pPr>
        <w:pStyle w:val="3NormalLevel3"/>
        <w:numPr>
          <w:ilvl w:val="1"/>
          <w:numId w:val="9"/>
        </w:numPr>
      </w:pPr>
      <w:r w:rsidRPr="00473179">
        <w:t>WindDayClassList</w:t>
      </w:r>
      <w:r>
        <w:t xml:space="preserve">: </w:t>
      </w:r>
      <w:r w:rsidR="00422EA6">
        <w:t>Specifies</w:t>
      </w:r>
      <w:r>
        <w:t xml:space="preserve"> list of the wind classes corresponding to </w:t>
      </w:r>
      <w:r w:rsidR="00B82824">
        <w:t>each wind speed range in windSpeedList in day</w:t>
      </w:r>
      <w:r>
        <w:t>.</w:t>
      </w:r>
    </w:p>
    <w:p w14:paraId="1E9CCE43" w14:textId="084CF38F" w:rsidR="00422EA6" w:rsidRDefault="00422EA6" w:rsidP="00473179">
      <w:pPr>
        <w:pStyle w:val="3NormalLevel3"/>
        <w:numPr>
          <w:ilvl w:val="1"/>
          <w:numId w:val="9"/>
        </w:numPr>
      </w:pPr>
      <w:r w:rsidRPr="00473179">
        <w:t>WindNightClassList</w:t>
      </w:r>
      <w:r>
        <w:t xml:space="preserve">: Specifies list of the wind classes corresponding to each </w:t>
      </w:r>
      <w:r w:rsidR="00B82824">
        <w:t>wind speed range in windSpeedList in night</w:t>
      </w:r>
      <w:r>
        <w:t>.</w:t>
      </w:r>
    </w:p>
    <w:p w14:paraId="2E600F8C" w14:textId="78010E21" w:rsidR="00473179" w:rsidRDefault="00422EA6" w:rsidP="00473179">
      <w:pPr>
        <w:pStyle w:val="3NormalLevel3"/>
        <w:numPr>
          <w:ilvl w:val="1"/>
          <w:numId w:val="9"/>
        </w:numPr>
      </w:pPr>
      <w:r w:rsidRPr="00473179">
        <w:t>AlphaCOEFlist</w:t>
      </w:r>
      <w:r>
        <w:t xml:space="preserve">: Specifies list of the wind height alpha coefficient </w:t>
      </w:r>
      <w:r w:rsidR="00AA4E8D">
        <w:t>corresponding to each wind speed range in windSpeedList</w:t>
      </w:r>
      <w:r>
        <w:t>.</w:t>
      </w:r>
    </w:p>
    <w:p w14:paraId="2C8B33F5" w14:textId="706ADE2F" w:rsidR="00422EA6" w:rsidRDefault="00422EA6" w:rsidP="00473179">
      <w:pPr>
        <w:pStyle w:val="3NormalLevel3"/>
        <w:numPr>
          <w:ilvl w:val="1"/>
          <w:numId w:val="9"/>
        </w:numPr>
      </w:pPr>
      <w:r w:rsidRPr="00473179">
        <w:t>DayWindSpeedList</w:t>
      </w:r>
      <w:r>
        <w:t>: List of wind speed corresponding to each direction for day.</w:t>
      </w:r>
    </w:p>
    <w:p w14:paraId="2E332DBD" w14:textId="0EBB6806" w:rsidR="00422EA6" w:rsidRDefault="00422EA6" w:rsidP="00422EA6">
      <w:pPr>
        <w:pStyle w:val="3NormalLevel3"/>
        <w:numPr>
          <w:ilvl w:val="1"/>
          <w:numId w:val="9"/>
        </w:numPr>
      </w:pPr>
      <w:r>
        <w:t>Night</w:t>
      </w:r>
      <w:r w:rsidRPr="00473179">
        <w:t>WindSpeedList</w:t>
      </w:r>
      <w:r>
        <w:t>: List of wind speed corresponding to each direction for night.</w:t>
      </w:r>
    </w:p>
    <w:p w14:paraId="46926900" w14:textId="07D0CD43" w:rsidR="00422EA6" w:rsidRDefault="00422EA6" w:rsidP="00422EA6">
      <w:pPr>
        <w:pStyle w:val="3NormalLevel3"/>
        <w:numPr>
          <w:ilvl w:val="1"/>
          <w:numId w:val="9"/>
        </w:numPr>
      </w:pPr>
      <w:r w:rsidRPr="00473179">
        <w:t>DayWindFreqMatrix</w:t>
      </w:r>
      <w:r>
        <w:t xml:space="preserve">: </w:t>
      </w:r>
      <w:r w:rsidR="00B82824">
        <w:t>A list of wind speed probabilities that for each direction divided to the probabilities of corresponding wind speed range defined in wind list for day.</w:t>
      </w:r>
    </w:p>
    <w:p w14:paraId="793968A5" w14:textId="6B542E2A" w:rsidR="00B82824" w:rsidRDefault="00B82824" w:rsidP="00422EA6">
      <w:pPr>
        <w:pStyle w:val="3NormalLevel3"/>
        <w:numPr>
          <w:ilvl w:val="1"/>
          <w:numId w:val="9"/>
        </w:numPr>
      </w:pPr>
      <w:r w:rsidRPr="00473179">
        <w:lastRenderedPageBreak/>
        <w:t>NightWindFreqMatrix</w:t>
      </w:r>
      <w:r>
        <w:t>: A list of wind speed probabilities that for each direction divided to the probabilities of corresponding wind speed range defined in wind list for night.</w:t>
      </w:r>
    </w:p>
    <w:p w14:paraId="177BE5E4" w14:textId="519BB199" w:rsidR="00686081" w:rsidRDefault="00686081" w:rsidP="00686081">
      <w:pPr>
        <w:pStyle w:val="3NormalLevel3"/>
        <w:numPr>
          <w:ilvl w:val="0"/>
          <w:numId w:val="9"/>
        </w:numPr>
      </w:pPr>
      <w:r>
        <w:t xml:space="preserve">Hypothesizes: Attention that the lists in </w:t>
      </w:r>
      <w:r w:rsidRPr="00473179">
        <w:t>WindFreqMatrix</w:t>
      </w:r>
      <w:r>
        <w:t xml:space="preserve"> considered for each direction and the first list is for north direction and consider as zero degree. </w:t>
      </w:r>
    </w:p>
    <w:p w14:paraId="46875DF7" w14:textId="77777777" w:rsidR="00AA4E8D" w:rsidRDefault="00AA4E8D" w:rsidP="00AA4E8D">
      <w:pPr>
        <w:pStyle w:val="3NormalLevel3"/>
        <w:numPr>
          <w:ilvl w:val="0"/>
          <w:numId w:val="9"/>
        </w:numPr>
      </w:pPr>
      <w:r>
        <w:t>Example:</w:t>
      </w:r>
    </w:p>
    <w:p w14:paraId="215985D6" w14:textId="7F0DBB85" w:rsidR="00AA4E8D" w:rsidRDefault="00AA4E8D" w:rsidP="00AA4E8D">
      <w:pPr>
        <w:pStyle w:val="3NormalLevel3"/>
        <w:ind w:left="2880"/>
      </w:pPr>
      <w:r>
        <w:t xml:space="preserve">As said, defining all above parameters while defining the wind rose object is tough and author suggests that define step by step as shown in the following. </w:t>
      </w:r>
      <w:r w:rsidR="00252A0F">
        <w:t xml:space="preserve">The below values are according to the example of chapter 7 of </w:t>
      </w:r>
      <w:r w:rsidR="00612A48">
        <w:t>Casal</w:t>
      </w:r>
      <w:r w:rsidR="00252A0F">
        <w:t xml:space="preserve"> book </w:t>
      </w:r>
      <w:r w:rsidR="009D33FF">
        <w:fldChar w:fldCharType="begin" w:fldLock="1"/>
      </w:r>
      <w:r w:rsidR="009D33FF">
        <w:instrText>ADDIN CSL_CITATION {"citationItems":[{"id":"ITEM-1","itemData":{"DOI":"10.1016/S0921-9110(08)80005-5","ISBN":"9780444530813","ISSN":"09219110","abstract":"Following the Canvey Island study in 1982, it was identified that reliable data on frequency of release of flammable materials and ignition probabilities were not available. With the introduction of the CIMAH regulations, the range of incidents of interest increased to include all incidents with a potential for off-site harm. In 1986, the MHIDAS database was launched by the HSE to give a reliable source of data on major hazard incidents, and this service was developed and is maintained by AEA Technology. This paper reviews the data collected over the first ten years of operation and reports some of the issues associated with a system of this kind.","author":[{"dropping-particle":"","family":"Casal","given":"Joaquim","non-dropping-particle":"","parse-names":false,"suffix":""}],"container-title":"Industrial Safety Series","id":"ITEM-1","issued":{"date-parts":[["2018"]]},"number-of-pages":"61-117","title":"Evaluation of the Effects and Consequences of Major Accidents in Industrial Plants","type":"book","volume":"8"},"uris":["http://www.mendeley.com/documents/?uuid=78e2268d-da3b-4407-8c93-5b401dec1dfd"]}],"mendeley":{"formattedCitation":"[1]","plainTextFormattedCitation":"[1]","previouslyFormattedCitation":"[1]"},"properties":{"noteIndex":0},"schema":"https://github.com/citation-style-language/schema/raw/master/csl-citation.json"}</w:instrText>
      </w:r>
      <w:r w:rsidR="009D33FF">
        <w:fldChar w:fldCharType="separate"/>
      </w:r>
      <w:r w:rsidR="009D33FF" w:rsidRPr="009D33FF">
        <w:rPr>
          <w:noProof/>
        </w:rPr>
        <w:t>[1]</w:t>
      </w:r>
      <w:r w:rsidR="009D33FF">
        <w:fldChar w:fldCharType="end"/>
      </w:r>
      <w:r w:rsidR="00252A0F">
        <w:t xml:space="preserve"> </w:t>
      </w:r>
      <w:r>
        <w:t>:</w:t>
      </w:r>
    </w:p>
    <w:p w14:paraId="72DAB258" w14:textId="1CF639FE" w:rsidR="00AA4E8D" w:rsidRPr="00AA4E8D" w:rsidRDefault="00AA4E8D" w:rsidP="00AA4E8D">
      <w:pPr>
        <w:pStyle w:val="CodesLine"/>
        <w:rPr>
          <w:color w:val="008000"/>
        </w:rPr>
      </w:pPr>
      <w:r w:rsidRPr="00AA4E8D">
        <w:rPr>
          <w:color w:val="008000"/>
        </w:rPr>
        <w:t xml:space="preserve">#Define Wind Rose and store the wind rose object in a variable </w:t>
      </w:r>
    </w:p>
    <w:p w14:paraId="4AF8D47A" w14:textId="23057A5B" w:rsidR="00AA4E8D" w:rsidRPr="00AA4E8D" w:rsidRDefault="00AA4E8D" w:rsidP="00AA4E8D">
      <w:pPr>
        <w:pStyle w:val="CodesLine"/>
      </w:pPr>
      <w:r w:rsidRPr="00AA4E8D">
        <w:t>windobj</w:t>
      </w:r>
      <w:r w:rsidRPr="00AA4E8D">
        <w:rPr>
          <w:b/>
          <w:bCs/>
          <w:color w:val="000080"/>
        </w:rPr>
        <w:t>=</w:t>
      </w:r>
      <w:r w:rsidR="00544EC2">
        <w:t>opr.</w:t>
      </w:r>
      <w:r w:rsidRPr="00AA4E8D">
        <w:t>WindData</w:t>
      </w:r>
      <w:r w:rsidRPr="00AA4E8D">
        <w:rPr>
          <w:b/>
          <w:bCs/>
          <w:color w:val="000080"/>
        </w:rPr>
        <w:t>.</w:t>
      </w:r>
      <w:r w:rsidRPr="00AA4E8D">
        <w:t>WindRose</w:t>
      </w:r>
      <w:r w:rsidRPr="00AA4E8D">
        <w:rPr>
          <w:b/>
          <w:bCs/>
          <w:color w:val="000080"/>
        </w:rPr>
        <w:t>(</w:t>
      </w:r>
      <w:r w:rsidRPr="00AA4E8D">
        <w:rPr>
          <w:color w:val="FF0000"/>
        </w:rPr>
        <w:t>1</w:t>
      </w:r>
      <w:r w:rsidRPr="00AA4E8D">
        <w:rPr>
          <w:b/>
          <w:bCs/>
          <w:color w:val="000080"/>
        </w:rPr>
        <w:t>)</w:t>
      </w:r>
    </w:p>
    <w:p w14:paraId="46FC258F" w14:textId="77777777" w:rsidR="00AA4E8D" w:rsidRPr="00AA4E8D" w:rsidRDefault="00AA4E8D" w:rsidP="00AA4E8D">
      <w:pPr>
        <w:pStyle w:val="CodesLine"/>
      </w:pPr>
    </w:p>
    <w:p w14:paraId="5239C59A" w14:textId="77777777" w:rsidR="00AA4E8D" w:rsidRPr="00AA4E8D" w:rsidRDefault="00AA4E8D" w:rsidP="00AA4E8D">
      <w:pPr>
        <w:pStyle w:val="CodesLine"/>
      </w:pPr>
      <w:r w:rsidRPr="00AA4E8D">
        <w:rPr>
          <w:color w:val="008000"/>
        </w:rPr>
        <w:t>#define wind classes</w:t>
      </w:r>
    </w:p>
    <w:p w14:paraId="0D5E78F1" w14:textId="77777777" w:rsidR="00AA4E8D" w:rsidRPr="00AA4E8D" w:rsidRDefault="00AA4E8D" w:rsidP="00AA4E8D">
      <w:pPr>
        <w:pStyle w:val="CodesLine"/>
      </w:pPr>
      <w:r w:rsidRPr="00AA4E8D">
        <w:t>windobj</w:t>
      </w:r>
      <w:r w:rsidRPr="00AA4E8D">
        <w:rPr>
          <w:b/>
          <w:bCs/>
          <w:color w:val="000080"/>
        </w:rPr>
        <w:t>.</w:t>
      </w:r>
      <w:r w:rsidRPr="00AA4E8D">
        <w:t>WindDayClassList</w:t>
      </w:r>
      <w:r w:rsidRPr="00AA4E8D">
        <w:rPr>
          <w:b/>
          <w:bCs/>
          <w:color w:val="000080"/>
        </w:rPr>
        <w:t>=[</w:t>
      </w:r>
      <w:r w:rsidRPr="00AA4E8D">
        <w:rPr>
          <w:color w:val="808080"/>
        </w:rPr>
        <w:t>'F'</w:t>
      </w:r>
      <w:r w:rsidRPr="00AA4E8D">
        <w:rPr>
          <w:b/>
          <w:bCs/>
          <w:color w:val="000080"/>
        </w:rPr>
        <w:t>,</w:t>
      </w:r>
      <w:r w:rsidRPr="00AA4E8D">
        <w:rPr>
          <w:color w:val="808080"/>
        </w:rPr>
        <w:t>'D'</w:t>
      </w:r>
      <w:r w:rsidRPr="00AA4E8D">
        <w:rPr>
          <w:b/>
          <w:bCs/>
          <w:color w:val="000080"/>
        </w:rPr>
        <w:t>,</w:t>
      </w:r>
      <w:r w:rsidRPr="00AA4E8D">
        <w:rPr>
          <w:color w:val="808080"/>
        </w:rPr>
        <w:t>'B'</w:t>
      </w:r>
      <w:r w:rsidRPr="00AA4E8D">
        <w:rPr>
          <w:b/>
          <w:bCs/>
          <w:color w:val="000080"/>
        </w:rPr>
        <w:t>,</w:t>
      </w:r>
      <w:r w:rsidRPr="00AA4E8D">
        <w:rPr>
          <w:color w:val="808080"/>
        </w:rPr>
        <w:t>'E'</w:t>
      </w:r>
      <w:r w:rsidRPr="00AA4E8D">
        <w:rPr>
          <w:b/>
          <w:bCs/>
          <w:color w:val="000080"/>
        </w:rPr>
        <w:t>,</w:t>
      </w:r>
      <w:r w:rsidRPr="00AA4E8D">
        <w:rPr>
          <w:color w:val="808080"/>
        </w:rPr>
        <w:t>'D'</w:t>
      </w:r>
      <w:r w:rsidRPr="00AA4E8D">
        <w:rPr>
          <w:b/>
          <w:bCs/>
          <w:color w:val="000080"/>
        </w:rPr>
        <w:t>,</w:t>
      </w:r>
      <w:r w:rsidRPr="00AA4E8D">
        <w:rPr>
          <w:color w:val="808080"/>
        </w:rPr>
        <w:t>'D'</w:t>
      </w:r>
      <w:r w:rsidRPr="00AA4E8D">
        <w:rPr>
          <w:b/>
          <w:bCs/>
          <w:color w:val="000080"/>
        </w:rPr>
        <w:t>]</w:t>
      </w:r>
      <w:r w:rsidRPr="00AA4E8D">
        <w:t xml:space="preserve">  </w:t>
      </w:r>
    </w:p>
    <w:p w14:paraId="7C5280C7" w14:textId="77777777" w:rsidR="00AA4E8D" w:rsidRPr="00AA4E8D" w:rsidRDefault="00AA4E8D" w:rsidP="00AA4E8D">
      <w:pPr>
        <w:pStyle w:val="CodesLine"/>
      </w:pPr>
      <w:r w:rsidRPr="00AA4E8D">
        <w:t>windobj</w:t>
      </w:r>
      <w:r w:rsidRPr="00AA4E8D">
        <w:rPr>
          <w:b/>
          <w:bCs/>
          <w:color w:val="000080"/>
        </w:rPr>
        <w:t>.</w:t>
      </w:r>
      <w:r w:rsidRPr="00AA4E8D">
        <w:t>WindNightClassList</w:t>
      </w:r>
      <w:r w:rsidRPr="00AA4E8D">
        <w:rPr>
          <w:b/>
          <w:bCs/>
          <w:color w:val="000080"/>
        </w:rPr>
        <w:t>=[</w:t>
      </w:r>
      <w:r w:rsidRPr="00AA4E8D">
        <w:rPr>
          <w:color w:val="808080"/>
        </w:rPr>
        <w:t>'F'</w:t>
      </w:r>
      <w:r w:rsidRPr="00AA4E8D">
        <w:rPr>
          <w:b/>
          <w:bCs/>
          <w:color w:val="000080"/>
        </w:rPr>
        <w:t>,</w:t>
      </w:r>
      <w:r w:rsidRPr="00AA4E8D">
        <w:rPr>
          <w:color w:val="808080"/>
        </w:rPr>
        <w:t>'D'</w:t>
      </w:r>
      <w:r w:rsidRPr="00AA4E8D">
        <w:rPr>
          <w:b/>
          <w:bCs/>
          <w:color w:val="000080"/>
        </w:rPr>
        <w:t>,</w:t>
      </w:r>
      <w:r w:rsidRPr="00AA4E8D">
        <w:rPr>
          <w:color w:val="808080"/>
        </w:rPr>
        <w:t>'B'</w:t>
      </w:r>
      <w:r w:rsidRPr="00AA4E8D">
        <w:rPr>
          <w:b/>
          <w:bCs/>
          <w:color w:val="000080"/>
        </w:rPr>
        <w:t>,</w:t>
      </w:r>
      <w:r w:rsidRPr="00AA4E8D">
        <w:rPr>
          <w:color w:val="808080"/>
        </w:rPr>
        <w:t>'E'</w:t>
      </w:r>
      <w:r w:rsidRPr="00AA4E8D">
        <w:rPr>
          <w:b/>
          <w:bCs/>
          <w:color w:val="000080"/>
        </w:rPr>
        <w:t>,</w:t>
      </w:r>
      <w:r w:rsidRPr="00AA4E8D">
        <w:rPr>
          <w:color w:val="808080"/>
        </w:rPr>
        <w:t>'D'</w:t>
      </w:r>
      <w:r w:rsidRPr="00AA4E8D">
        <w:rPr>
          <w:b/>
          <w:bCs/>
          <w:color w:val="000080"/>
        </w:rPr>
        <w:t>,</w:t>
      </w:r>
      <w:r w:rsidRPr="00AA4E8D">
        <w:rPr>
          <w:color w:val="808080"/>
        </w:rPr>
        <w:t>'D'</w:t>
      </w:r>
      <w:r w:rsidRPr="00AA4E8D">
        <w:rPr>
          <w:b/>
          <w:bCs/>
          <w:color w:val="000080"/>
        </w:rPr>
        <w:t>]</w:t>
      </w:r>
    </w:p>
    <w:p w14:paraId="04233A39" w14:textId="77777777" w:rsidR="00AA4E8D" w:rsidRPr="00AA4E8D" w:rsidRDefault="00AA4E8D" w:rsidP="00AA4E8D">
      <w:pPr>
        <w:pStyle w:val="CodesLine"/>
      </w:pPr>
    </w:p>
    <w:p w14:paraId="567D4DC9" w14:textId="77777777" w:rsidR="00AA4E8D" w:rsidRPr="00AA4E8D" w:rsidRDefault="00AA4E8D" w:rsidP="00AA4E8D">
      <w:pPr>
        <w:pStyle w:val="CodesLine"/>
      </w:pPr>
      <w:r w:rsidRPr="00AA4E8D">
        <w:rPr>
          <w:color w:val="008000"/>
        </w:rPr>
        <w:t>#define AlphaCOEFlist</w:t>
      </w:r>
    </w:p>
    <w:p w14:paraId="201DF0E3" w14:textId="77777777" w:rsidR="00AA4E8D" w:rsidRPr="00AA4E8D" w:rsidRDefault="00AA4E8D" w:rsidP="00AA4E8D">
      <w:pPr>
        <w:pStyle w:val="CodesLine"/>
      </w:pPr>
      <w:r w:rsidRPr="00AA4E8D">
        <w:t>windobj</w:t>
      </w:r>
      <w:r w:rsidRPr="00AA4E8D">
        <w:rPr>
          <w:b/>
          <w:bCs/>
          <w:color w:val="000080"/>
        </w:rPr>
        <w:t>.</w:t>
      </w:r>
      <w:r w:rsidRPr="00AA4E8D">
        <w:t>AlphaCOEFlist</w:t>
      </w:r>
      <w:r w:rsidRPr="00AA4E8D">
        <w:rPr>
          <w:b/>
          <w:bCs/>
          <w:color w:val="000080"/>
        </w:rPr>
        <w:t>=[</w:t>
      </w:r>
      <w:r w:rsidRPr="00AA4E8D">
        <w:rPr>
          <w:color w:val="FF0000"/>
        </w:rPr>
        <w:t>0.6</w:t>
      </w:r>
      <w:r w:rsidRPr="00AA4E8D">
        <w:rPr>
          <w:b/>
          <w:bCs/>
          <w:color w:val="000080"/>
        </w:rPr>
        <w:t>,</w:t>
      </w:r>
      <w:r w:rsidRPr="00AA4E8D">
        <w:rPr>
          <w:color w:val="FF0000"/>
        </w:rPr>
        <w:t>0.25</w:t>
      </w:r>
      <w:r w:rsidRPr="00AA4E8D">
        <w:rPr>
          <w:b/>
          <w:bCs/>
          <w:color w:val="000080"/>
        </w:rPr>
        <w:t>,</w:t>
      </w:r>
      <w:r w:rsidRPr="00AA4E8D">
        <w:rPr>
          <w:color w:val="FF0000"/>
        </w:rPr>
        <w:t>0.15</w:t>
      </w:r>
      <w:r w:rsidRPr="00AA4E8D">
        <w:rPr>
          <w:b/>
          <w:bCs/>
          <w:color w:val="000080"/>
        </w:rPr>
        <w:t>,</w:t>
      </w:r>
      <w:r w:rsidRPr="00AA4E8D">
        <w:rPr>
          <w:color w:val="FF0000"/>
        </w:rPr>
        <w:t>0.4</w:t>
      </w:r>
      <w:r w:rsidRPr="00AA4E8D">
        <w:rPr>
          <w:b/>
          <w:bCs/>
          <w:color w:val="000080"/>
        </w:rPr>
        <w:t>,</w:t>
      </w:r>
      <w:r w:rsidRPr="00AA4E8D">
        <w:rPr>
          <w:color w:val="FF0000"/>
        </w:rPr>
        <w:t>0.25</w:t>
      </w:r>
      <w:r w:rsidRPr="00AA4E8D">
        <w:rPr>
          <w:b/>
          <w:bCs/>
          <w:color w:val="000080"/>
        </w:rPr>
        <w:t>,</w:t>
      </w:r>
      <w:r w:rsidRPr="00AA4E8D">
        <w:rPr>
          <w:color w:val="FF0000"/>
        </w:rPr>
        <w:t>0.25</w:t>
      </w:r>
      <w:r w:rsidRPr="00AA4E8D">
        <w:rPr>
          <w:b/>
          <w:bCs/>
          <w:color w:val="000080"/>
        </w:rPr>
        <w:t>]</w:t>
      </w:r>
    </w:p>
    <w:p w14:paraId="37AEF847" w14:textId="77777777" w:rsidR="00AA4E8D" w:rsidRPr="00AA4E8D" w:rsidRDefault="00AA4E8D" w:rsidP="00AA4E8D">
      <w:pPr>
        <w:pStyle w:val="CodesLine"/>
      </w:pPr>
    </w:p>
    <w:p w14:paraId="4E777E07" w14:textId="77777777" w:rsidR="00AA4E8D" w:rsidRPr="00AA4E8D" w:rsidRDefault="00AA4E8D" w:rsidP="00AA4E8D">
      <w:pPr>
        <w:pStyle w:val="CodesLine"/>
      </w:pPr>
      <w:r w:rsidRPr="00AA4E8D">
        <w:rPr>
          <w:color w:val="008000"/>
        </w:rPr>
        <w:t>#define Wind speeds list</w:t>
      </w:r>
    </w:p>
    <w:p w14:paraId="0C96824E" w14:textId="77777777" w:rsidR="00AA4E8D" w:rsidRDefault="00AA4E8D" w:rsidP="00AA4E8D">
      <w:pPr>
        <w:pStyle w:val="CodesLine"/>
        <w:rPr>
          <w:b/>
          <w:bCs/>
          <w:color w:val="000080"/>
        </w:rPr>
      </w:pPr>
      <w:r w:rsidRPr="00AA4E8D">
        <w:t>windobj</w:t>
      </w:r>
      <w:r w:rsidRPr="00AA4E8D">
        <w:rPr>
          <w:b/>
          <w:bCs/>
          <w:color w:val="000080"/>
        </w:rPr>
        <w:t>.</w:t>
      </w:r>
      <w:r w:rsidRPr="00AA4E8D">
        <w:t>DayWindSpeedList</w:t>
      </w:r>
      <w:r w:rsidRPr="00AA4E8D">
        <w:rPr>
          <w:b/>
          <w:bCs/>
          <w:color w:val="000080"/>
        </w:rPr>
        <w:t>=[</w:t>
      </w:r>
    </w:p>
    <w:p w14:paraId="592AC243" w14:textId="1064404A" w:rsidR="00AA4E8D" w:rsidRDefault="00AA4E8D" w:rsidP="00AA4E8D">
      <w:pPr>
        <w:pStyle w:val="CodesLine"/>
        <w:rPr>
          <w:b/>
          <w:bCs/>
          <w:color w:val="000080"/>
        </w:rPr>
      </w:pPr>
      <w:r w:rsidRPr="00AA4E8D">
        <w:rPr>
          <w:b/>
          <w:bCs/>
          <w:color w:val="000080"/>
        </w:rPr>
        <w:t>[</w:t>
      </w:r>
      <w:r w:rsidRPr="00AA4E8D">
        <w:rPr>
          <w:color w:val="FF0000"/>
        </w:rPr>
        <w:t>1</w:t>
      </w:r>
      <w:r w:rsidRPr="00AA4E8D">
        <w:rPr>
          <w:b/>
          <w:bCs/>
          <w:color w:val="000080"/>
        </w:rPr>
        <w:t>,</w:t>
      </w:r>
      <w:r w:rsidRPr="00AA4E8D">
        <w:rPr>
          <w:color w:val="FF0000"/>
        </w:rPr>
        <w:t>2</w:t>
      </w:r>
      <w:r w:rsidRPr="00AA4E8D">
        <w:rPr>
          <w:b/>
          <w:bCs/>
          <w:color w:val="000080"/>
        </w:rPr>
        <w:t>],[</w:t>
      </w:r>
      <w:r w:rsidRPr="00AA4E8D">
        <w:rPr>
          <w:color w:val="FF0000"/>
        </w:rPr>
        <w:t>2</w:t>
      </w:r>
      <w:r w:rsidRPr="00AA4E8D">
        <w:rPr>
          <w:b/>
          <w:bCs/>
          <w:color w:val="000080"/>
        </w:rPr>
        <w:t>,</w:t>
      </w:r>
      <w:r w:rsidRPr="00AA4E8D">
        <w:rPr>
          <w:color w:val="FF0000"/>
        </w:rPr>
        <w:t>3</w:t>
      </w:r>
      <w:r w:rsidRPr="00AA4E8D">
        <w:rPr>
          <w:b/>
          <w:bCs/>
          <w:color w:val="000080"/>
        </w:rPr>
        <w:t>],[</w:t>
      </w:r>
      <w:r w:rsidRPr="00AA4E8D">
        <w:rPr>
          <w:color w:val="FF0000"/>
        </w:rPr>
        <w:t>3</w:t>
      </w:r>
      <w:r w:rsidRPr="00AA4E8D">
        <w:rPr>
          <w:b/>
          <w:bCs/>
          <w:color w:val="000080"/>
        </w:rPr>
        <w:t>,</w:t>
      </w:r>
      <w:r w:rsidRPr="00AA4E8D">
        <w:rPr>
          <w:color w:val="FF0000"/>
        </w:rPr>
        <w:t>5</w:t>
      </w:r>
      <w:r w:rsidRPr="00AA4E8D">
        <w:rPr>
          <w:b/>
          <w:bCs/>
          <w:color w:val="000080"/>
        </w:rPr>
        <w:t>],[</w:t>
      </w:r>
      <w:r w:rsidRPr="00AA4E8D">
        <w:rPr>
          <w:color w:val="FF0000"/>
        </w:rPr>
        <w:t>5</w:t>
      </w:r>
      <w:r w:rsidRPr="00AA4E8D">
        <w:rPr>
          <w:b/>
          <w:bCs/>
          <w:color w:val="000080"/>
        </w:rPr>
        <w:t>,</w:t>
      </w:r>
      <w:r w:rsidRPr="00AA4E8D">
        <w:rPr>
          <w:color w:val="FF0000"/>
        </w:rPr>
        <w:t>7</w:t>
      </w:r>
      <w:r w:rsidRPr="00AA4E8D">
        <w:rPr>
          <w:b/>
          <w:bCs/>
          <w:color w:val="000080"/>
        </w:rPr>
        <w:t>],[</w:t>
      </w:r>
      <w:r w:rsidRPr="00AA4E8D">
        <w:rPr>
          <w:color w:val="FF0000"/>
        </w:rPr>
        <w:t>7</w:t>
      </w:r>
      <w:r w:rsidRPr="00AA4E8D">
        <w:rPr>
          <w:b/>
          <w:bCs/>
          <w:color w:val="000080"/>
        </w:rPr>
        <w:t>,</w:t>
      </w:r>
      <w:r w:rsidRPr="00AA4E8D">
        <w:rPr>
          <w:color w:val="FF0000"/>
        </w:rPr>
        <w:t>9</w:t>
      </w:r>
      <w:r w:rsidRPr="00AA4E8D">
        <w:rPr>
          <w:b/>
          <w:bCs/>
          <w:color w:val="000080"/>
        </w:rPr>
        <w:t>],[</w:t>
      </w:r>
      <w:r w:rsidRPr="00AA4E8D">
        <w:rPr>
          <w:color w:val="FF0000"/>
        </w:rPr>
        <w:t>9</w:t>
      </w:r>
      <w:r w:rsidRPr="00AA4E8D">
        <w:rPr>
          <w:b/>
          <w:bCs/>
          <w:color w:val="000080"/>
        </w:rPr>
        <w:t>]]</w:t>
      </w:r>
    </w:p>
    <w:p w14:paraId="71030C27" w14:textId="77777777" w:rsidR="00AA4E8D" w:rsidRPr="00AA4E8D" w:rsidRDefault="00AA4E8D" w:rsidP="00AA4E8D">
      <w:pPr>
        <w:pStyle w:val="CodesLine"/>
      </w:pPr>
    </w:p>
    <w:p w14:paraId="5B4217F2" w14:textId="77777777" w:rsidR="00AA4E8D" w:rsidRDefault="00AA4E8D" w:rsidP="00AA4E8D">
      <w:pPr>
        <w:pStyle w:val="CodesLine"/>
        <w:rPr>
          <w:b/>
          <w:bCs/>
          <w:color w:val="000080"/>
        </w:rPr>
      </w:pPr>
      <w:r w:rsidRPr="00AA4E8D">
        <w:t>windobj</w:t>
      </w:r>
      <w:r w:rsidRPr="00AA4E8D">
        <w:rPr>
          <w:b/>
          <w:bCs/>
          <w:color w:val="000080"/>
        </w:rPr>
        <w:t>.</w:t>
      </w:r>
      <w:r w:rsidRPr="00AA4E8D">
        <w:t>NightWindSpeedList</w:t>
      </w:r>
      <w:r w:rsidRPr="00AA4E8D">
        <w:rPr>
          <w:b/>
          <w:bCs/>
          <w:color w:val="000080"/>
        </w:rPr>
        <w:t>=[</w:t>
      </w:r>
    </w:p>
    <w:p w14:paraId="586B5782" w14:textId="672A4265" w:rsidR="00AA4E8D" w:rsidRPr="00AA4E8D" w:rsidRDefault="00AA4E8D" w:rsidP="00AA4E8D">
      <w:pPr>
        <w:pStyle w:val="CodesLine"/>
      </w:pPr>
      <w:r w:rsidRPr="00AA4E8D">
        <w:rPr>
          <w:b/>
          <w:bCs/>
          <w:color w:val="000080"/>
        </w:rPr>
        <w:t>[</w:t>
      </w:r>
      <w:r w:rsidRPr="00AA4E8D">
        <w:rPr>
          <w:color w:val="FF0000"/>
        </w:rPr>
        <w:t>1</w:t>
      </w:r>
      <w:r w:rsidRPr="00AA4E8D">
        <w:rPr>
          <w:b/>
          <w:bCs/>
          <w:color w:val="000080"/>
        </w:rPr>
        <w:t>,</w:t>
      </w:r>
      <w:r w:rsidRPr="00AA4E8D">
        <w:rPr>
          <w:color w:val="FF0000"/>
        </w:rPr>
        <w:t>2</w:t>
      </w:r>
      <w:r w:rsidRPr="00AA4E8D">
        <w:rPr>
          <w:b/>
          <w:bCs/>
          <w:color w:val="000080"/>
        </w:rPr>
        <w:t>],[</w:t>
      </w:r>
      <w:r w:rsidRPr="00AA4E8D">
        <w:rPr>
          <w:color w:val="FF0000"/>
        </w:rPr>
        <w:t>2</w:t>
      </w:r>
      <w:r w:rsidRPr="00AA4E8D">
        <w:rPr>
          <w:b/>
          <w:bCs/>
          <w:color w:val="000080"/>
        </w:rPr>
        <w:t>,</w:t>
      </w:r>
      <w:r w:rsidRPr="00AA4E8D">
        <w:rPr>
          <w:color w:val="FF0000"/>
        </w:rPr>
        <w:t>3</w:t>
      </w:r>
      <w:r w:rsidRPr="00AA4E8D">
        <w:rPr>
          <w:b/>
          <w:bCs/>
          <w:color w:val="000080"/>
        </w:rPr>
        <w:t>],[</w:t>
      </w:r>
      <w:r w:rsidRPr="00AA4E8D">
        <w:rPr>
          <w:color w:val="FF0000"/>
        </w:rPr>
        <w:t>3</w:t>
      </w:r>
      <w:r w:rsidRPr="00AA4E8D">
        <w:rPr>
          <w:b/>
          <w:bCs/>
          <w:color w:val="000080"/>
        </w:rPr>
        <w:t>,</w:t>
      </w:r>
      <w:r w:rsidRPr="00AA4E8D">
        <w:rPr>
          <w:color w:val="FF0000"/>
        </w:rPr>
        <w:t>5</w:t>
      </w:r>
      <w:r w:rsidRPr="00AA4E8D">
        <w:rPr>
          <w:b/>
          <w:bCs/>
          <w:color w:val="000080"/>
        </w:rPr>
        <w:t>],[</w:t>
      </w:r>
      <w:r w:rsidRPr="00AA4E8D">
        <w:rPr>
          <w:color w:val="FF0000"/>
        </w:rPr>
        <w:t>5</w:t>
      </w:r>
      <w:r w:rsidRPr="00AA4E8D">
        <w:rPr>
          <w:b/>
          <w:bCs/>
          <w:color w:val="000080"/>
        </w:rPr>
        <w:t>,</w:t>
      </w:r>
      <w:r w:rsidRPr="00AA4E8D">
        <w:rPr>
          <w:color w:val="FF0000"/>
        </w:rPr>
        <w:t>7</w:t>
      </w:r>
      <w:r w:rsidRPr="00AA4E8D">
        <w:rPr>
          <w:b/>
          <w:bCs/>
          <w:color w:val="000080"/>
        </w:rPr>
        <w:t>],[</w:t>
      </w:r>
      <w:r w:rsidRPr="00AA4E8D">
        <w:rPr>
          <w:color w:val="FF0000"/>
        </w:rPr>
        <w:t>7</w:t>
      </w:r>
      <w:r w:rsidRPr="00AA4E8D">
        <w:rPr>
          <w:b/>
          <w:bCs/>
          <w:color w:val="000080"/>
        </w:rPr>
        <w:t>,</w:t>
      </w:r>
      <w:r w:rsidRPr="00AA4E8D">
        <w:rPr>
          <w:color w:val="FF0000"/>
        </w:rPr>
        <w:t>9</w:t>
      </w:r>
      <w:r w:rsidRPr="00AA4E8D">
        <w:rPr>
          <w:b/>
          <w:bCs/>
          <w:color w:val="000080"/>
        </w:rPr>
        <w:t>],[</w:t>
      </w:r>
      <w:r w:rsidRPr="00AA4E8D">
        <w:rPr>
          <w:color w:val="FF0000"/>
        </w:rPr>
        <w:t>9</w:t>
      </w:r>
      <w:r w:rsidRPr="00AA4E8D">
        <w:rPr>
          <w:b/>
          <w:bCs/>
          <w:color w:val="000080"/>
        </w:rPr>
        <w:t>]]</w:t>
      </w:r>
    </w:p>
    <w:p w14:paraId="290907E5" w14:textId="77777777" w:rsidR="00AA4E8D" w:rsidRPr="00AA4E8D" w:rsidRDefault="00AA4E8D" w:rsidP="00AA4E8D">
      <w:pPr>
        <w:pStyle w:val="CodesLine"/>
      </w:pPr>
    </w:p>
    <w:p w14:paraId="5A80A4B8" w14:textId="6F7F0256" w:rsidR="00AA4E8D" w:rsidRDefault="00AA4E8D" w:rsidP="00AA4E8D">
      <w:pPr>
        <w:pStyle w:val="CodesLine"/>
      </w:pPr>
      <w:r w:rsidRPr="00AA4E8D">
        <w:rPr>
          <w:color w:val="008000"/>
        </w:rPr>
        <w:t>#Define wind probabilities for Day and night for each direction and corresponding to the wind speeds</w:t>
      </w:r>
    </w:p>
    <w:p w14:paraId="76897DAC" w14:textId="77777777" w:rsidR="00AA4E8D" w:rsidRPr="00AA4E8D" w:rsidRDefault="00AA4E8D" w:rsidP="00AA4E8D">
      <w:pPr>
        <w:pStyle w:val="CodesLine"/>
      </w:pPr>
    </w:p>
    <w:p w14:paraId="71E30682" w14:textId="77777777" w:rsidR="00AA4E8D" w:rsidRDefault="00AA4E8D" w:rsidP="00AA4E8D">
      <w:pPr>
        <w:pStyle w:val="CodesLine"/>
        <w:rPr>
          <w:b/>
          <w:bCs/>
          <w:color w:val="000080"/>
        </w:rPr>
      </w:pPr>
      <w:r w:rsidRPr="00AA4E8D">
        <w:t>windobj</w:t>
      </w:r>
      <w:r w:rsidRPr="00AA4E8D">
        <w:rPr>
          <w:b/>
          <w:bCs/>
          <w:color w:val="000080"/>
        </w:rPr>
        <w:t>.</w:t>
      </w:r>
      <w:r w:rsidRPr="00AA4E8D">
        <w:t>DayWindFreqMatrix</w:t>
      </w:r>
      <w:r w:rsidRPr="00AA4E8D">
        <w:rPr>
          <w:b/>
          <w:bCs/>
          <w:color w:val="000080"/>
        </w:rPr>
        <w:t>=[</w:t>
      </w:r>
    </w:p>
    <w:p w14:paraId="143C2075" w14:textId="68286CCE" w:rsidR="00AA4E8D" w:rsidRPr="00AA4E8D" w:rsidRDefault="00AA4E8D" w:rsidP="00AA4E8D">
      <w:pPr>
        <w:pStyle w:val="CodesLine"/>
      </w:pPr>
      <w:r w:rsidRPr="00AA4E8D">
        <w:rPr>
          <w:b/>
          <w:bCs/>
          <w:color w:val="000080"/>
        </w:rPr>
        <w:t>[</w:t>
      </w:r>
      <w:r w:rsidRPr="00AA4E8D">
        <w:rPr>
          <w:color w:val="FF0000"/>
        </w:rPr>
        <w:t>0.446</w:t>
      </w:r>
      <w:r w:rsidRPr="00AA4E8D">
        <w:rPr>
          <w:b/>
          <w:bCs/>
          <w:color w:val="000080"/>
        </w:rPr>
        <w:t>,</w:t>
      </w:r>
      <w:r w:rsidRPr="00AA4E8D">
        <w:rPr>
          <w:color w:val="FF0000"/>
        </w:rPr>
        <w:t>0.372</w:t>
      </w:r>
      <w:r w:rsidRPr="00AA4E8D">
        <w:rPr>
          <w:b/>
          <w:bCs/>
          <w:color w:val="000080"/>
        </w:rPr>
        <w:t>,</w:t>
      </w:r>
      <w:r w:rsidRPr="00AA4E8D">
        <w:rPr>
          <w:color w:val="FF0000"/>
        </w:rPr>
        <w:t>0.355</w:t>
      </w:r>
      <w:r w:rsidRPr="00AA4E8D">
        <w:rPr>
          <w:b/>
          <w:bCs/>
          <w:color w:val="000080"/>
        </w:rPr>
        <w:t>,</w:t>
      </w:r>
      <w:r w:rsidRPr="00AA4E8D">
        <w:rPr>
          <w:color w:val="FF0000"/>
        </w:rPr>
        <w:t>0.109</w:t>
      </w:r>
      <w:r w:rsidRPr="00AA4E8D">
        <w:rPr>
          <w:b/>
          <w:bCs/>
          <w:color w:val="000080"/>
        </w:rPr>
        <w:t>,</w:t>
      </w:r>
      <w:r w:rsidRPr="00AA4E8D">
        <w:rPr>
          <w:color w:val="FF0000"/>
        </w:rPr>
        <w:t>0.017</w:t>
      </w:r>
      <w:r w:rsidRPr="00AA4E8D">
        <w:rPr>
          <w:b/>
          <w:bCs/>
          <w:color w:val="000080"/>
        </w:rPr>
        <w:t>,</w:t>
      </w:r>
      <w:r w:rsidRPr="00AA4E8D">
        <w:rPr>
          <w:color w:val="FF0000"/>
        </w:rPr>
        <w:t>0</w:t>
      </w:r>
      <w:r w:rsidRPr="00AA4E8D">
        <w:rPr>
          <w:b/>
          <w:bCs/>
          <w:color w:val="000080"/>
        </w:rPr>
        <w:t>],</w:t>
      </w:r>
    </w:p>
    <w:p w14:paraId="61B5D469" w14:textId="1B827CE6" w:rsidR="00AA4E8D" w:rsidRPr="00AA4E8D" w:rsidRDefault="00AA4E8D" w:rsidP="00AA4E8D">
      <w:pPr>
        <w:pStyle w:val="CodesLine"/>
      </w:pPr>
      <w:r w:rsidRPr="00AA4E8D">
        <w:rPr>
          <w:b/>
          <w:bCs/>
          <w:color w:val="000080"/>
        </w:rPr>
        <w:t>[</w:t>
      </w:r>
      <w:r w:rsidRPr="00AA4E8D">
        <w:rPr>
          <w:color w:val="FF0000"/>
        </w:rPr>
        <w:t>0.44</w:t>
      </w:r>
      <w:r w:rsidRPr="00AA4E8D">
        <w:rPr>
          <w:b/>
          <w:bCs/>
          <w:color w:val="000080"/>
        </w:rPr>
        <w:t>,</w:t>
      </w:r>
      <w:r w:rsidRPr="00AA4E8D">
        <w:rPr>
          <w:color w:val="FF0000"/>
        </w:rPr>
        <w:t>0.938</w:t>
      </w:r>
      <w:r w:rsidRPr="00AA4E8D">
        <w:rPr>
          <w:b/>
          <w:bCs/>
          <w:color w:val="000080"/>
        </w:rPr>
        <w:t>,</w:t>
      </w:r>
      <w:r w:rsidRPr="00AA4E8D">
        <w:rPr>
          <w:color w:val="FF0000"/>
        </w:rPr>
        <w:t>1.55</w:t>
      </w:r>
      <w:r w:rsidRPr="00AA4E8D">
        <w:rPr>
          <w:b/>
          <w:bCs/>
          <w:color w:val="000080"/>
        </w:rPr>
        <w:t>,</w:t>
      </w:r>
      <w:r w:rsidRPr="00AA4E8D">
        <w:rPr>
          <w:color w:val="FF0000"/>
        </w:rPr>
        <w:t>0.755</w:t>
      </w:r>
      <w:r w:rsidRPr="00AA4E8D">
        <w:rPr>
          <w:b/>
          <w:bCs/>
          <w:color w:val="000080"/>
        </w:rPr>
        <w:t>,</w:t>
      </w:r>
      <w:r w:rsidRPr="00AA4E8D">
        <w:rPr>
          <w:color w:val="FF0000"/>
        </w:rPr>
        <w:t>0.097</w:t>
      </w:r>
      <w:r w:rsidRPr="00AA4E8D">
        <w:rPr>
          <w:b/>
          <w:bCs/>
          <w:color w:val="000080"/>
        </w:rPr>
        <w:t>,</w:t>
      </w:r>
      <w:r w:rsidRPr="00AA4E8D">
        <w:rPr>
          <w:color w:val="FF0000"/>
        </w:rPr>
        <w:t>0.029</w:t>
      </w:r>
      <w:r w:rsidRPr="00AA4E8D">
        <w:rPr>
          <w:b/>
          <w:bCs/>
          <w:color w:val="000080"/>
        </w:rPr>
        <w:t>],</w:t>
      </w:r>
    </w:p>
    <w:p w14:paraId="17A2AAEC" w14:textId="723B156A" w:rsidR="00AA4E8D" w:rsidRPr="00AA4E8D" w:rsidRDefault="00AA4E8D" w:rsidP="00AA4E8D">
      <w:pPr>
        <w:pStyle w:val="CodesLine"/>
      </w:pPr>
      <w:r w:rsidRPr="00AA4E8D">
        <w:rPr>
          <w:b/>
          <w:bCs/>
          <w:color w:val="000080"/>
        </w:rPr>
        <w:t>[</w:t>
      </w:r>
      <w:r w:rsidRPr="00AA4E8D">
        <w:rPr>
          <w:color w:val="FF0000"/>
        </w:rPr>
        <w:t>0.898</w:t>
      </w:r>
      <w:r w:rsidRPr="00AA4E8D">
        <w:rPr>
          <w:b/>
          <w:bCs/>
          <w:color w:val="000080"/>
        </w:rPr>
        <w:t>,</w:t>
      </w:r>
      <w:r w:rsidRPr="00AA4E8D">
        <w:rPr>
          <w:color w:val="FF0000"/>
        </w:rPr>
        <w:t>1.321</w:t>
      </w:r>
      <w:r w:rsidRPr="00AA4E8D">
        <w:rPr>
          <w:b/>
          <w:bCs/>
          <w:color w:val="000080"/>
        </w:rPr>
        <w:t>,</w:t>
      </w:r>
      <w:r w:rsidRPr="00AA4E8D">
        <w:rPr>
          <w:color w:val="FF0000"/>
        </w:rPr>
        <w:t>3.06</w:t>
      </w:r>
      <w:r w:rsidRPr="00AA4E8D">
        <w:rPr>
          <w:b/>
          <w:bCs/>
          <w:color w:val="000080"/>
        </w:rPr>
        <w:t>,</w:t>
      </w:r>
      <w:r w:rsidRPr="00AA4E8D">
        <w:rPr>
          <w:color w:val="FF0000"/>
        </w:rPr>
        <w:t>1.402</w:t>
      </w:r>
      <w:r w:rsidRPr="00AA4E8D">
        <w:rPr>
          <w:b/>
          <w:bCs/>
          <w:color w:val="000080"/>
        </w:rPr>
        <w:t>,</w:t>
      </w:r>
      <w:r w:rsidRPr="00AA4E8D">
        <w:rPr>
          <w:color w:val="FF0000"/>
        </w:rPr>
        <w:t>0.767</w:t>
      </w:r>
      <w:r w:rsidRPr="00AA4E8D">
        <w:rPr>
          <w:b/>
          <w:bCs/>
          <w:color w:val="000080"/>
        </w:rPr>
        <w:t>,</w:t>
      </w:r>
      <w:r w:rsidRPr="00AA4E8D">
        <w:rPr>
          <w:color w:val="FF0000"/>
        </w:rPr>
        <w:t>0.892</w:t>
      </w:r>
      <w:r w:rsidRPr="00AA4E8D">
        <w:rPr>
          <w:b/>
          <w:bCs/>
          <w:color w:val="000080"/>
        </w:rPr>
        <w:t>],</w:t>
      </w:r>
    </w:p>
    <w:p w14:paraId="5683CCFD" w14:textId="37E8B0EF" w:rsidR="00AA4E8D" w:rsidRPr="00AA4E8D" w:rsidRDefault="00AA4E8D" w:rsidP="00AA4E8D">
      <w:pPr>
        <w:pStyle w:val="CodesLine"/>
      </w:pPr>
      <w:r w:rsidRPr="00AA4E8D">
        <w:rPr>
          <w:b/>
          <w:bCs/>
          <w:color w:val="000080"/>
        </w:rPr>
        <w:t>[</w:t>
      </w:r>
      <w:r w:rsidRPr="00AA4E8D">
        <w:rPr>
          <w:color w:val="FF0000"/>
        </w:rPr>
        <w:t>0.875</w:t>
      </w:r>
      <w:r w:rsidRPr="00AA4E8D">
        <w:rPr>
          <w:b/>
          <w:bCs/>
          <w:color w:val="000080"/>
        </w:rPr>
        <w:t>,</w:t>
      </w:r>
      <w:r w:rsidRPr="00AA4E8D">
        <w:rPr>
          <w:color w:val="FF0000"/>
        </w:rPr>
        <w:t>1.241</w:t>
      </w:r>
      <w:r w:rsidRPr="00AA4E8D">
        <w:rPr>
          <w:b/>
          <w:bCs/>
          <w:color w:val="000080"/>
        </w:rPr>
        <w:t>,</w:t>
      </w:r>
      <w:r w:rsidRPr="00AA4E8D">
        <w:rPr>
          <w:color w:val="FF0000"/>
        </w:rPr>
        <w:t>2.626</w:t>
      </w:r>
      <w:r w:rsidRPr="00AA4E8D">
        <w:rPr>
          <w:b/>
          <w:bCs/>
          <w:color w:val="000080"/>
        </w:rPr>
        <w:t>,</w:t>
      </w:r>
      <w:r w:rsidRPr="00AA4E8D">
        <w:rPr>
          <w:color w:val="FF0000"/>
        </w:rPr>
        <w:t>1.51</w:t>
      </w:r>
      <w:r w:rsidRPr="00AA4E8D">
        <w:rPr>
          <w:b/>
          <w:bCs/>
          <w:color w:val="000080"/>
        </w:rPr>
        <w:t>,</w:t>
      </w:r>
      <w:r w:rsidRPr="00AA4E8D">
        <w:rPr>
          <w:color w:val="FF0000"/>
        </w:rPr>
        <w:t>0.892</w:t>
      </w:r>
      <w:r w:rsidRPr="00AA4E8D">
        <w:rPr>
          <w:b/>
          <w:bCs/>
          <w:color w:val="000080"/>
        </w:rPr>
        <w:t>,</w:t>
      </w:r>
      <w:r w:rsidRPr="00AA4E8D">
        <w:rPr>
          <w:color w:val="FF0000"/>
        </w:rPr>
        <w:t>0.646</w:t>
      </w:r>
      <w:r w:rsidRPr="00AA4E8D">
        <w:rPr>
          <w:b/>
          <w:bCs/>
          <w:color w:val="000080"/>
        </w:rPr>
        <w:t>],</w:t>
      </w:r>
    </w:p>
    <w:p w14:paraId="195BFB07" w14:textId="340E64CD" w:rsidR="00AA4E8D" w:rsidRPr="00AA4E8D" w:rsidRDefault="00AA4E8D" w:rsidP="00AA4E8D">
      <w:pPr>
        <w:pStyle w:val="CodesLine"/>
      </w:pPr>
      <w:r w:rsidRPr="00AA4E8D">
        <w:rPr>
          <w:b/>
          <w:bCs/>
          <w:color w:val="000080"/>
        </w:rPr>
        <w:t>[</w:t>
      </w:r>
      <w:r w:rsidRPr="00AA4E8D">
        <w:rPr>
          <w:color w:val="FF0000"/>
        </w:rPr>
        <w:t>0.801</w:t>
      </w:r>
      <w:r w:rsidRPr="00AA4E8D">
        <w:rPr>
          <w:b/>
          <w:bCs/>
          <w:color w:val="000080"/>
        </w:rPr>
        <w:t>,</w:t>
      </w:r>
      <w:r w:rsidRPr="00AA4E8D">
        <w:rPr>
          <w:color w:val="FF0000"/>
        </w:rPr>
        <w:t>0.927</w:t>
      </w:r>
      <w:r w:rsidRPr="00AA4E8D">
        <w:rPr>
          <w:b/>
          <w:bCs/>
          <w:color w:val="000080"/>
        </w:rPr>
        <w:t>,</w:t>
      </w:r>
      <w:r w:rsidRPr="00AA4E8D">
        <w:rPr>
          <w:color w:val="FF0000"/>
        </w:rPr>
        <w:t>1.63</w:t>
      </w:r>
      <w:r w:rsidRPr="00AA4E8D">
        <w:rPr>
          <w:b/>
          <w:bCs/>
          <w:color w:val="000080"/>
        </w:rPr>
        <w:t>,</w:t>
      </w:r>
      <w:r w:rsidRPr="00AA4E8D">
        <w:rPr>
          <w:color w:val="FF0000"/>
        </w:rPr>
        <w:t>0.658</w:t>
      </w:r>
      <w:r w:rsidRPr="00AA4E8D">
        <w:rPr>
          <w:b/>
          <w:bCs/>
          <w:color w:val="000080"/>
        </w:rPr>
        <w:t>,</w:t>
      </w:r>
      <w:r w:rsidRPr="00AA4E8D">
        <w:rPr>
          <w:color w:val="FF0000"/>
        </w:rPr>
        <w:t>0.355</w:t>
      </w:r>
      <w:r w:rsidRPr="00AA4E8D">
        <w:rPr>
          <w:b/>
          <w:bCs/>
          <w:color w:val="000080"/>
        </w:rPr>
        <w:t>,</w:t>
      </w:r>
      <w:r w:rsidRPr="00AA4E8D">
        <w:rPr>
          <w:color w:val="FF0000"/>
        </w:rPr>
        <w:t>0.097</w:t>
      </w:r>
      <w:r w:rsidRPr="00AA4E8D">
        <w:rPr>
          <w:b/>
          <w:bCs/>
          <w:color w:val="000080"/>
        </w:rPr>
        <w:t>],</w:t>
      </w:r>
    </w:p>
    <w:p w14:paraId="78B9EB58" w14:textId="0D60153D" w:rsidR="00AA4E8D" w:rsidRPr="00AA4E8D" w:rsidRDefault="00AA4E8D" w:rsidP="00AA4E8D">
      <w:pPr>
        <w:pStyle w:val="CodesLine"/>
      </w:pPr>
      <w:r w:rsidRPr="00AA4E8D">
        <w:rPr>
          <w:b/>
          <w:bCs/>
          <w:color w:val="000080"/>
        </w:rPr>
        <w:t>[</w:t>
      </w:r>
      <w:r w:rsidRPr="00AA4E8D">
        <w:rPr>
          <w:color w:val="FF0000"/>
        </w:rPr>
        <w:t>0.87</w:t>
      </w:r>
      <w:r w:rsidRPr="00AA4E8D">
        <w:rPr>
          <w:b/>
          <w:bCs/>
          <w:color w:val="000080"/>
        </w:rPr>
        <w:t>,</w:t>
      </w:r>
      <w:r w:rsidRPr="00AA4E8D">
        <w:rPr>
          <w:color w:val="FF0000"/>
        </w:rPr>
        <w:t>1.121</w:t>
      </w:r>
      <w:r w:rsidRPr="00AA4E8D">
        <w:rPr>
          <w:b/>
          <w:bCs/>
          <w:color w:val="000080"/>
        </w:rPr>
        <w:t>,</w:t>
      </w:r>
      <w:r w:rsidRPr="00AA4E8D">
        <w:rPr>
          <w:color w:val="FF0000"/>
        </w:rPr>
        <w:t>0.984</w:t>
      </w:r>
      <w:r w:rsidRPr="00AA4E8D">
        <w:rPr>
          <w:b/>
          <w:bCs/>
          <w:color w:val="000080"/>
        </w:rPr>
        <w:t>,</w:t>
      </w:r>
      <w:r w:rsidRPr="00AA4E8D">
        <w:rPr>
          <w:color w:val="FF0000"/>
        </w:rPr>
        <w:t>0.309</w:t>
      </w:r>
      <w:r w:rsidRPr="00AA4E8D">
        <w:rPr>
          <w:b/>
          <w:bCs/>
          <w:color w:val="000080"/>
        </w:rPr>
        <w:t>,</w:t>
      </w:r>
      <w:r w:rsidRPr="00AA4E8D">
        <w:rPr>
          <w:color w:val="FF0000"/>
        </w:rPr>
        <w:t>0.023</w:t>
      </w:r>
      <w:r w:rsidRPr="00AA4E8D">
        <w:rPr>
          <w:b/>
          <w:bCs/>
          <w:color w:val="000080"/>
        </w:rPr>
        <w:t>,</w:t>
      </w:r>
      <w:r w:rsidRPr="00AA4E8D">
        <w:rPr>
          <w:color w:val="FF0000"/>
        </w:rPr>
        <w:t>0.029</w:t>
      </w:r>
      <w:r w:rsidRPr="00AA4E8D">
        <w:rPr>
          <w:b/>
          <w:bCs/>
          <w:color w:val="000080"/>
        </w:rPr>
        <w:t>],</w:t>
      </w:r>
    </w:p>
    <w:p w14:paraId="0F868AD4" w14:textId="498B66EC" w:rsidR="00AA4E8D" w:rsidRPr="00AA4E8D" w:rsidRDefault="00AA4E8D" w:rsidP="00AA4E8D">
      <w:pPr>
        <w:pStyle w:val="CodesLine"/>
      </w:pPr>
      <w:r w:rsidRPr="00AA4E8D">
        <w:rPr>
          <w:b/>
          <w:bCs/>
          <w:color w:val="000080"/>
        </w:rPr>
        <w:t>[</w:t>
      </w:r>
      <w:r w:rsidRPr="00AA4E8D">
        <w:rPr>
          <w:color w:val="FF0000"/>
        </w:rPr>
        <w:t>0.778</w:t>
      </w:r>
      <w:r w:rsidRPr="00AA4E8D">
        <w:rPr>
          <w:b/>
          <w:bCs/>
          <w:color w:val="000080"/>
        </w:rPr>
        <w:t>,</w:t>
      </w:r>
      <w:r w:rsidRPr="00AA4E8D">
        <w:rPr>
          <w:color w:val="FF0000"/>
        </w:rPr>
        <w:t>0.801</w:t>
      </w:r>
      <w:r w:rsidRPr="00AA4E8D">
        <w:rPr>
          <w:b/>
          <w:bCs/>
          <w:color w:val="000080"/>
        </w:rPr>
        <w:t>,</w:t>
      </w:r>
      <w:r w:rsidRPr="00AA4E8D">
        <w:rPr>
          <w:color w:val="FF0000"/>
        </w:rPr>
        <w:t>0.91</w:t>
      </w:r>
      <w:r w:rsidRPr="00AA4E8D">
        <w:rPr>
          <w:b/>
          <w:bCs/>
          <w:color w:val="000080"/>
        </w:rPr>
        <w:t>,</w:t>
      </w:r>
      <w:r w:rsidRPr="00AA4E8D">
        <w:rPr>
          <w:color w:val="FF0000"/>
        </w:rPr>
        <w:t>0.315</w:t>
      </w:r>
      <w:r w:rsidRPr="00AA4E8D">
        <w:rPr>
          <w:b/>
          <w:bCs/>
          <w:color w:val="000080"/>
        </w:rPr>
        <w:t>,</w:t>
      </w:r>
      <w:r w:rsidRPr="00AA4E8D">
        <w:rPr>
          <w:color w:val="FF0000"/>
        </w:rPr>
        <w:t>0.029</w:t>
      </w:r>
      <w:r w:rsidRPr="00AA4E8D">
        <w:rPr>
          <w:b/>
          <w:bCs/>
          <w:color w:val="000080"/>
        </w:rPr>
        <w:t>,</w:t>
      </w:r>
      <w:r w:rsidRPr="00AA4E8D">
        <w:rPr>
          <w:color w:val="FF0000"/>
        </w:rPr>
        <w:t>0</w:t>
      </w:r>
      <w:r w:rsidRPr="00AA4E8D">
        <w:rPr>
          <w:b/>
          <w:bCs/>
          <w:color w:val="000080"/>
        </w:rPr>
        <w:t>],</w:t>
      </w:r>
    </w:p>
    <w:p w14:paraId="3788A43C" w14:textId="29539D50" w:rsidR="00AA4E8D" w:rsidRPr="00AA4E8D" w:rsidRDefault="00AA4E8D" w:rsidP="00AA4E8D">
      <w:pPr>
        <w:pStyle w:val="CodesLine"/>
      </w:pPr>
      <w:r w:rsidRPr="00AA4E8D">
        <w:rPr>
          <w:b/>
          <w:bCs/>
          <w:color w:val="000080"/>
        </w:rPr>
        <w:t>[</w:t>
      </w:r>
      <w:r w:rsidRPr="00AA4E8D">
        <w:rPr>
          <w:color w:val="FF0000"/>
        </w:rPr>
        <w:t>0.652</w:t>
      </w:r>
      <w:r w:rsidRPr="00AA4E8D">
        <w:rPr>
          <w:b/>
          <w:bCs/>
          <w:color w:val="000080"/>
        </w:rPr>
        <w:t>,</w:t>
      </w:r>
      <w:r w:rsidRPr="00AA4E8D">
        <w:rPr>
          <w:color w:val="FF0000"/>
        </w:rPr>
        <w:t>0.875</w:t>
      </w:r>
      <w:r w:rsidRPr="00AA4E8D">
        <w:rPr>
          <w:b/>
          <w:bCs/>
          <w:color w:val="000080"/>
        </w:rPr>
        <w:t>,</w:t>
      </w:r>
      <w:r w:rsidRPr="00AA4E8D">
        <w:rPr>
          <w:color w:val="FF0000"/>
        </w:rPr>
        <w:t>1.35</w:t>
      </w:r>
      <w:r w:rsidRPr="00AA4E8D">
        <w:rPr>
          <w:b/>
          <w:bCs/>
          <w:color w:val="000080"/>
        </w:rPr>
        <w:t>,</w:t>
      </w:r>
      <w:r w:rsidRPr="00AA4E8D">
        <w:rPr>
          <w:color w:val="FF0000"/>
        </w:rPr>
        <w:t>0.498</w:t>
      </w:r>
      <w:r w:rsidRPr="00AA4E8D">
        <w:rPr>
          <w:b/>
          <w:bCs/>
          <w:color w:val="000080"/>
        </w:rPr>
        <w:t>,</w:t>
      </w:r>
      <w:r w:rsidRPr="00AA4E8D">
        <w:rPr>
          <w:color w:val="FF0000"/>
        </w:rPr>
        <w:t>0.086</w:t>
      </w:r>
      <w:r w:rsidRPr="00AA4E8D">
        <w:rPr>
          <w:b/>
          <w:bCs/>
          <w:color w:val="000080"/>
        </w:rPr>
        <w:t>,</w:t>
      </w:r>
      <w:r w:rsidRPr="00AA4E8D">
        <w:rPr>
          <w:color w:val="FF0000"/>
        </w:rPr>
        <w:t>0.023</w:t>
      </w:r>
      <w:r w:rsidRPr="00AA4E8D">
        <w:rPr>
          <w:b/>
          <w:bCs/>
          <w:color w:val="000080"/>
        </w:rPr>
        <w:t>],</w:t>
      </w:r>
    </w:p>
    <w:p w14:paraId="101154A3" w14:textId="72F2F950" w:rsidR="00AA4E8D" w:rsidRPr="00AA4E8D" w:rsidRDefault="00AA4E8D" w:rsidP="00AA4E8D">
      <w:pPr>
        <w:pStyle w:val="CodesLine"/>
      </w:pPr>
      <w:r w:rsidRPr="00AA4E8D">
        <w:rPr>
          <w:b/>
          <w:bCs/>
          <w:color w:val="000080"/>
        </w:rPr>
        <w:t>[</w:t>
      </w:r>
      <w:r w:rsidRPr="00AA4E8D">
        <w:rPr>
          <w:color w:val="FF0000"/>
        </w:rPr>
        <w:t>0.566</w:t>
      </w:r>
      <w:r w:rsidRPr="00AA4E8D">
        <w:rPr>
          <w:b/>
          <w:bCs/>
          <w:color w:val="000080"/>
        </w:rPr>
        <w:t>,</w:t>
      </w:r>
      <w:r w:rsidRPr="00AA4E8D">
        <w:rPr>
          <w:color w:val="FF0000"/>
        </w:rPr>
        <w:t>0.887</w:t>
      </w:r>
      <w:r w:rsidRPr="00AA4E8D">
        <w:rPr>
          <w:b/>
          <w:bCs/>
          <w:color w:val="000080"/>
        </w:rPr>
        <w:t>,</w:t>
      </w:r>
      <w:r w:rsidRPr="00AA4E8D">
        <w:rPr>
          <w:color w:val="FF0000"/>
        </w:rPr>
        <w:t>1.659</w:t>
      </w:r>
      <w:r w:rsidRPr="00AA4E8D">
        <w:rPr>
          <w:b/>
          <w:bCs/>
          <w:color w:val="000080"/>
        </w:rPr>
        <w:t>,</w:t>
      </w:r>
      <w:r w:rsidRPr="00AA4E8D">
        <w:rPr>
          <w:color w:val="FF0000"/>
        </w:rPr>
        <w:t>0.709</w:t>
      </w:r>
      <w:r w:rsidRPr="00AA4E8D">
        <w:rPr>
          <w:b/>
          <w:bCs/>
          <w:color w:val="000080"/>
        </w:rPr>
        <w:t>,</w:t>
      </w:r>
      <w:r w:rsidRPr="00AA4E8D">
        <w:rPr>
          <w:color w:val="FF0000"/>
        </w:rPr>
        <w:t>0.149</w:t>
      </w:r>
      <w:r w:rsidRPr="00AA4E8D">
        <w:rPr>
          <w:b/>
          <w:bCs/>
          <w:color w:val="000080"/>
        </w:rPr>
        <w:t>,</w:t>
      </w:r>
      <w:r w:rsidRPr="00AA4E8D">
        <w:rPr>
          <w:color w:val="FF0000"/>
        </w:rPr>
        <w:t>0</w:t>
      </w:r>
      <w:r w:rsidRPr="00AA4E8D">
        <w:rPr>
          <w:b/>
          <w:bCs/>
          <w:color w:val="000080"/>
        </w:rPr>
        <w:t>],</w:t>
      </w:r>
    </w:p>
    <w:p w14:paraId="03E8A598" w14:textId="0FE0C8A5" w:rsidR="00AA4E8D" w:rsidRPr="00AA4E8D" w:rsidRDefault="00AA4E8D" w:rsidP="00AA4E8D">
      <w:pPr>
        <w:pStyle w:val="CodesLine"/>
      </w:pPr>
      <w:r w:rsidRPr="00AA4E8D">
        <w:rPr>
          <w:b/>
          <w:bCs/>
          <w:color w:val="000080"/>
        </w:rPr>
        <w:t>[</w:t>
      </w:r>
      <w:r w:rsidRPr="00AA4E8D">
        <w:rPr>
          <w:color w:val="FF0000"/>
        </w:rPr>
        <w:t>0.583</w:t>
      </w:r>
      <w:r w:rsidRPr="00AA4E8D">
        <w:rPr>
          <w:b/>
          <w:bCs/>
          <w:color w:val="000080"/>
        </w:rPr>
        <w:t>,</w:t>
      </w:r>
      <w:r w:rsidRPr="00AA4E8D">
        <w:rPr>
          <w:color w:val="FF0000"/>
        </w:rPr>
        <w:t>0.807</w:t>
      </w:r>
      <w:r w:rsidRPr="00AA4E8D">
        <w:rPr>
          <w:b/>
          <w:bCs/>
          <w:color w:val="000080"/>
        </w:rPr>
        <w:t>,</w:t>
      </w:r>
      <w:r w:rsidRPr="00AA4E8D">
        <w:rPr>
          <w:color w:val="FF0000"/>
        </w:rPr>
        <w:t>2.128</w:t>
      </w:r>
      <w:r w:rsidRPr="00AA4E8D">
        <w:rPr>
          <w:b/>
          <w:bCs/>
          <w:color w:val="000080"/>
        </w:rPr>
        <w:t>,</w:t>
      </w:r>
      <w:r w:rsidRPr="00AA4E8D">
        <w:rPr>
          <w:color w:val="FF0000"/>
        </w:rPr>
        <w:t>2.998</w:t>
      </w:r>
      <w:r w:rsidRPr="00AA4E8D">
        <w:rPr>
          <w:b/>
          <w:bCs/>
          <w:color w:val="000080"/>
        </w:rPr>
        <w:t>,</w:t>
      </w:r>
      <w:r w:rsidRPr="00AA4E8D">
        <w:rPr>
          <w:color w:val="FF0000"/>
        </w:rPr>
        <w:t>1.041</w:t>
      </w:r>
      <w:r w:rsidRPr="00AA4E8D">
        <w:rPr>
          <w:b/>
          <w:bCs/>
          <w:color w:val="000080"/>
        </w:rPr>
        <w:t>,</w:t>
      </w:r>
      <w:r w:rsidRPr="00AA4E8D">
        <w:rPr>
          <w:color w:val="FF0000"/>
        </w:rPr>
        <w:t>0.137</w:t>
      </w:r>
      <w:r w:rsidRPr="00AA4E8D">
        <w:rPr>
          <w:b/>
          <w:bCs/>
          <w:color w:val="000080"/>
        </w:rPr>
        <w:t>],</w:t>
      </w:r>
    </w:p>
    <w:p w14:paraId="0F256A6D" w14:textId="2C6C947D" w:rsidR="00AA4E8D" w:rsidRPr="00AA4E8D" w:rsidRDefault="00AA4E8D" w:rsidP="00AA4E8D">
      <w:pPr>
        <w:pStyle w:val="CodesLine"/>
      </w:pPr>
      <w:r w:rsidRPr="00AA4E8D">
        <w:rPr>
          <w:b/>
          <w:bCs/>
          <w:color w:val="000080"/>
        </w:rPr>
        <w:t>[</w:t>
      </w:r>
      <w:r w:rsidRPr="00AA4E8D">
        <w:rPr>
          <w:color w:val="FF0000"/>
        </w:rPr>
        <w:t>0.898</w:t>
      </w:r>
      <w:r w:rsidRPr="00AA4E8D">
        <w:rPr>
          <w:b/>
          <w:bCs/>
          <w:color w:val="000080"/>
        </w:rPr>
        <w:t>,</w:t>
      </w:r>
      <w:r w:rsidRPr="00AA4E8D">
        <w:rPr>
          <w:color w:val="FF0000"/>
        </w:rPr>
        <w:t>1.093</w:t>
      </w:r>
      <w:r w:rsidRPr="00AA4E8D">
        <w:rPr>
          <w:b/>
          <w:bCs/>
          <w:color w:val="000080"/>
        </w:rPr>
        <w:t>,</w:t>
      </w:r>
      <w:r w:rsidRPr="00AA4E8D">
        <w:rPr>
          <w:color w:val="FF0000"/>
        </w:rPr>
        <w:t>2.408</w:t>
      </w:r>
      <w:r w:rsidRPr="00AA4E8D">
        <w:rPr>
          <w:b/>
          <w:bCs/>
          <w:color w:val="000080"/>
        </w:rPr>
        <w:t>,</w:t>
      </w:r>
      <w:r w:rsidRPr="00AA4E8D">
        <w:rPr>
          <w:color w:val="FF0000"/>
        </w:rPr>
        <w:t>2.059</w:t>
      </w:r>
      <w:r w:rsidRPr="00AA4E8D">
        <w:rPr>
          <w:b/>
          <w:bCs/>
          <w:color w:val="000080"/>
        </w:rPr>
        <w:t>,</w:t>
      </w:r>
      <w:r w:rsidRPr="00AA4E8D">
        <w:rPr>
          <w:color w:val="FF0000"/>
        </w:rPr>
        <w:t>1.327</w:t>
      </w:r>
      <w:r w:rsidRPr="00AA4E8D">
        <w:rPr>
          <w:b/>
          <w:bCs/>
          <w:color w:val="000080"/>
        </w:rPr>
        <w:t>,</w:t>
      </w:r>
      <w:r w:rsidRPr="00AA4E8D">
        <w:rPr>
          <w:color w:val="FF0000"/>
        </w:rPr>
        <w:t>0.154</w:t>
      </w:r>
      <w:r w:rsidRPr="00AA4E8D">
        <w:rPr>
          <w:b/>
          <w:bCs/>
          <w:color w:val="000080"/>
        </w:rPr>
        <w:t>],</w:t>
      </w:r>
    </w:p>
    <w:p w14:paraId="29707F89" w14:textId="1996DBEE" w:rsidR="00AA4E8D" w:rsidRPr="00AA4E8D" w:rsidRDefault="00AA4E8D" w:rsidP="00AA4E8D">
      <w:pPr>
        <w:pStyle w:val="CodesLine"/>
      </w:pPr>
      <w:r w:rsidRPr="00AA4E8D">
        <w:rPr>
          <w:b/>
          <w:bCs/>
          <w:color w:val="000080"/>
        </w:rPr>
        <w:t>[</w:t>
      </w:r>
      <w:r w:rsidRPr="00AA4E8D">
        <w:rPr>
          <w:color w:val="FF0000"/>
        </w:rPr>
        <w:t>1.985</w:t>
      </w:r>
      <w:r w:rsidRPr="00AA4E8D">
        <w:rPr>
          <w:b/>
          <w:bCs/>
          <w:color w:val="000080"/>
        </w:rPr>
        <w:t>,</w:t>
      </w:r>
      <w:r w:rsidRPr="00AA4E8D">
        <w:rPr>
          <w:color w:val="FF0000"/>
        </w:rPr>
        <w:t>2.088</w:t>
      </w:r>
      <w:r w:rsidRPr="00AA4E8D">
        <w:rPr>
          <w:b/>
          <w:bCs/>
          <w:color w:val="000080"/>
        </w:rPr>
        <w:t>,</w:t>
      </w:r>
      <w:r w:rsidRPr="00AA4E8D">
        <w:rPr>
          <w:color w:val="FF0000"/>
        </w:rPr>
        <w:t>2.488</w:t>
      </w:r>
      <w:r w:rsidRPr="00AA4E8D">
        <w:rPr>
          <w:b/>
          <w:bCs/>
          <w:color w:val="000080"/>
        </w:rPr>
        <w:t>,</w:t>
      </w:r>
      <w:r w:rsidRPr="00AA4E8D">
        <w:rPr>
          <w:color w:val="FF0000"/>
        </w:rPr>
        <w:t>1.098</w:t>
      </w:r>
      <w:r w:rsidRPr="00AA4E8D">
        <w:rPr>
          <w:b/>
          <w:bCs/>
          <w:color w:val="000080"/>
        </w:rPr>
        <w:t>,</w:t>
      </w:r>
      <w:r w:rsidRPr="00AA4E8D">
        <w:rPr>
          <w:color w:val="FF0000"/>
        </w:rPr>
        <w:t>0.332</w:t>
      </w:r>
      <w:r w:rsidRPr="00AA4E8D">
        <w:rPr>
          <w:b/>
          <w:bCs/>
          <w:color w:val="000080"/>
        </w:rPr>
        <w:t>,</w:t>
      </w:r>
      <w:r w:rsidRPr="00AA4E8D">
        <w:rPr>
          <w:color w:val="FF0000"/>
        </w:rPr>
        <w:t>0.069</w:t>
      </w:r>
      <w:r w:rsidRPr="00AA4E8D">
        <w:rPr>
          <w:b/>
          <w:bCs/>
          <w:color w:val="000080"/>
        </w:rPr>
        <w:t>],</w:t>
      </w:r>
    </w:p>
    <w:p w14:paraId="5BD97D7D" w14:textId="052D4AD0" w:rsidR="00AA4E8D" w:rsidRPr="00AA4E8D" w:rsidRDefault="00AA4E8D" w:rsidP="00AA4E8D">
      <w:pPr>
        <w:pStyle w:val="CodesLine"/>
      </w:pPr>
      <w:r w:rsidRPr="00AA4E8D">
        <w:rPr>
          <w:b/>
          <w:bCs/>
          <w:color w:val="000080"/>
        </w:rPr>
        <w:t>[</w:t>
      </w:r>
      <w:r w:rsidRPr="00AA4E8D">
        <w:rPr>
          <w:color w:val="FF0000"/>
        </w:rPr>
        <w:t>4.067</w:t>
      </w:r>
      <w:r w:rsidRPr="00AA4E8D">
        <w:rPr>
          <w:b/>
          <w:bCs/>
          <w:color w:val="000080"/>
        </w:rPr>
        <w:t>,</w:t>
      </w:r>
      <w:r w:rsidRPr="00AA4E8D">
        <w:rPr>
          <w:color w:val="FF0000"/>
        </w:rPr>
        <w:t>3.123</w:t>
      </w:r>
      <w:r w:rsidRPr="00AA4E8D">
        <w:rPr>
          <w:b/>
          <w:bCs/>
          <w:color w:val="000080"/>
        </w:rPr>
        <w:t>,</w:t>
      </w:r>
      <w:r w:rsidRPr="00AA4E8D">
        <w:rPr>
          <w:color w:val="FF0000"/>
        </w:rPr>
        <w:t>1.442</w:t>
      </w:r>
      <w:r w:rsidRPr="00AA4E8D">
        <w:rPr>
          <w:b/>
          <w:bCs/>
          <w:color w:val="000080"/>
        </w:rPr>
        <w:t>,</w:t>
      </w:r>
      <w:r w:rsidRPr="00AA4E8D">
        <w:rPr>
          <w:color w:val="FF0000"/>
        </w:rPr>
        <w:t>0.292</w:t>
      </w:r>
      <w:r w:rsidRPr="00AA4E8D">
        <w:rPr>
          <w:b/>
          <w:bCs/>
          <w:color w:val="000080"/>
        </w:rPr>
        <w:t>,</w:t>
      </w:r>
      <w:r w:rsidRPr="00AA4E8D">
        <w:rPr>
          <w:color w:val="FF0000"/>
        </w:rPr>
        <w:t>0.063</w:t>
      </w:r>
      <w:r w:rsidRPr="00AA4E8D">
        <w:rPr>
          <w:b/>
          <w:bCs/>
          <w:color w:val="000080"/>
        </w:rPr>
        <w:t>,</w:t>
      </w:r>
      <w:r w:rsidRPr="00AA4E8D">
        <w:rPr>
          <w:color w:val="FF0000"/>
        </w:rPr>
        <w:t>0.011</w:t>
      </w:r>
      <w:r w:rsidRPr="00AA4E8D">
        <w:rPr>
          <w:b/>
          <w:bCs/>
          <w:color w:val="000080"/>
        </w:rPr>
        <w:t>],</w:t>
      </w:r>
    </w:p>
    <w:p w14:paraId="41B012A1" w14:textId="32E1F2F6" w:rsidR="00AA4E8D" w:rsidRPr="00AA4E8D" w:rsidRDefault="00AA4E8D" w:rsidP="00AA4E8D">
      <w:pPr>
        <w:pStyle w:val="CodesLine"/>
      </w:pPr>
      <w:r w:rsidRPr="00AA4E8D">
        <w:rPr>
          <w:b/>
          <w:bCs/>
          <w:color w:val="000080"/>
        </w:rPr>
        <w:t>[</w:t>
      </w:r>
      <w:r w:rsidRPr="00AA4E8D">
        <w:rPr>
          <w:color w:val="FF0000"/>
        </w:rPr>
        <w:t>3.93</w:t>
      </w:r>
      <w:r w:rsidRPr="00AA4E8D">
        <w:rPr>
          <w:b/>
          <w:bCs/>
          <w:color w:val="000080"/>
        </w:rPr>
        <w:t>,</w:t>
      </w:r>
      <w:r w:rsidRPr="00AA4E8D">
        <w:rPr>
          <w:color w:val="FF0000"/>
        </w:rPr>
        <w:t>5.372</w:t>
      </w:r>
      <w:r w:rsidRPr="00AA4E8D">
        <w:rPr>
          <w:b/>
          <w:bCs/>
          <w:color w:val="000080"/>
        </w:rPr>
        <w:t>,</w:t>
      </w:r>
      <w:r w:rsidRPr="00AA4E8D">
        <w:rPr>
          <w:color w:val="FF0000"/>
        </w:rPr>
        <w:t>3.85</w:t>
      </w:r>
      <w:r w:rsidRPr="00AA4E8D">
        <w:rPr>
          <w:b/>
          <w:bCs/>
          <w:color w:val="000080"/>
        </w:rPr>
        <w:t>,</w:t>
      </w:r>
      <w:r w:rsidRPr="00AA4E8D">
        <w:rPr>
          <w:color w:val="FF0000"/>
        </w:rPr>
        <w:t>1.201</w:t>
      </w:r>
      <w:r w:rsidRPr="00AA4E8D">
        <w:rPr>
          <w:b/>
          <w:bCs/>
          <w:color w:val="000080"/>
        </w:rPr>
        <w:t>,</w:t>
      </w:r>
      <w:r w:rsidRPr="00AA4E8D">
        <w:rPr>
          <w:color w:val="FF0000"/>
        </w:rPr>
        <w:t>0.349</w:t>
      </w:r>
      <w:r w:rsidRPr="00AA4E8D">
        <w:rPr>
          <w:b/>
          <w:bCs/>
          <w:color w:val="000080"/>
        </w:rPr>
        <w:t>,</w:t>
      </w:r>
      <w:r w:rsidRPr="00AA4E8D">
        <w:rPr>
          <w:color w:val="FF0000"/>
        </w:rPr>
        <w:t>0.057</w:t>
      </w:r>
      <w:r w:rsidRPr="00AA4E8D">
        <w:rPr>
          <w:b/>
          <w:bCs/>
          <w:color w:val="000080"/>
        </w:rPr>
        <w:t>],</w:t>
      </w:r>
    </w:p>
    <w:p w14:paraId="1AC78BBF" w14:textId="2D8A897F" w:rsidR="00AA4E8D" w:rsidRPr="00AA4E8D" w:rsidRDefault="00AA4E8D" w:rsidP="00AA4E8D">
      <w:pPr>
        <w:pStyle w:val="CodesLine"/>
      </w:pPr>
      <w:r w:rsidRPr="00AA4E8D">
        <w:rPr>
          <w:b/>
          <w:bCs/>
          <w:color w:val="000080"/>
        </w:rPr>
        <w:t>[</w:t>
      </w:r>
      <w:r w:rsidRPr="00AA4E8D">
        <w:rPr>
          <w:color w:val="FF0000"/>
        </w:rPr>
        <w:t>1.71</w:t>
      </w:r>
      <w:r w:rsidRPr="00AA4E8D">
        <w:rPr>
          <w:b/>
          <w:bCs/>
          <w:color w:val="000080"/>
        </w:rPr>
        <w:t>,</w:t>
      </w:r>
      <w:r w:rsidRPr="00AA4E8D">
        <w:rPr>
          <w:color w:val="FF0000"/>
        </w:rPr>
        <w:t>1.619</w:t>
      </w:r>
      <w:r w:rsidRPr="00AA4E8D">
        <w:rPr>
          <w:b/>
          <w:bCs/>
          <w:color w:val="000080"/>
        </w:rPr>
        <w:t>,</w:t>
      </w:r>
      <w:r w:rsidRPr="00AA4E8D">
        <w:rPr>
          <w:color w:val="FF0000"/>
        </w:rPr>
        <w:t>2.38</w:t>
      </w:r>
      <w:r w:rsidRPr="00AA4E8D">
        <w:rPr>
          <w:b/>
          <w:bCs/>
          <w:color w:val="000080"/>
        </w:rPr>
        <w:t>,</w:t>
      </w:r>
      <w:r w:rsidRPr="00AA4E8D">
        <w:rPr>
          <w:color w:val="FF0000"/>
        </w:rPr>
        <w:t>0.767</w:t>
      </w:r>
      <w:r w:rsidRPr="00AA4E8D">
        <w:rPr>
          <w:b/>
          <w:bCs/>
          <w:color w:val="000080"/>
        </w:rPr>
        <w:t>,</w:t>
      </w:r>
      <w:r w:rsidRPr="00AA4E8D">
        <w:rPr>
          <w:color w:val="FF0000"/>
        </w:rPr>
        <w:t>0.109</w:t>
      </w:r>
      <w:r w:rsidRPr="00AA4E8D">
        <w:rPr>
          <w:b/>
          <w:bCs/>
          <w:color w:val="000080"/>
        </w:rPr>
        <w:t>,</w:t>
      </w:r>
      <w:r w:rsidRPr="00AA4E8D">
        <w:rPr>
          <w:color w:val="FF0000"/>
        </w:rPr>
        <w:t>0.006</w:t>
      </w:r>
      <w:r w:rsidRPr="00AA4E8D">
        <w:rPr>
          <w:b/>
          <w:bCs/>
          <w:color w:val="000080"/>
        </w:rPr>
        <w:t>],</w:t>
      </w:r>
    </w:p>
    <w:p w14:paraId="14559402" w14:textId="321BCC72" w:rsidR="00AA4E8D" w:rsidRDefault="00AA4E8D" w:rsidP="00AA4E8D">
      <w:pPr>
        <w:pStyle w:val="CodesLine"/>
      </w:pPr>
      <w:r w:rsidRPr="00AA4E8D">
        <w:rPr>
          <w:b/>
          <w:bCs/>
          <w:color w:val="000080"/>
        </w:rPr>
        <w:t>[</w:t>
      </w:r>
      <w:r w:rsidRPr="00AA4E8D">
        <w:rPr>
          <w:color w:val="FF0000"/>
        </w:rPr>
        <w:t>0.698</w:t>
      </w:r>
      <w:r w:rsidRPr="00AA4E8D">
        <w:rPr>
          <w:b/>
          <w:bCs/>
          <w:color w:val="000080"/>
        </w:rPr>
        <w:t>,</w:t>
      </w:r>
      <w:r w:rsidRPr="00AA4E8D">
        <w:rPr>
          <w:color w:val="FF0000"/>
        </w:rPr>
        <w:t>0.469</w:t>
      </w:r>
      <w:r w:rsidRPr="00AA4E8D">
        <w:rPr>
          <w:b/>
          <w:bCs/>
          <w:color w:val="000080"/>
        </w:rPr>
        <w:t>,</w:t>
      </w:r>
      <w:r w:rsidRPr="00AA4E8D">
        <w:rPr>
          <w:color w:val="FF0000"/>
        </w:rPr>
        <w:t>0.383</w:t>
      </w:r>
      <w:r w:rsidRPr="00AA4E8D">
        <w:rPr>
          <w:b/>
          <w:bCs/>
          <w:color w:val="000080"/>
        </w:rPr>
        <w:t>,</w:t>
      </w:r>
      <w:r w:rsidRPr="00AA4E8D">
        <w:rPr>
          <w:color w:val="FF0000"/>
        </w:rPr>
        <w:t>0.154</w:t>
      </w:r>
      <w:r w:rsidRPr="00AA4E8D">
        <w:rPr>
          <w:b/>
          <w:bCs/>
          <w:color w:val="000080"/>
        </w:rPr>
        <w:t>,</w:t>
      </w:r>
      <w:r w:rsidRPr="00AA4E8D">
        <w:rPr>
          <w:color w:val="FF0000"/>
        </w:rPr>
        <w:t>0.011</w:t>
      </w:r>
      <w:r w:rsidRPr="00AA4E8D">
        <w:rPr>
          <w:b/>
          <w:bCs/>
          <w:color w:val="000080"/>
        </w:rPr>
        <w:t>,</w:t>
      </w:r>
      <w:r w:rsidRPr="00AA4E8D">
        <w:rPr>
          <w:color w:val="FF0000"/>
        </w:rPr>
        <w:t>0</w:t>
      </w:r>
      <w:r w:rsidRPr="00AA4E8D">
        <w:rPr>
          <w:b/>
          <w:bCs/>
          <w:color w:val="000080"/>
        </w:rPr>
        <w:t>],]</w:t>
      </w:r>
    </w:p>
    <w:p w14:paraId="2D146A01" w14:textId="2D1B88A3" w:rsidR="00AA4E8D" w:rsidRPr="00AA4E8D" w:rsidRDefault="00AA4E8D" w:rsidP="00AA4E8D">
      <w:pPr>
        <w:pStyle w:val="CodesLine"/>
      </w:pPr>
      <w:r w:rsidRPr="00AA4E8D">
        <w:t xml:space="preserve">                                      </w:t>
      </w:r>
    </w:p>
    <w:p w14:paraId="03337552" w14:textId="77777777" w:rsidR="00AA4E8D" w:rsidRPr="00AA4E8D" w:rsidRDefault="00AA4E8D" w:rsidP="00AA4E8D">
      <w:pPr>
        <w:pStyle w:val="CodesLine"/>
        <w:rPr>
          <w:rFonts w:ascii="Times New Roman" w:hAnsi="Times New Roman" w:cs="Times New Roman"/>
          <w:sz w:val="18"/>
          <w:szCs w:val="22"/>
        </w:rPr>
      </w:pPr>
      <w:r w:rsidRPr="00AA4E8D">
        <w:rPr>
          <w:sz w:val="18"/>
          <w:szCs w:val="14"/>
        </w:rPr>
        <w:t>windobj</w:t>
      </w:r>
      <w:r w:rsidRPr="00AA4E8D">
        <w:rPr>
          <w:b/>
          <w:bCs/>
          <w:color w:val="000080"/>
          <w:sz w:val="18"/>
          <w:szCs w:val="14"/>
        </w:rPr>
        <w:t>.</w:t>
      </w:r>
      <w:r w:rsidRPr="00AA4E8D">
        <w:rPr>
          <w:sz w:val="18"/>
          <w:szCs w:val="14"/>
        </w:rPr>
        <w:t>NightWindFreqMatrix</w:t>
      </w:r>
      <w:r w:rsidRPr="00AA4E8D">
        <w:rPr>
          <w:b/>
          <w:bCs/>
          <w:color w:val="000080"/>
          <w:sz w:val="18"/>
          <w:szCs w:val="14"/>
        </w:rPr>
        <w:t>=</w:t>
      </w:r>
      <w:r w:rsidRPr="00AA4E8D">
        <w:rPr>
          <w:sz w:val="18"/>
          <w:szCs w:val="14"/>
        </w:rPr>
        <w:t>windobj</w:t>
      </w:r>
      <w:r w:rsidRPr="00AA4E8D">
        <w:rPr>
          <w:b/>
          <w:bCs/>
          <w:color w:val="000080"/>
          <w:sz w:val="18"/>
          <w:szCs w:val="14"/>
        </w:rPr>
        <w:t>.</w:t>
      </w:r>
      <w:r w:rsidRPr="00AA4E8D">
        <w:rPr>
          <w:sz w:val="18"/>
          <w:szCs w:val="14"/>
        </w:rPr>
        <w:t>DayWindFreqMatrix</w:t>
      </w:r>
    </w:p>
    <w:p w14:paraId="4F713EE9" w14:textId="1D502909" w:rsidR="00AA4E8D" w:rsidRDefault="00A136F7" w:rsidP="00A136F7">
      <w:pPr>
        <w:pStyle w:val="Heading2"/>
      </w:pPr>
      <w:bookmarkStart w:id="19" w:name="_Toc126182650"/>
      <w:r>
        <w:lastRenderedPageBreak/>
        <w:t>Sites Subpackage</w:t>
      </w:r>
      <w:bookmarkEnd w:id="19"/>
    </w:p>
    <w:p w14:paraId="7D1747EF" w14:textId="299FF072" w:rsidR="00494F1C" w:rsidRDefault="00494F1C" w:rsidP="00362279">
      <w:pPr>
        <w:pStyle w:val="2NormalLevel2"/>
      </w:pPr>
      <w:r>
        <w:t>In this subpackage</w:t>
      </w:r>
      <w:r w:rsidR="00362279">
        <w:t xml:space="preserve"> site object will be defined by the user and properties of the site also should be define here. User can define more than one site object but currently only first object is considered for the model.</w:t>
      </w:r>
    </w:p>
    <w:p w14:paraId="77D8185B" w14:textId="0792CE09" w:rsidR="00362279" w:rsidRDefault="00362279" w:rsidP="00362279">
      <w:pPr>
        <w:pStyle w:val="Heading3"/>
      </w:pPr>
      <w:bookmarkStart w:id="20" w:name="_Toc126182651"/>
      <w:r>
        <w:t>Site</w:t>
      </w:r>
      <w:bookmarkEnd w:id="20"/>
    </w:p>
    <w:p w14:paraId="25F6DDF4" w14:textId="343252C8" w:rsidR="00362279" w:rsidRDefault="00362279" w:rsidP="00362279">
      <w:pPr>
        <w:pStyle w:val="3NormalLevel3"/>
      </w:pPr>
      <w:r>
        <w:t>This module is used for defining various properties of the site that target plant located in.</w:t>
      </w:r>
    </w:p>
    <w:p w14:paraId="22880119" w14:textId="77777777" w:rsidR="00364A39" w:rsidRDefault="00364A39" w:rsidP="00364A39">
      <w:pPr>
        <w:pStyle w:val="3NormalLevel3"/>
        <w:numPr>
          <w:ilvl w:val="0"/>
          <w:numId w:val="9"/>
        </w:numPr>
      </w:pPr>
      <w:r>
        <w:t>Command structure:</w:t>
      </w:r>
    </w:p>
    <w:p w14:paraId="0C0C0E8C" w14:textId="705918F6" w:rsidR="00364A39" w:rsidRPr="00364A39" w:rsidRDefault="00544EC2" w:rsidP="00364A39">
      <w:pPr>
        <w:pStyle w:val="CodesLine"/>
      </w:pPr>
      <w:r>
        <w:t>opr.</w:t>
      </w:r>
      <w:r w:rsidR="00364A39" w:rsidRPr="00364A39">
        <w:t>Sites</w:t>
      </w:r>
      <w:r w:rsidR="00364A39" w:rsidRPr="00364A39">
        <w:rPr>
          <w:b/>
          <w:bCs/>
          <w:color w:val="000080"/>
        </w:rPr>
        <w:t>.</w:t>
      </w:r>
      <w:r w:rsidR="00364A39" w:rsidRPr="00364A39">
        <w:t>Site</w:t>
      </w:r>
      <w:r w:rsidR="00364A39" w:rsidRPr="00364A39">
        <w:rPr>
          <w:b/>
          <w:bCs/>
          <w:color w:val="000080"/>
        </w:rPr>
        <w:t>(</w:t>
      </w:r>
      <w:r w:rsidR="00364A39" w:rsidRPr="00364A39">
        <w:t>Tag</w:t>
      </w:r>
      <w:r w:rsidR="00364A39" w:rsidRPr="00364A39">
        <w:rPr>
          <w:b/>
          <w:bCs/>
          <w:color w:val="000080"/>
        </w:rPr>
        <w:t>,</w:t>
      </w:r>
      <w:r w:rsidR="00364A39" w:rsidRPr="00364A39">
        <w:t xml:space="preserve"> Temprature</w:t>
      </w:r>
      <w:r w:rsidR="00364A39" w:rsidRPr="00364A39">
        <w:rPr>
          <w:b/>
          <w:bCs/>
          <w:color w:val="000080"/>
        </w:rPr>
        <w:t>=</w:t>
      </w:r>
      <w:r w:rsidR="00364A39" w:rsidRPr="00364A39">
        <w:rPr>
          <w:color w:val="FF0000"/>
        </w:rPr>
        <w:t>293</w:t>
      </w:r>
      <w:r w:rsidR="00364A39" w:rsidRPr="00364A39">
        <w:rPr>
          <w:b/>
          <w:bCs/>
          <w:color w:val="000080"/>
        </w:rPr>
        <w:t>,</w:t>
      </w:r>
      <w:r w:rsidR="00364A39" w:rsidRPr="00364A39">
        <w:t xml:space="preserve"> Pressure</w:t>
      </w:r>
      <w:r w:rsidR="00364A39" w:rsidRPr="00364A39">
        <w:rPr>
          <w:b/>
          <w:bCs/>
          <w:color w:val="000080"/>
        </w:rPr>
        <w:t>=</w:t>
      </w:r>
      <w:r w:rsidR="00364A39" w:rsidRPr="00364A39">
        <w:rPr>
          <w:color w:val="FF0000"/>
        </w:rPr>
        <w:t>100000</w:t>
      </w:r>
      <w:r w:rsidR="00364A39" w:rsidRPr="00364A39">
        <w:rPr>
          <w:b/>
          <w:bCs/>
          <w:color w:val="000080"/>
        </w:rPr>
        <w:t>,</w:t>
      </w:r>
      <w:r w:rsidR="00364A39" w:rsidRPr="00364A39">
        <w:t xml:space="preserve"> XSiteBoundary</w:t>
      </w:r>
      <w:r w:rsidR="00364A39" w:rsidRPr="00364A39">
        <w:rPr>
          <w:b/>
          <w:bCs/>
          <w:color w:val="000080"/>
        </w:rPr>
        <w:t>=[</w:t>
      </w:r>
      <w:r w:rsidR="00364A39" w:rsidRPr="00364A39">
        <w:rPr>
          <w:color w:val="FF0000"/>
        </w:rPr>
        <w:t>0</w:t>
      </w:r>
      <w:r w:rsidR="00364A39" w:rsidRPr="00364A39">
        <w:rPr>
          <w:b/>
          <w:bCs/>
          <w:color w:val="000080"/>
        </w:rPr>
        <w:t>],</w:t>
      </w:r>
      <w:r w:rsidR="00364A39" w:rsidRPr="00364A39">
        <w:t xml:space="preserve"> YSiteBoundary</w:t>
      </w:r>
      <w:r w:rsidR="00364A39" w:rsidRPr="00364A39">
        <w:rPr>
          <w:b/>
          <w:bCs/>
          <w:color w:val="000080"/>
        </w:rPr>
        <w:t>=[</w:t>
      </w:r>
      <w:r w:rsidR="00364A39" w:rsidRPr="00364A39">
        <w:rPr>
          <w:color w:val="FF0000"/>
        </w:rPr>
        <w:t>0</w:t>
      </w:r>
      <w:r w:rsidR="00364A39" w:rsidRPr="00364A39">
        <w:rPr>
          <w:b/>
          <w:bCs/>
          <w:color w:val="000080"/>
        </w:rPr>
        <w:t>],</w:t>
      </w:r>
      <w:r w:rsidR="00364A39" w:rsidRPr="00364A39">
        <w:t xml:space="preserve"> g</w:t>
      </w:r>
      <w:r w:rsidR="00364A39" w:rsidRPr="00364A39">
        <w:rPr>
          <w:b/>
          <w:bCs/>
          <w:color w:val="000080"/>
        </w:rPr>
        <w:t>=</w:t>
      </w:r>
      <w:r w:rsidR="00364A39" w:rsidRPr="00364A39">
        <w:rPr>
          <w:color w:val="FF0000"/>
        </w:rPr>
        <w:t>9.81</w:t>
      </w:r>
      <w:r w:rsidR="00364A39" w:rsidRPr="00364A39">
        <w:rPr>
          <w:b/>
          <w:bCs/>
          <w:color w:val="000080"/>
        </w:rPr>
        <w:t>,</w:t>
      </w:r>
      <w:r w:rsidR="00364A39" w:rsidRPr="00364A39">
        <w:t xml:space="preserve"> OngroundTe</w:t>
      </w:r>
      <w:r w:rsidR="0042516C">
        <w:t>m</w:t>
      </w:r>
      <w:r w:rsidR="00364A39" w:rsidRPr="00364A39">
        <w:t>prature</w:t>
      </w:r>
      <w:r w:rsidR="00364A39" w:rsidRPr="00364A39">
        <w:rPr>
          <w:b/>
          <w:bCs/>
          <w:color w:val="000080"/>
        </w:rPr>
        <w:t>=</w:t>
      </w:r>
      <w:r w:rsidR="00364A39" w:rsidRPr="00364A39">
        <w:rPr>
          <w:b/>
          <w:bCs/>
          <w:color w:val="880088"/>
        </w:rPr>
        <w:t>None</w:t>
      </w:r>
      <w:r w:rsidR="00364A39" w:rsidRPr="00364A39">
        <w:rPr>
          <w:b/>
          <w:bCs/>
          <w:color w:val="000080"/>
        </w:rPr>
        <w:t>,</w:t>
      </w:r>
      <w:r w:rsidR="00364A39" w:rsidRPr="00364A39">
        <w:t xml:space="preserve"> Airdensity</w:t>
      </w:r>
      <w:r w:rsidR="00364A39" w:rsidRPr="00364A39">
        <w:rPr>
          <w:b/>
          <w:bCs/>
          <w:color w:val="000080"/>
        </w:rPr>
        <w:t>=</w:t>
      </w:r>
      <w:r w:rsidR="00364A39" w:rsidRPr="00364A39">
        <w:rPr>
          <w:color w:val="FF0000"/>
        </w:rPr>
        <w:t>1.21</w:t>
      </w:r>
      <w:r w:rsidR="00364A39" w:rsidRPr="00364A39">
        <w:rPr>
          <w:b/>
          <w:bCs/>
          <w:color w:val="000080"/>
        </w:rPr>
        <w:t>,</w:t>
      </w:r>
      <w:r w:rsidR="00364A39" w:rsidRPr="00364A39">
        <w:t xml:space="preserve"> Humidity</w:t>
      </w:r>
      <w:r w:rsidR="00364A39" w:rsidRPr="00364A39">
        <w:rPr>
          <w:b/>
          <w:bCs/>
          <w:color w:val="000080"/>
        </w:rPr>
        <w:t>=</w:t>
      </w:r>
      <w:r w:rsidR="00364A39" w:rsidRPr="00364A39">
        <w:rPr>
          <w:color w:val="FF0000"/>
        </w:rPr>
        <w:t>0.6</w:t>
      </w:r>
      <w:r w:rsidR="00364A39" w:rsidRPr="00364A39">
        <w:rPr>
          <w:b/>
          <w:bCs/>
          <w:color w:val="000080"/>
        </w:rPr>
        <w:t>,)</w:t>
      </w:r>
    </w:p>
    <w:p w14:paraId="4ADD0AA3" w14:textId="77777777" w:rsidR="00CF6FD9" w:rsidRDefault="00CF6FD9" w:rsidP="00CF6FD9">
      <w:pPr>
        <w:pStyle w:val="3NormalLevel3"/>
        <w:numPr>
          <w:ilvl w:val="0"/>
          <w:numId w:val="9"/>
        </w:numPr>
      </w:pPr>
      <w:r>
        <w:t>Input parameters:</w:t>
      </w:r>
    </w:p>
    <w:p w14:paraId="1CEDF1AC" w14:textId="77777777" w:rsidR="00CF6FD9" w:rsidRDefault="00CF6FD9" w:rsidP="00CF6FD9">
      <w:pPr>
        <w:pStyle w:val="3NormalLevel3"/>
        <w:numPr>
          <w:ilvl w:val="1"/>
          <w:numId w:val="9"/>
        </w:numPr>
      </w:pPr>
      <w:r>
        <w:t>Tag: Unique integer value that will be used for referring to the defined elements or objects.</w:t>
      </w:r>
    </w:p>
    <w:p w14:paraId="6F5D20E2" w14:textId="5BE7ED9A" w:rsidR="00CF6FD9" w:rsidRDefault="00CF6FD9" w:rsidP="00CF6FD9">
      <w:pPr>
        <w:pStyle w:val="3NormalLevel3"/>
        <w:numPr>
          <w:ilvl w:val="1"/>
          <w:numId w:val="9"/>
        </w:numPr>
      </w:pPr>
      <w:r w:rsidRPr="00364A39">
        <w:t>Temperature</w:t>
      </w:r>
      <w:r>
        <w:t xml:space="preserve">: Specifies site </w:t>
      </w:r>
      <w:r w:rsidR="000661BD">
        <w:t>atmosphere</w:t>
      </w:r>
      <w:r>
        <w:t xml:space="preserve"> temperature.</w:t>
      </w:r>
    </w:p>
    <w:p w14:paraId="6B9307E8" w14:textId="4DAC9B5C" w:rsidR="0042516C" w:rsidRDefault="0042516C" w:rsidP="00CF6FD9">
      <w:pPr>
        <w:pStyle w:val="3NormalLevel3"/>
        <w:numPr>
          <w:ilvl w:val="1"/>
          <w:numId w:val="9"/>
        </w:numPr>
      </w:pPr>
      <w:r>
        <w:t>Pressure: Specifies site atmosphere pressure.</w:t>
      </w:r>
    </w:p>
    <w:p w14:paraId="71D0EEA9" w14:textId="37BB0103" w:rsidR="0042516C" w:rsidRDefault="0042516C" w:rsidP="00CF6FD9">
      <w:pPr>
        <w:pStyle w:val="3NormalLevel3"/>
        <w:numPr>
          <w:ilvl w:val="1"/>
          <w:numId w:val="9"/>
        </w:numPr>
      </w:pPr>
      <w:r>
        <w:t>XsiteBoundary and YSiteBoundary: Specifies the boundary coordinate of the site.</w:t>
      </w:r>
    </w:p>
    <w:p w14:paraId="1C229D74" w14:textId="622C95F8" w:rsidR="0042516C" w:rsidRDefault="0042516C" w:rsidP="00CF6FD9">
      <w:pPr>
        <w:pStyle w:val="3NormalLevel3"/>
        <w:numPr>
          <w:ilvl w:val="1"/>
          <w:numId w:val="9"/>
        </w:numPr>
      </w:pPr>
      <w:r>
        <w:t>g: Earth gravity acceleration.</w:t>
      </w:r>
    </w:p>
    <w:p w14:paraId="6382350A" w14:textId="19F99D43" w:rsidR="0042516C" w:rsidRDefault="0042516C" w:rsidP="00CF6FD9">
      <w:pPr>
        <w:pStyle w:val="3NormalLevel3"/>
        <w:numPr>
          <w:ilvl w:val="1"/>
          <w:numId w:val="9"/>
        </w:numPr>
      </w:pPr>
      <w:r>
        <w:t>OnGroundTemperature: Specifies the site onground temperature.</w:t>
      </w:r>
    </w:p>
    <w:p w14:paraId="1812D355" w14:textId="09F6FBA0" w:rsidR="0042516C" w:rsidRDefault="0042516C" w:rsidP="00CF6FD9">
      <w:pPr>
        <w:pStyle w:val="3NormalLevel3"/>
        <w:numPr>
          <w:ilvl w:val="1"/>
          <w:numId w:val="9"/>
        </w:numPr>
      </w:pPr>
      <w:r>
        <w:t xml:space="preserve">Airdensity: </w:t>
      </w:r>
      <w:r w:rsidR="00E47606">
        <w:t>Obvious.</w:t>
      </w:r>
    </w:p>
    <w:p w14:paraId="631FDF85" w14:textId="544FEA98" w:rsidR="00E47606" w:rsidRDefault="00E47606" w:rsidP="00CF6FD9">
      <w:pPr>
        <w:pStyle w:val="3NormalLevel3"/>
        <w:numPr>
          <w:ilvl w:val="1"/>
          <w:numId w:val="9"/>
        </w:numPr>
      </w:pPr>
      <w:r>
        <w:t>Humidity: Obvious.</w:t>
      </w:r>
    </w:p>
    <w:p w14:paraId="62BB4B10" w14:textId="20CB23A1" w:rsidR="00E47606" w:rsidRDefault="00E47606" w:rsidP="00E47606">
      <w:pPr>
        <w:pStyle w:val="3NormalLevel3"/>
        <w:numPr>
          <w:ilvl w:val="0"/>
          <w:numId w:val="9"/>
        </w:numPr>
      </w:pPr>
      <w:r>
        <w:t>Hypothesizes: Nothing special.</w:t>
      </w:r>
    </w:p>
    <w:p w14:paraId="463B8D56" w14:textId="3871AEE4" w:rsidR="00E47606" w:rsidRDefault="00E47606" w:rsidP="00E47606">
      <w:pPr>
        <w:pStyle w:val="3NormalLevel3"/>
        <w:numPr>
          <w:ilvl w:val="0"/>
          <w:numId w:val="9"/>
        </w:numPr>
      </w:pPr>
      <w:r>
        <w:t>Example:</w:t>
      </w:r>
    </w:p>
    <w:p w14:paraId="37DCC0AC" w14:textId="44139DE4" w:rsidR="00E47606" w:rsidRPr="00E47606" w:rsidRDefault="00544EC2" w:rsidP="00E47606">
      <w:pPr>
        <w:pStyle w:val="CodesLine"/>
        <w:rPr>
          <w:rFonts w:ascii="Times New Roman" w:hAnsi="Times New Roman" w:cs="Times New Roman"/>
          <w:szCs w:val="24"/>
        </w:rPr>
      </w:pPr>
      <w:r>
        <w:t>opr.</w:t>
      </w:r>
      <w:r w:rsidR="00E47606" w:rsidRPr="00E47606">
        <w:t>Sites</w:t>
      </w:r>
      <w:r w:rsidR="00E47606" w:rsidRPr="00E47606">
        <w:rPr>
          <w:b/>
          <w:bCs/>
          <w:color w:val="000080"/>
        </w:rPr>
        <w:t>.</w:t>
      </w:r>
      <w:r w:rsidR="00E47606" w:rsidRPr="00E47606">
        <w:t>Site</w:t>
      </w:r>
      <w:r w:rsidR="00E47606" w:rsidRPr="00E47606">
        <w:rPr>
          <w:b/>
          <w:bCs/>
          <w:color w:val="000080"/>
        </w:rPr>
        <w:t>(</w:t>
      </w:r>
      <w:r w:rsidR="00E47606" w:rsidRPr="00E47606">
        <w:t>SiteTAg</w:t>
      </w:r>
      <w:r w:rsidR="00E47606" w:rsidRPr="00E47606">
        <w:rPr>
          <w:b/>
          <w:bCs/>
          <w:color w:val="000080"/>
        </w:rPr>
        <w:t>,</w:t>
      </w:r>
      <w:r w:rsidR="00E47606" w:rsidRPr="00E47606">
        <w:t xml:space="preserve"> Temprature</w:t>
      </w:r>
      <w:r w:rsidR="00E47606" w:rsidRPr="00E47606">
        <w:rPr>
          <w:b/>
          <w:bCs/>
          <w:color w:val="000080"/>
        </w:rPr>
        <w:t>=</w:t>
      </w:r>
      <w:r w:rsidR="00E47606" w:rsidRPr="00E47606">
        <w:rPr>
          <w:color w:val="FF0000"/>
        </w:rPr>
        <w:t>25</w:t>
      </w:r>
      <w:r w:rsidR="00E47606" w:rsidRPr="00E47606">
        <w:rPr>
          <w:b/>
          <w:bCs/>
          <w:color w:val="000080"/>
        </w:rPr>
        <w:t>+</w:t>
      </w:r>
      <w:r w:rsidR="00E47606" w:rsidRPr="00E47606">
        <w:rPr>
          <w:color w:val="FF0000"/>
        </w:rPr>
        <w:t>273</w:t>
      </w:r>
      <w:r w:rsidR="00E47606" w:rsidRPr="00E47606">
        <w:rPr>
          <w:b/>
          <w:bCs/>
          <w:color w:val="000080"/>
        </w:rPr>
        <w:t>,</w:t>
      </w:r>
      <w:r w:rsidR="00E47606" w:rsidRPr="00E47606">
        <w:t xml:space="preserve"> Pressure</w:t>
      </w:r>
      <w:r w:rsidR="00E47606" w:rsidRPr="00E47606">
        <w:rPr>
          <w:b/>
          <w:bCs/>
          <w:color w:val="000080"/>
        </w:rPr>
        <w:t>=</w:t>
      </w:r>
      <w:r w:rsidR="00E47606" w:rsidRPr="00E47606">
        <w:rPr>
          <w:color w:val="FF0000"/>
        </w:rPr>
        <w:t>1</w:t>
      </w:r>
      <w:r w:rsidR="00E47606" w:rsidRPr="00E47606">
        <w:rPr>
          <w:b/>
          <w:bCs/>
          <w:color w:val="000080"/>
        </w:rPr>
        <w:t>*</w:t>
      </w:r>
      <w:r w:rsidR="00E47606" w:rsidRPr="00E47606">
        <w:rPr>
          <w:color w:val="FF0000"/>
        </w:rPr>
        <w:t>10</w:t>
      </w:r>
      <w:r w:rsidR="00E47606" w:rsidRPr="00E47606">
        <w:rPr>
          <w:b/>
          <w:bCs/>
          <w:color w:val="000080"/>
        </w:rPr>
        <w:t>**</w:t>
      </w:r>
      <w:r w:rsidR="00E47606" w:rsidRPr="00E47606">
        <w:rPr>
          <w:color w:val="FF0000"/>
        </w:rPr>
        <w:t>5</w:t>
      </w:r>
      <w:r w:rsidR="00E47606" w:rsidRPr="00E47606">
        <w:rPr>
          <w:b/>
          <w:bCs/>
          <w:color w:val="000080"/>
        </w:rPr>
        <w:t>,</w:t>
      </w:r>
      <w:r w:rsidR="00E47606" w:rsidRPr="00E47606">
        <w:t xml:space="preserve"> XSiteBoundary</w:t>
      </w:r>
      <w:r w:rsidR="00E47606" w:rsidRPr="00E47606">
        <w:rPr>
          <w:b/>
          <w:bCs/>
          <w:color w:val="000080"/>
        </w:rPr>
        <w:t>=[</w:t>
      </w:r>
      <w:r w:rsidR="00E47606" w:rsidRPr="00E47606">
        <w:rPr>
          <w:color w:val="FF0000"/>
        </w:rPr>
        <w:t>0</w:t>
      </w:r>
      <w:r w:rsidR="00E47606" w:rsidRPr="00E47606">
        <w:rPr>
          <w:b/>
          <w:bCs/>
          <w:color w:val="000080"/>
        </w:rPr>
        <w:t>,</w:t>
      </w:r>
      <w:r w:rsidR="00E47606" w:rsidRPr="00E47606">
        <w:rPr>
          <w:color w:val="FF0000"/>
        </w:rPr>
        <w:t>100</w:t>
      </w:r>
      <w:r w:rsidR="00E47606" w:rsidRPr="00E47606">
        <w:rPr>
          <w:b/>
          <w:bCs/>
          <w:color w:val="000080"/>
        </w:rPr>
        <w:t>,</w:t>
      </w:r>
      <w:r w:rsidR="00E47606" w:rsidRPr="00E47606">
        <w:rPr>
          <w:color w:val="FF0000"/>
        </w:rPr>
        <w:t>100</w:t>
      </w:r>
      <w:r w:rsidR="00E47606" w:rsidRPr="00E47606">
        <w:rPr>
          <w:b/>
          <w:bCs/>
          <w:color w:val="000080"/>
        </w:rPr>
        <w:t>,</w:t>
      </w:r>
      <w:r w:rsidR="00E47606" w:rsidRPr="00E47606">
        <w:rPr>
          <w:color w:val="FF0000"/>
        </w:rPr>
        <w:t>0</w:t>
      </w:r>
      <w:r w:rsidR="00E47606" w:rsidRPr="00E47606">
        <w:rPr>
          <w:b/>
          <w:bCs/>
          <w:color w:val="000080"/>
        </w:rPr>
        <w:t>],</w:t>
      </w:r>
      <w:r w:rsidR="00E47606" w:rsidRPr="00E47606">
        <w:t xml:space="preserve"> YSiteBoundary</w:t>
      </w:r>
      <w:r w:rsidR="00E47606" w:rsidRPr="00E47606">
        <w:rPr>
          <w:b/>
          <w:bCs/>
          <w:color w:val="000080"/>
        </w:rPr>
        <w:t>=[</w:t>
      </w:r>
      <w:r w:rsidR="00E47606" w:rsidRPr="00E47606">
        <w:rPr>
          <w:color w:val="FF0000"/>
        </w:rPr>
        <w:t>0</w:t>
      </w:r>
      <w:r w:rsidR="00E47606" w:rsidRPr="00E47606">
        <w:rPr>
          <w:b/>
          <w:bCs/>
          <w:color w:val="000080"/>
        </w:rPr>
        <w:t>,</w:t>
      </w:r>
      <w:r w:rsidR="00E47606" w:rsidRPr="00E47606">
        <w:rPr>
          <w:color w:val="FF0000"/>
        </w:rPr>
        <w:t>0</w:t>
      </w:r>
      <w:r w:rsidR="00E47606" w:rsidRPr="00E47606">
        <w:rPr>
          <w:b/>
          <w:bCs/>
          <w:color w:val="000080"/>
        </w:rPr>
        <w:t>,</w:t>
      </w:r>
      <w:r w:rsidR="00E47606" w:rsidRPr="00E47606">
        <w:rPr>
          <w:color w:val="FF0000"/>
        </w:rPr>
        <w:t>100</w:t>
      </w:r>
      <w:r w:rsidR="00E47606" w:rsidRPr="00E47606">
        <w:rPr>
          <w:b/>
          <w:bCs/>
          <w:color w:val="000080"/>
        </w:rPr>
        <w:t>,</w:t>
      </w:r>
      <w:r w:rsidR="00E47606" w:rsidRPr="00E47606">
        <w:rPr>
          <w:color w:val="FF0000"/>
        </w:rPr>
        <w:t>100</w:t>
      </w:r>
      <w:r w:rsidR="00E47606" w:rsidRPr="00E47606">
        <w:rPr>
          <w:b/>
          <w:bCs/>
          <w:color w:val="000080"/>
        </w:rPr>
        <w:t>],</w:t>
      </w:r>
      <w:r w:rsidR="00E47606" w:rsidRPr="00E47606">
        <w:t xml:space="preserve"> g</w:t>
      </w:r>
      <w:r w:rsidR="00E47606" w:rsidRPr="00E47606">
        <w:rPr>
          <w:b/>
          <w:bCs/>
          <w:color w:val="000080"/>
        </w:rPr>
        <w:t>=</w:t>
      </w:r>
      <w:r w:rsidR="00E47606" w:rsidRPr="00E47606">
        <w:rPr>
          <w:color w:val="FF0000"/>
        </w:rPr>
        <w:t>9.81</w:t>
      </w:r>
      <w:r w:rsidR="00E47606" w:rsidRPr="00E47606">
        <w:rPr>
          <w:b/>
          <w:bCs/>
          <w:color w:val="000080"/>
        </w:rPr>
        <w:t>)</w:t>
      </w:r>
    </w:p>
    <w:p w14:paraId="7C4F29BB" w14:textId="051ADCA6" w:rsidR="00E47606" w:rsidRDefault="00DF0637" w:rsidP="00DF0637">
      <w:pPr>
        <w:pStyle w:val="Heading2"/>
      </w:pPr>
      <w:bookmarkStart w:id="21" w:name="_Toc126182652"/>
      <w:r>
        <w:t>Substance Subpackage</w:t>
      </w:r>
      <w:bookmarkEnd w:id="21"/>
    </w:p>
    <w:p w14:paraId="728F6FF8" w14:textId="77D7FD8C" w:rsidR="00DF0637" w:rsidRDefault="00345EBB" w:rsidP="00DF0637">
      <w:pPr>
        <w:pStyle w:val="2NormalLevel2"/>
      </w:pPr>
      <w:r>
        <w:t>In this subpackage the materials and their properties are defined here by user.</w:t>
      </w:r>
      <w:r w:rsidR="00E33A7E">
        <w:t xml:space="preserve"> There </w:t>
      </w:r>
      <w:r w:rsidR="00B43384">
        <w:t>are many</w:t>
      </w:r>
      <w:r w:rsidR="00E33A7E">
        <w:t xml:space="preserve"> properties that can </w:t>
      </w:r>
      <w:r w:rsidR="00B43384">
        <w:t>be defined for the substances but all of them are not necessary for the models and depend on the models that user selected for the model, parameters or properties are needed. Most of the needed properties will be request in the warning file if are not defined by the user</w:t>
      </w:r>
      <w:r w:rsidR="00B3623B">
        <w:t>.</w:t>
      </w:r>
    </w:p>
    <w:p w14:paraId="3426D1EE" w14:textId="539F777C" w:rsidR="00B3623B" w:rsidRDefault="00C76418" w:rsidP="00DF0637">
      <w:pPr>
        <w:pStyle w:val="2NormalLevel2"/>
      </w:pPr>
      <w:r>
        <w:lastRenderedPageBreak/>
        <w:t>Also, there is DataBank module with predefined materials that can be complete more simply in the future.</w:t>
      </w:r>
    </w:p>
    <w:p w14:paraId="27B7B8A6" w14:textId="7A8BFA95" w:rsidR="00C76418" w:rsidRDefault="00AD4FAB" w:rsidP="00AD4FAB">
      <w:pPr>
        <w:pStyle w:val="Heading3"/>
      </w:pPr>
      <w:bookmarkStart w:id="22" w:name="_Toc126182653"/>
      <w:r>
        <w:t>Material</w:t>
      </w:r>
      <w:bookmarkEnd w:id="22"/>
    </w:p>
    <w:p w14:paraId="67191026" w14:textId="1B46F04F" w:rsidR="00AD4FAB" w:rsidRDefault="00AD4FAB" w:rsidP="00AD4FAB">
      <w:pPr>
        <w:pStyle w:val="3NormalLevel3"/>
      </w:pPr>
      <w:r>
        <w:t>This module is used for defining the substances.</w:t>
      </w:r>
    </w:p>
    <w:p w14:paraId="328199A0" w14:textId="77777777" w:rsidR="00AD4FAB" w:rsidRDefault="00AD4FAB" w:rsidP="00AD4FAB">
      <w:pPr>
        <w:pStyle w:val="3NormalLevel3"/>
        <w:numPr>
          <w:ilvl w:val="0"/>
          <w:numId w:val="9"/>
        </w:numPr>
      </w:pPr>
      <w:r>
        <w:t>Command structure:</w:t>
      </w:r>
    </w:p>
    <w:p w14:paraId="1A9AD802" w14:textId="51036B9E" w:rsidR="00AD4FAB" w:rsidRPr="00AD4FAB" w:rsidRDefault="00544EC2" w:rsidP="00AD4FAB">
      <w:pPr>
        <w:pStyle w:val="CodesLine"/>
      </w:pPr>
      <w:r>
        <w:t>opr.</w:t>
      </w:r>
      <w:r w:rsidR="00AD4FAB" w:rsidRPr="00AD4FAB">
        <w:t>Substance</w:t>
      </w:r>
      <w:r w:rsidR="00AD4FAB" w:rsidRPr="00AD4FAB">
        <w:rPr>
          <w:b/>
          <w:bCs/>
          <w:color w:val="000080"/>
        </w:rPr>
        <w:t>.</w:t>
      </w:r>
      <w:r w:rsidR="00AD4FAB" w:rsidRPr="00AD4FAB">
        <w:t>Material</w:t>
      </w:r>
      <w:r w:rsidR="00AD4FAB" w:rsidRPr="00AD4FAB">
        <w:rPr>
          <w:b/>
          <w:bCs/>
          <w:color w:val="000080"/>
        </w:rPr>
        <w:t>(</w:t>
      </w:r>
      <w:r w:rsidR="00AD4FAB" w:rsidRPr="00AD4FAB">
        <w:t>Tag</w:t>
      </w:r>
      <w:r w:rsidR="00AD4FAB" w:rsidRPr="00AD4FAB">
        <w:rPr>
          <w:b/>
          <w:bCs/>
          <w:color w:val="000080"/>
        </w:rPr>
        <w:t>,</w:t>
      </w:r>
      <w:r w:rsidR="00AD4FAB" w:rsidRPr="00AD4FAB">
        <w:t xml:space="preserve"> name</w:t>
      </w:r>
      <w:r w:rsidR="00AD4FAB" w:rsidRPr="00AD4FAB">
        <w:rPr>
          <w:b/>
          <w:bCs/>
          <w:color w:val="000080"/>
        </w:rPr>
        <w:t>=</w:t>
      </w:r>
      <w:r w:rsidR="00AD4FAB" w:rsidRPr="00AD4FAB">
        <w:rPr>
          <w:color w:val="808080"/>
        </w:rPr>
        <w:t>'No name'</w:t>
      </w:r>
      <w:r w:rsidR="00AD4FAB" w:rsidRPr="00AD4FAB">
        <w:rPr>
          <w:b/>
          <w:bCs/>
          <w:color w:val="000080"/>
        </w:rPr>
        <w:t>,</w:t>
      </w:r>
      <w:r w:rsidR="00AD4FAB" w:rsidRPr="00AD4FAB">
        <w:t xml:space="preserve"> Density</w:t>
      </w:r>
      <w:r w:rsidR="00AD4FAB" w:rsidRPr="00AD4FAB">
        <w:rPr>
          <w:b/>
          <w:bCs/>
          <w:color w:val="000080"/>
        </w:rPr>
        <w:t>=</w:t>
      </w:r>
      <w:r w:rsidR="00AD4FAB" w:rsidRPr="00AD4FAB">
        <w:rPr>
          <w:b/>
          <w:bCs/>
          <w:color w:val="880088"/>
        </w:rPr>
        <w:t>None</w:t>
      </w:r>
      <w:r w:rsidR="00AD4FAB" w:rsidRPr="00AD4FAB">
        <w:rPr>
          <w:b/>
          <w:bCs/>
          <w:color w:val="000080"/>
        </w:rPr>
        <w:t>,</w:t>
      </w:r>
      <w:r w:rsidR="00AD4FAB" w:rsidRPr="00AD4FAB">
        <w:t xml:space="preserve"> GasDensity</w:t>
      </w:r>
      <w:r w:rsidR="00AD4FAB" w:rsidRPr="00AD4FAB">
        <w:rPr>
          <w:b/>
          <w:bCs/>
          <w:color w:val="000080"/>
        </w:rPr>
        <w:t>=</w:t>
      </w:r>
      <w:r w:rsidR="00AD4FAB" w:rsidRPr="00AD4FAB">
        <w:rPr>
          <w:b/>
          <w:bCs/>
          <w:color w:val="880088"/>
        </w:rPr>
        <w:t>None</w:t>
      </w:r>
      <w:r w:rsidR="00AD4FAB" w:rsidRPr="00AD4FAB">
        <w:rPr>
          <w:b/>
          <w:bCs/>
          <w:color w:val="000080"/>
        </w:rPr>
        <w:t>,</w:t>
      </w:r>
      <w:r w:rsidR="00AD4FAB" w:rsidRPr="00AD4FAB">
        <w:t xml:space="preserve"> LiquidPhaseSpreadModelTag</w:t>
      </w:r>
      <w:r w:rsidR="00AD4FAB" w:rsidRPr="00AD4FAB">
        <w:rPr>
          <w:b/>
          <w:bCs/>
          <w:color w:val="000080"/>
        </w:rPr>
        <w:t>=</w:t>
      </w:r>
      <w:r w:rsidR="00AD4FAB" w:rsidRPr="00AD4FAB">
        <w:rPr>
          <w:b/>
          <w:bCs/>
          <w:color w:val="880088"/>
        </w:rPr>
        <w:t>None</w:t>
      </w:r>
      <w:r w:rsidR="00AD4FAB" w:rsidRPr="00AD4FAB">
        <w:rPr>
          <w:b/>
          <w:bCs/>
          <w:color w:val="000080"/>
        </w:rPr>
        <w:t>,</w:t>
      </w:r>
      <w:r w:rsidR="00AD4FAB" w:rsidRPr="00AD4FAB">
        <w:t xml:space="preserve"> GasPhaseDispModelTag</w:t>
      </w:r>
      <w:r w:rsidR="00AD4FAB" w:rsidRPr="00AD4FAB">
        <w:rPr>
          <w:b/>
          <w:bCs/>
          <w:color w:val="000080"/>
        </w:rPr>
        <w:t>=</w:t>
      </w:r>
      <w:r w:rsidR="00AD4FAB" w:rsidRPr="00AD4FAB">
        <w:rPr>
          <w:b/>
          <w:bCs/>
          <w:color w:val="880088"/>
        </w:rPr>
        <w:t>None</w:t>
      </w:r>
      <w:r w:rsidR="00AD4FAB" w:rsidRPr="00AD4FAB">
        <w:rPr>
          <w:b/>
          <w:bCs/>
          <w:color w:val="000080"/>
        </w:rPr>
        <w:t>,</w:t>
      </w:r>
      <w:r w:rsidR="00AD4FAB" w:rsidRPr="00AD4FAB">
        <w:t xml:space="preserve">                      Dynamic_Viscousity</w:t>
      </w:r>
      <w:r w:rsidR="00AD4FAB" w:rsidRPr="00AD4FAB">
        <w:rPr>
          <w:b/>
          <w:bCs/>
          <w:color w:val="000080"/>
        </w:rPr>
        <w:t>=</w:t>
      </w:r>
      <w:r w:rsidR="00AD4FAB" w:rsidRPr="00AD4FAB">
        <w:rPr>
          <w:b/>
          <w:bCs/>
          <w:color w:val="880088"/>
        </w:rPr>
        <w:t>None</w:t>
      </w:r>
      <w:r w:rsidR="00AD4FAB" w:rsidRPr="00AD4FAB">
        <w:rPr>
          <w:b/>
          <w:bCs/>
          <w:color w:val="000080"/>
        </w:rPr>
        <w:t>,</w:t>
      </w:r>
      <w:r w:rsidR="00AD4FAB">
        <w:t xml:space="preserve"> </w:t>
      </w:r>
      <w:r w:rsidR="00AD4FAB" w:rsidRPr="00AD4FAB">
        <w:t>Molar_Heat_of_Combustion</w:t>
      </w:r>
      <w:r w:rsidR="00AD4FAB" w:rsidRPr="00AD4FAB">
        <w:rPr>
          <w:b/>
          <w:bCs/>
          <w:color w:val="000080"/>
        </w:rPr>
        <w:t>=</w:t>
      </w:r>
      <w:r w:rsidR="00AD4FAB" w:rsidRPr="00AD4FAB">
        <w:rPr>
          <w:b/>
          <w:bCs/>
          <w:color w:val="880088"/>
        </w:rPr>
        <w:t>None</w:t>
      </w:r>
      <w:r w:rsidR="00AD4FAB" w:rsidRPr="00AD4FAB">
        <w:rPr>
          <w:b/>
          <w:bCs/>
          <w:color w:val="000080"/>
        </w:rPr>
        <w:t>,</w:t>
      </w:r>
      <w:r w:rsidR="00AD4FAB" w:rsidRPr="00AD4FAB">
        <w:t xml:space="preserve"> Stoichiometric_Concentration</w:t>
      </w:r>
      <w:r w:rsidR="00AD4FAB" w:rsidRPr="00AD4FAB">
        <w:rPr>
          <w:b/>
          <w:bCs/>
          <w:color w:val="000080"/>
        </w:rPr>
        <w:t>=</w:t>
      </w:r>
      <w:r w:rsidR="00AD4FAB" w:rsidRPr="00AD4FAB">
        <w:rPr>
          <w:b/>
          <w:bCs/>
          <w:color w:val="880088"/>
        </w:rPr>
        <w:t>None</w:t>
      </w:r>
      <w:r w:rsidR="00AD4FAB" w:rsidRPr="00AD4FAB">
        <w:rPr>
          <w:b/>
          <w:bCs/>
          <w:color w:val="000080"/>
        </w:rPr>
        <w:t>,</w:t>
      </w:r>
      <w:r w:rsidR="00AD4FAB" w:rsidRPr="00AD4FAB">
        <w:t xml:space="preserve">  Vapour_Density</w:t>
      </w:r>
      <w:r w:rsidR="00AD4FAB" w:rsidRPr="00AD4FAB">
        <w:rPr>
          <w:b/>
          <w:bCs/>
          <w:color w:val="000080"/>
        </w:rPr>
        <w:t>=</w:t>
      </w:r>
      <w:r w:rsidR="00AD4FAB" w:rsidRPr="00AD4FAB">
        <w:rPr>
          <w:b/>
          <w:bCs/>
          <w:color w:val="880088"/>
        </w:rPr>
        <w:t>None</w:t>
      </w:r>
      <w:r w:rsidR="00AD4FAB" w:rsidRPr="00AD4FAB">
        <w:rPr>
          <w:b/>
          <w:bCs/>
          <w:color w:val="000080"/>
        </w:rPr>
        <w:t>,</w:t>
      </w:r>
      <w:r w:rsidR="00AD4FAB" w:rsidRPr="00AD4FAB">
        <w:t xml:space="preserve"> Volumetric_Heat_Capacity</w:t>
      </w:r>
      <w:r w:rsidR="00AD4FAB" w:rsidRPr="00AD4FAB">
        <w:rPr>
          <w:b/>
          <w:bCs/>
          <w:color w:val="000080"/>
        </w:rPr>
        <w:t>=</w:t>
      </w:r>
      <w:r w:rsidR="00AD4FAB" w:rsidRPr="00AD4FAB">
        <w:rPr>
          <w:b/>
          <w:bCs/>
          <w:color w:val="880088"/>
        </w:rPr>
        <w:t>None</w:t>
      </w:r>
      <w:r w:rsidR="00AD4FAB" w:rsidRPr="00AD4FAB">
        <w:rPr>
          <w:b/>
          <w:bCs/>
          <w:color w:val="000080"/>
        </w:rPr>
        <w:t>,</w:t>
      </w:r>
    </w:p>
    <w:p w14:paraId="415D7BCD" w14:textId="65068806" w:rsidR="00AD4FAB" w:rsidRPr="00AD4FAB" w:rsidRDefault="00AD4FAB" w:rsidP="00AD4FAB">
      <w:pPr>
        <w:pStyle w:val="CodesLine"/>
      </w:pPr>
      <w:r w:rsidRPr="00AD4FAB">
        <w:t>Molecular_Weight</w:t>
      </w:r>
      <w:r w:rsidRPr="00AD4FAB">
        <w:rPr>
          <w:b/>
          <w:bCs/>
          <w:color w:val="000080"/>
        </w:rPr>
        <w:t>=</w:t>
      </w:r>
      <w:r w:rsidRPr="00AD4FAB">
        <w:rPr>
          <w:b/>
          <w:bCs/>
          <w:color w:val="880088"/>
        </w:rPr>
        <w:t>None</w:t>
      </w:r>
      <w:r w:rsidRPr="00AD4FAB">
        <w:rPr>
          <w:b/>
          <w:bCs/>
          <w:color w:val="000080"/>
        </w:rPr>
        <w:t>,</w:t>
      </w:r>
      <w:r w:rsidRPr="00AD4FAB">
        <w:t xml:space="preserve"> Molar_Volume</w:t>
      </w:r>
      <w:r w:rsidRPr="00AD4FAB">
        <w:rPr>
          <w:b/>
          <w:bCs/>
          <w:color w:val="000080"/>
        </w:rPr>
        <w:t>=</w:t>
      </w:r>
      <w:r w:rsidRPr="00AD4FAB">
        <w:rPr>
          <w:b/>
          <w:bCs/>
          <w:color w:val="880088"/>
        </w:rPr>
        <w:t>None</w:t>
      </w:r>
      <w:r w:rsidRPr="00AD4FAB">
        <w:rPr>
          <w:b/>
          <w:bCs/>
          <w:color w:val="000080"/>
        </w:rPr>
        <w:t>,</w:t>
      </w:r>
      <w:r w:rsidRPr="00AD4FAB">
        <w:t xml:space="preserve"> Boiling_Point</w:t>
      </w:r>
      <w:r w:rsidRPr="00AD4FAB">
        <w:rPr>
          <w:b/>
          <w:bCs/>
          <w:color w:val="000080"/>
        </w:rPr>
        <w:t>=</w:t>
      </w:r>
      <w:r w:rsidRPr="00AD4FAB">
        <w:rPr>
          <w:b/>
          <w:bCs/>
          <w:color w:val="880088"/>
        </w:rPr>
        <w:t>None</w:t>
      </w:r>
      <w:r w:rsidRPr="00AD4FAB">
        <w:rPr>
          <w:b/>
          <w:bCs/>
          <w:color w:val="000080"/>
        </w:rPr>
        <w:t>,</w:t>
      </w:r>
      <w:r w:rsidRPr="00AD4FAB">
        <w:t xml:space="preserve"> Critical_Pressure</w:t>
      </w:r>
      <w:r w:rsidRPr="00AD4FAB">
        <w:rPr>
          <w:b/>
          <w:bCs/>
          <w:color w:val="000080"/>
        </w:rPr>
        <w:t>=</w:t>
      </w:r>
      <w:r w:rsidRPr="00AD4FAB">
        <w:rPr>
          <w:b/>
          <w:bCs/>
          <w:color w:val="880088"/>
        </w:rPr>
        <w:t>None</w:t>
      </w:r>
      <w:r w:rsidRPr="00AD4FAB">
        <w:rPr>
          <w:b/>
          <w:bCs/>
          <w:color w:val="000080"/>
        </w:rPr>
        <w:t>,</w:t>
      </w:r>
      <w:r w:rsidRPr="00AD4FAB">
        <w:t xml:space="preserve"> Critical_Temperature</w:t>
      </w:r>
      <w:r w:rsidRPr="00AD4FAB">
        <w:rPr>
          <w:b/>
          <w:bCs/>
          <w:color w:val="000080"/>
        </w:rPr>
        <w:t>=</w:t>
      </w:r>
      <w:r w:rsidRPr="00AD4FAB">
        <w:rPr>
          <w:b/>
          <w:bCs/>
          <w:color w:val="880088"/>
        </w:rPr>
        <w:t>None</w:t>
      </w:r>
      <w:r w:rsidRPr="00AD4FAB">
        <w:rPr>
          <w:b/>
          <w:bCs/>
          <w:color w:val="000080"/>
        </w:rPr>
        <w:t>,</w:t>
      </w:r>
      <w:r w:rsidRPr="00AD4FAB">
        <w:t xml:space="preserve"> Melting_Point</w:t>
      </w:r>
      <w:r w:rsidRPr="00AD4FAB">
        <w:rPr>
          <w:b/>
          <w:bCs/>
          <w:color w:val="000080"/>
        </w:rPr>
        <w:t>=</w:t>
      </w:r>
      <w:r w:rsidRPr="00AD4FAB">
        <w:rPr>
          <w:b/>
          <w:bCs/>
          <w:color w:val="880088"/>
        </w:rPr>
        <w:t>None</w:t>
      </w:r>
      <w:r w:rsidRPr="00AD4FAB">
        <w:rPr>
          <w:b/>
          <w:bCs/>
          <w:color w:val="000080"/>
        </w:rPr>
        <w:t>,</w:t>
      </w:r>
      <w:r w:rsidRPr="00AD4FAB">
        <w:t xml:space="preserve"> Standard_Enthalpy_of_Formation</w:t>
      </w:r>
      <w:r w:rsidRPr="00AD4FAB">
        <w:rPr>
          <w:b/>
          <w:bCs/>
          <w:color w:val="000080"/>
        </w:rPr>
        <w:t>=</w:t>
      </w:r>
      <w:r w:rsidRPr="00AD4FAB">
        <w:rPr>
          <w:b/>
          <w:bCs/>
          <w:color w:val="880088"/>
        </w:rPr>
        <w:t>None</w:t>
      </w:r>
      <w:r w:rsidRPr="00AD4FAB">
        <w:rPr>
          <w:b/>
          <w:bCs/>
          <w:color w:val="000080"/>
        </w:rPr>
        <w:t>,</w:t>
      </w:r>
    </w:p>
    <w:p w14:paraId="3A632E5B" w14:textId="097A7F7A" w:rsidR="00AD4FAB" w:rsidRPr="00AD4FAB" w:rsidRDefault="00AD4FAB" w:rsidP="00AD4FAB">
      <w:pPr>
        <w:pStyle w:val="CodesLine"/>
      </w:pPr>
      <w:r w:rsidRPr="00AD4FAB">
        <w:t>Vapour_Pressure</w:t>
      </w:r>
      <w:r w:rsidRPr="00AD4FAB">
        <w:rPr>
          <w:b/>
          <w:bCs/>
          <w:color w:val="000080"/>
        </w:rPr>
        <w:t>=</w:t>
      </w:r>
      <w:r w:rsidRPr="00AD4FAB">
        <w:rPr>
          <w:b/>
          <w:bCs/>
          <w:color w:val="880088"/>
        </w:rPr>
        <w:t>None</w:t>
      </w:r>
      <w:r w:rsidRPr="00AD4FAB">
        <w:rPr>
          <w:b/>
          <w:bCs/>
          <w:color w:val="000080"/>
        </w:rPr>
        <w:t>,</w:t>
      </w:r>
      <w:r w:rsidRPr="00AD4FAB">
        <w:t xml:space="preserve"> Molar_Enthalpy_of_Vaporization</w:t>
      </w:r>
      <w:r w:rsidRPr="00AD4FAB">
        <w:rPr>
          <w:b/>
          <w:bCs/>
          <w:color w:val="000080"/>
        </w:rPr>
        <w:t>=</w:t>
      </w:r>
      <w:r w:rsidRPr="00AD4FAB">
        <w:rPr>
          <w:b/>
          <w:bCs/>
          <w:color w:val="880088"/>
        </w:rPr>
        <w:t>None</w:t>
      </w:r>
      <w:r w:rsidRPr="00AD4FAB">
        <w:rPr>
          <w:b/>
          <w:bCs/>
          <w:color w:val="000080"/>
        </w:rPr>
        <w:t>,</w:t>
      </w:r>
      <w:r w:rsidRPr="00AD4FAB">
        <w:t xml:space="preserve"> Specific_Heat_of_Vaporization</w:t>
      </w:r>
      <w:r w:rsidRPr="00AD4FAB">
        <w:rPr>
          <w:b/>
          <w:bCs/>
          <w:color w:val="000080"/>
        </w:rPr>
        <w:t>=</w:t>
      </w:r>
      <w:r w:rsidRPr="00AD4FAB">
        <w:rPr>
          <w:b/>
          <w:bCs/>
          <w:color w:val="880088"/>
        </w:rPr>
        <w:t>None</w:t>
      </w:r>
      <w:r w:rsidRPr="00AD4FAB">
        <w:rPr>
          <w:b/>
          <w:bCs/>
          <w:color w:val="000080"/>
        </w:rPr>
        <w:t>,</w:t>
      </w:r>
      <w:r w:rsidRPr="00AD4FAB">
        <w:t xml:space="preserve"> Molar_Heat_Capacity</w:t>
      </w:r>
      <w:r w:rsidRPr="00AD4FAB">
        <w:rPr>
          <w:b/>
          <w:bCs/>
          <w:color w:val="000080"/>
        </w:rPr>
        <w:t>=</w:t>
      </w:r>
      <w:r w:rsidRPr="00AD4FAB">
        <w:rPr>
          <w:b/>
          <w:bCs/>
          <w:color w:val="880088"/>
        </w:rPr>
        <w:t>None</w:t>
      </w:r>
      <w:r w:rsidRPr="00AD4FAB">
        <w:rPr>
          <w:b/>
          <w:bCs/>
          <w:color w:val="000080"/>
        </w:rPr>
        <w:t>,</w:t>
      </w:r>
      <w:r w:rsidRPr="00AD4FAB">
        <w:t xml:space="preserve"> Specific_Heat_Capacity</w:t>
      </w:r>
      <w:r w:rsidRPr="00AD4FAB">
        <w:rPr>
          <w:b/>
          <w:bCs/>
          <w:color w:val="000080"/>
        </w:rPr>
        <w:t>=</w:t>
      </w:r>
      <w:r w:rsidRPr="00AD4FAB">
        <w:rPr>
          <w:b/>
          <w:bCs/>
          <w:color w:val="880088"/>
        </w:rPr>
        <w:t>None</w:t>
      </w:r>
      <w:r w:rsidRPr="00AD4FAB">
        <w:rPr>
          <w:b/>
          <w:bCs/>
          <w:color w:val="000080"/>
        </w:rPr>
        <w:t>,</w:t>
      </w:r>
    </w:p>
    <w:p w14:paraId="09F62C75" w14:textId="00B30224" w:rsidR="00AD4FAB" w:rsidRPr="00AD4FAB" w:rsidRDefault="00AD4FAB" w:rsidP="00AD4FAB">
      <w:pPr>
        <w:pStyle w:val="CodesLine"/>
      </w:pPr>
      <w:r w:rsidRPr="00AD4FAB">
        <w:t>Specific_Heat_Ratio</w:t>
      </w:r>
      <w:r w:rsidRPr="00AD4FAB">
        <w:rPr>
          <w:b/>
          <w:bCs/>
          <w:color w:val="000080"/>
        </w:rPr>
        <w:t>=</w:t>
      </w:r>
      <w:r w:rsidRPr="00AD4FAB">
        <w:rPr>
          <w:b/>
          <w:bCs/>
          <w:color w:val="880088"/>
        </w:rPr>
        <w:t>None</w:t>
      </w:r>
      <w:r w:rsidRPr="00AD4FAB">
        <w:rPr>
          <w:b/>
          <w:bCs/>
          <w:color w:val="000080"/>
        </w:rPr>
        <w:t>,</w:t>
      </w:r>
      <w:r w:rsidRPr="00AD4FAB">
        <w:t xml:space="preserve"> Autoignition_Temperature</w:t>
      </w:r>
      <w:r w:rsidRPr="00AD4FAB">
        <w:rPr>
          <w:b/>
          <w:bCs/>
          <w:color w:val="000080"/>
        </w:rPr>
        <w:t>=</w:t>
      </w:r>
      <w:r w:rsidRPr="00AD4FAB">
        <w:rPr>
          <w:b/>
          <w:bCs/>
          <w:color w:val="880088"/>
        </w:rPr>
        <w:t>None</w:t>
      </w:r>
      <w:r w:rsidRPr="00AD4FAB">
        <w:rPr>
          <w:b/>
          <w:bCs/>
          <w:color w:val="000080"/>
        </w:rPr>
        <w:t>,</w:t>
      </w:r>
      <w:r w:rsidRPr="00AD4FAB">
        <w:t xml:space="preserve"> Flash_Point</w:t>
      </w:r>
      <w:r w:rsidRPr="00AD4FAB">
        <w:rPr>
          <w:b/>
          <w:bCs/>
          <w:color w:val="000080"/>
        </w:rPr>
        <w:t>=</w:t>
      </w:r>
      <w:r w:rsidRPr="00AD4FAB">
        <w:rPr>
          <w:b/>
          <w:bCs/>
          <w:color w:val="880088"/>
        </w:rPr>
        <w:t>None</w:t>
      </w:r>
      <w:r w:rsidRPr="00AD4FAB">
        <w:rPr>
          <w:b/>
          <w:bCs/>
          <w:color w:val="000080"/>
        </w:rPr>
        <w:t>,</w:t>
      </w:r>
      <w:r w:rsidRPr="00AD4FAB">
        <w:t xml:space="preserve"> Specific_Heat_of_Combustion</w:t>
      </w:r>
      <w:r w:rsidRPr="00AD4FAB">
        <w:rPr>
          <w:b/>
          <w:bCs/>
          <w:color w:val="000080"/>
        </w:rPr>
        <w:t>=</w:t>
      </w:r>
      <w:r w:rsidRPr="00AD4FAB">
        <w:rPr>
          <w:b/>
          <w:bCs/>
          <w:color w:val="880088"/>
        </w:rPr>
        <w:t>None</w:t>
      </w:r>
      <w:r w:rsidRPr="00AD4FAB">
        <w:rPr>
          <w:b/>
          <w:bCs/>
          <w:color w:val="000080"/>
        </w:rPr>
        <w:t>,</w:t>
      </w:r>
      <w:r w:rsidRPr="00AD4FAB">
        <w:t xml:space="preserve"> Lower_Flammability_Limit</w:t>
      </w:r>
      <w:r w:rsidRPr="00AD4FAB">
        <w:rPr>
          <w:b/>
          <w:bCs/>
          <w:color w:val="000080"/>
        </w:rPr>
        <w:t>=</w:t>
      </w:r>
      <w:r w:rsidRPr="00AD4FAB">
        <w:rPr>
          <w:b/>
          <w:bCs/>
          <w:color w:val="880088"/>
        </w:rPr>
        <w:t>None</w:t>
      </w:r>
      <w:r w:rsidRPr="00AD4FAB">
        <w:rPr>
          <w:b/>
          <w:bCs/>
          <w:color w:val="000080"/>
        </w:rPr>
        <w:t>,</w:t>
      </w:r>
      <w:r w:rsidRPr="00AD4FAB">
        <w:t xml:space="preserve"> Upper_Flammability_Limit</w:t>
      </w:r>
      <w:r w:rsidRPr="00AD4FAB">
        <w:rPr>
          <w:b/>
          <w:bCs/>
          <w:color w:val="000080"/>
        </w:rPr>
        <w:t>=</w:t>
      </w:r>
      <w:r w:rsidRPr="00AD4FAB">
        <w:rPr>
          <w:b/>
          <w:bCs/>
          <w:color w:val="880088"/>
        </w:rPr>
        <w:t>None</w:t>
      </w:r>
      <w:r w:rsidRPr="00AD4FAB">
        <w:rPr>
          <w:b/>
          <w:bCs/>
          <w:color w:val="000080"/>
        </w:rPr>
        <w:t>,</w:t>
      </w:r>
    </w:p>
    <w:p w14:paraId="44143E59" w14:textId="6A6F42C7" w:rsidR="00AD4FAB" w:rsidRPr="00AD4FAB" w:rsidRDefault="00AD4FAB" w:rsidP="00AD4FAB">
      <w:pPr>
        <w:pStyle w:val="CodesLine"/>
        <w:rPr>
          <w:rFonts w:ascii="Times New Roman" w:hAnsi="Times New Roman" w:cs="Times New Roman"/>
          <w:szCs w:val="24"/>
        </w:rPr>
      </w:pPr>
      <w:r w:rsidRPr="00AD4FAB">
        <w:t>Bioconcentration_Factor</w:t>
      </w:r>
      <w:r w:rsidRPr="00AD4FAB">
        <w:rPr>
          <w:b/>
          <w:bCs/>
          <w:color w:val="000080"/>
        </w:rPr>
        <w:t>=</w:t>
      </w:r>
      <w:r w:rsidRPr="00AD4FAB">
        <w:rPr>
          <w:b/>
          <w:bCs/>
          <w:color w:val="880088"/>
        </w:rPr>
        <w:t>None</w:t>
      </w:r>
      <w:r w:rsidRPr="00AD4FAB">
        <w:rPr>
          <w:b/>
          <w:bCs/>
          <w:color w:val="000080"/>
        </w:rPr>
        <w:t>,</w:t>
      </w:r>
      <w:r w:rsidRPr="00AD4FAB">
        <w:t xml:space="preserve"> Liquid_Partial_Pressure_in_Atmosphere</w:t>
      </w:r>
      <w:r w:rsidRPr="00AD4FAB">
        <w:rPr>
          <w:b/>
          <w:bCs/>
          <w:color w:val="000080"/>
        </w:rPr>
        <w:t>=</w:t>
      </w:r>
      <w:r w:rsidRPr="00AD4FAB">
        <w:rPr>
          <w:b/>
          <w:bCs/>
          <w:color w:val="880088"/>
        </w:rPr>
        <w:t>None</w:t>
      </w:r>
      <w:r w:rsidRPr="00AD4FAB">
        <w:rPr>
          <w:b/>
          <w:bCs/>
          <w:color w:val="000080"/>
        </w:rPr>
        <w:t>,)</w:t>
      </w:r>
    </w:p>
    <w:p w14:paraId="68C63DFE" w14:textId="4961C201" w:rsidR="00AD4FAB" w:rsidRDefault="00AD4FAB" w:rsidP="00AD4FAB">
      <w:pPr>
        <w:pStyle w:val="3NormalLevel3"/>
        <w:numPr>
          <w:ilvl w:val="0"/>
          <w:numId w:val="9"/>
        </w:numPr>
      </w:pPr>
      <w:r>
        <w:t>Input parameters:</w:t>
      </w:r>
    </w:p>
    <w:p w14:paraId="17045355" w14:textId="77777777" w:rsidR="00AD4FAB" w:rsidRDefault="00AD4FAB" w:rsidP="00AD4FAB">
      <w:pPr>
        <w:pStyle w:val="3NormalLevel3"/>
        <w:numPr>
          <w:ilvl w:val="1"/>
          <w:numId w:val="9"/>
        </w:numPr>
      </w:pPr>
      <w:r>
        <w:t>Tag: Unique integer value that will be used for referring to the defined elements or objects.</w:t>
      </w:r>
    </w:p>
    <w:p w14:paraId="1BFDB088" w14:textId="24BB16E0" w:rsidR="00AD4FAB" w:rsidRDefault="00AD4FAB" w:rsidP="00AD4FAB">
      <w:pPr>
        <w:pStyle w:val="3NormalLevel3"/>
        <w:numPr>
          <w:ilvl w:val="1"/>
          <w:numId w:val="9"/>
        </w:numPr>
      </w:pPr>
      <w:r>
        <w:t>name: Obvious.</w:t>
      </w:r>
    </w:p>
    <w:p w14:paraId="3869439A" w14:textId="7F1978A4" w:rsidR="00AD4FAB" w:rsidRDefault="00AD4FAB" w:rsidP="00AD4FAB">
      <w:pPr>
        <w:pStyle w:val="3NormalLevel3"/>
        <w:numPr>
          <w:ilvl w:val="1"/>
          <w:numId w:val="9"/>
        </w:numPr>
      </w:pPr>
      <w:r>
        <w:t>Other parameters are obvious from their names and there is no need to more describtion.</w:t>
      </w:r>
    </w:p>
    <w:p w14:paraId="29ED0E22" w14:textId="77777777" w:rsidR="00642752" w:rsidRDefault="00642752" w:rsidP="00642752">
      <w:pPr>
        <w:pStyle w:val="3NormalLevel3"/>
        <w:numPr>
          <w:ilvl w:val="0"/>
          <w:numId w:val="9"/>
        </w:numPr>
      </w:pPr>
      <w:r>
        <w:t>Hypothesizes: Nothing special.</w:t>
      </w:r>
    </w:p>
    <w:p w14:paraId="0643F22A" w14:textId="77777777" w:rsidR="00642752" w:rsidRDefault="00642752" w:rsidP="00642752">
      <w:pPr>
        <w:pStyle w:val="3NormalLevel3"/>
        <w:numPr>
          <w:ilvl w:val="0"/>
          <w:numId w:val="9"/>
        </w:numPr>
      </w:pPr>
      <w:r>
        <w:t>Example:</w:t>
      </w:r>
    </w:p>
    <w:p w14:paraId="2C809F0E" w14:textId="4C1B6350" w:rsidR="00642752" w:rsidRDefault="00544EC2" w:rsidP="00642752">
      <w:pPr>
        <w:pStyle w:val="CodesLine"/>
        <w:rPr>
          <w:b/>
          <w:bCs/>
          <w:color w:val="000080"/>
        </w:rPr>
      </w:pPr>
      <w:r>
        <w:t>opr.</w:t>
      </w:r>
      <w:r w:rsidR="00642752" w:rsidRPr="00642752">
        <w:t>Substance</w:t>
      </w:r>
      <w:r w:rsidR="00642752" w:rsidRPr="00642752">
        <w:rPr>
          <w:b/>
          <w:bCs/>
          <w:color w:val="000080"/>
        </w:rPr>
        <w:t>.</w:t>
      </w:r>
      <w:r w:rsidR="00642752" w:rsidRPr="00642752">
        <w:t>Material</w:t>
      </w:r>
      <w:r w:rsidR="00642752" w:rsidRPr="00642752">
        <w:rPr>
          <w:b/>
          <w:bCs/>
          <w:color w:val="000080"/>
        </w:rPr>
        <w:t>(</w:t>
      </w:r>
      <w:r w:rsidR="00642752" w:rsidRPr="00642752">
        <w:t>Tag</w:t>
      </w:r>
      <w:r w:rsidR="00642752" w:rsidRPr="00642752">
        <w:rPr>
          <w:b/>
          <w:bCs/>
          <w:color w:val="000080"/>
        </w:rPr>
        <w:t>=</w:t>
      </w:r>
      <w:r w:rsidR="00642752" w:rsidRPr="00642752">
        <w:rPr>
          <w:color w:val="FF0000"/>
        </w:rPr>
        <w:t>1</w:t>
      </w:r>
      <w:r w:rsidR="00642752" w:rsidRPr="00642752">
        <w:rPr>
          <w:b/>
          <w:bCs/>
          <w:color w:val="000080"/>
        </w:rPr>
        <w:t>,</w:t>
      </w:r>
      <w:r w:rsidR="00642752" w:rsidRPr="00642752">
        <w:t>name</w:t>
      </w:r>
      <w:r w:rsidR="00642752" w:rsidRPr="00642752">
        <w:rPr>
          <w:b/>
          <w:bCs/>
          <w:color w:val="000080"/>
        </w:rPr>
        <w:t>=</w:t>
      </w:r>
      <w:r w:rsidR="00642752" w:rsidRPr="00642752">
        <w:rPr>
          <w:color w:val="808080"/>
        </w:rPr>
        <w:t>'None'</w:t>
      </w:r>
      <w:r w:rsidR="00642752" w:rsidRPr="00642752">
        <w:rPr>
          <w:b/>
          <w:bCs/>
          <w:color w:val="000080"/>
        </w:rPr>
        <w:t>,</w:t>
      </w:r>
      <w:r w:rsidR="00642752" w:rsidRPr="00642752">
        <w:t>Density</w:t>
      </w:r>
      <w:r w:rsidR="00642752" w:rsidRPr="00642752">
        <w:rPr>
          <w:b/>
          <w:bCs/>
          <w:color w:val="000080"/>
        </w:rPr>
        <w:t>=</w:t>
      </w:r>
      <w:r w:rsidR="00642752" w:rsidRPr="00642752">
        <w:rPr>
          <w:color w:val="FF0000"/>
        </w:rPr>
        <w:t>250</w:t>
      </w:r>
      <w:r w:rsidR="00642752" w:rsidRPr="00642752">
        <w:rPr>
          <w:b/>
          <w:bCs/>
          <w:color w:val="000080"/>
        </w:rPr>
        <w:t>,</w:t>
      </w:r>
      <w:r w:rsidR="00642752" w:rsidRPr="00642752">
        <w:t xml:space="preserve"> Specific_Heat_of_Combustion</w:t>
      </w:r>
      <w:r w:rsidR="00642752" w:rsidRPr="00642752">
        <w:rPr>
          <w:b/>
          <w:bCs/>
          <w:color w:val="000080"/>
        </w:rPr>
        <w:t>=</w:t>
      </w:r>
      <w:r w:rsidR="00642752" w:rsidRPr="00642752">
        <w:rPr>
          <w:color w:val="FF0000"/>
        </w:rPr>
        <w:t>45.334</w:t>
      </w:r>
      <w:r w:rsidR="00642752" w:rsidRPr="00642752">
        <w:rPr>
          <w:b/>
          <w:bCs/>
          <w:color w:val="000080"/>
        </w:rPr>
        <w:t>*</w:t>
      </w:r>
      <w:r w:rsidR="00642752" w:rsidRPr="00642752">
        <w:rPr>
          <w:color w:val="FF0000"/>
        </w:rPr>
        <w:t>10</w:t>
      </w:r>
      <w:r w:rsidR="00642752" w:rsidRPr="00642752">
        <w:rPr>
          <w:b/>
          <w:bCs/>
          <w:color w:val="000080"/>
        </w:rPr>
        <w:t>**</w:t>
      </w:r>
      <w:r w:rsidR="00642752" w:rsidRPr="00642752">
        <w:rPr>
          <w:color w:val="FF0000"/>
        </w:rPr>
        <w:t>6</w:t>
      </w:r>
      <w:r w:rsidR="00642752" w:rsidRPr="00642752">
        <w:rPr>
          <w:b/>
          <w:bCs/>
          <w:color w:val="000080"/>
        </w:rPr>
        <w:t>)</w:t>
      </w:r>
    </w:p>
    <w:p w14:paraId="7977D6B2" w14:textId="2343AF7B" w:rsidR="00642752" w:rsidRDefault="00642752" w:rsidP="00642752">
      <w:pPr>
        <w:pStyle w:val="3NormalLevel3"/>
      </w:pPr>
    </w:p>
    <w:p w14:paraId="1949F35E" w14:textId="7AF5588D" w:rsidR="00642752" w:rsidRPr="00642752" w:rsidRDefault="00544EC2" w:rsidP="00642752">
      <w:pPr>
        <w:pStyle w:val="CodesLine"/>
      </w:pPr>
      <w:r>
        <w:t>opr.</w:t>
      </w:r>
      <w:r w:rsidR="00642752" w:rsidRPr="00642752">
        <w:t>Substance</w:t>
      </w:r>
      <w:r w:rsidR="00642752" w:rsidRPr="00642752">
        <w:rPr>
          <w:b/>
          <w:bCs/>
          <w:color w:val="000080"/>
        </w:rPr>
        <w:t>.</w:t>
      </w:r>
      <w:r w:rsidR="00642752" w:rsidRPr="00642752">
        <w:t>Material</w:t>
      </w:r>
      <w:r w:rsidR="00642752" w:rsidRPr="00642752">
        <w:rPr>
          <w:b/>
          <w:bCs/>
          <w:color w:val="000080"/>
        </w:rPr>
        <w:t>(</w:t>
      </w:r>
      <w:r w:rsidR="00642752" w:rsidRPr="00642752">
        <w:rPr>
          <w:color w:val="FF0000"/>
        </w:rPr>
        <w:t>2</w:t>
      </w:r>
      <w:r w:rsidR="00642752" w:rsidRPr="00642752">
        <w:rPr>
          <w:b/>
          <w:bCs/>
          <w:color w:val="000080"/>
        </w:rPr>
        <w:t>,</w:t>
      </w:r>
      <w:r w:rsidR="00642752" w:rsidRPr="00642752">
        <w:t>name</w:t>
      </w:r>
      <w:r w:rsidR="00642752" w:rsidRPr="00642752">
        <w:rPr>
          <w:b/>
          <w:bCs/>
          <w:color w:val="000080"/>
        </w:rPr>
        <w:t>=</w:t>
      </w:r>
      <w:r w:rsidR="00642752" w:rsidRPr="00642752">
        <w:rPr>
          <w:color w:val="808080"/>
        </w:rPr>
        <w:t>'Imaginary Material'</w:t>
      </w:r>
      <w:r w:rsidR="00642752" w:rsidRPr="00642752">
        <w:rPr>
          <w:b/>
          <w:bCs/>
          <w:color w:val="000080"/>
        </w:rPr>
        <w:t>,</w:t>
      </w:r>
      <w:r w:rsidR="00642752" w:rsidRPr="00642752">
        <w:t xml:space="preserve"> Density</w:t>
      </w:r>
      <w:r w:rsidR="00642752" w:rsidRPr="00642752">
        <w:rPr>
          <w:b/>
          <w:bCs/>
          <w:color w:val="000080"/>
        </w:rPr>
        <w:t>=</w:t>
      </w:r>
      <w:r w:rsidR="00642752" w:rsidRPr="00642752">
        <w:rPr>
          <w:color w:val="FF0000"/>
        </w:rPr>
        <w:t>123</w:t>
      </w:r>
      <w:r w:rsidR="00642752" w:rsidRPr="00642752">
        <w:rPr>
          <w:b/>
          <w:bCs/>
          <w:color w:val="000080"/>
        </w:rPr>
        <w:t>,</w:t>
      </w:r>
      <w:r w:rsidR="00642752" w:rsidRPr="00642752">
        <w:t>Vapour_Density</w:t>
      </w:r>
      <w:r w:rsidR="00642752" w:rsidRPr="00642752">
        <w:rPr>
          <w:b/>
          <w:bCs/>
          <w:color w:val="000080"/>
        </w:rPr>
        <w:t>=</w:t>
      </w:r>
      <w:r w:rsidR="00642752" w:rsidRPr="00642752">
        <w:rPr>
          <w:color w:val="FF0000"/>
        </w:rPr>
        <w:t>125</w:t>
      </w:r>
      <w:r w:rsidR="00642752" w:rsidRPr="00642752">
        <w:rPr>
          <w:b/>
          <w:bCs/>
          <w:color w:val="000080"/>
        </w:rPr>
        <w:t>,</w:t>
      </w:r>
      <w:r w:rsidR="00642752" w:rsidRPr="00642752">
        <w:t xml:space="preserve"> Specific_Heat_of_Combustion</w:t>
      </w:r>
      <w:r w:rsidR="00642752" w:rsidRPr="00642752">
        <w:rPr>
          <w:b/>
          <w:bCs/>
          <w:color w:val="000080"/>
        </w:rPr>
        <w:t>=</w:t>
      </w:r>
      <w:r w:rsidR="00642752" w:rsidRPr="00642752">
        <w:rPr>
          <w:color w:val="FF0000"/>
        </w:rPr>
        <w:t>45.334</w:t>
      </w:r>
      <w:r w:rsidR="00642752" w:rsidRPr="00642752">
        <w:rPr>
          <w:b/>
          <w:bCs/>
          <w:color w:val="000080"/>
        </w:rPr>
        <w:t>*</w:t>
      </w:r>
      <w:r w:rsidR="00642752" w:rsidRPr="00642752">
        <w:rPr>
          <w:color w:val="FF0000"/>
        </w:rPr>
        <w:t>10</w:t>
      </w:r>
      <w:r w:rsidR="00642752" w:rsidRPr="00642752">
        <w:rPr>
          <w:b/>
          <w:bCs/>
          <w:color w:val="000080"/>
        </w:rPr>
        <w:t>**</w:t>
      </w:r>
      <w:r w:rsidR="00642752" w:rsidRPr="00642752">
        <w:rPr>
          <w:color w:val="FF0000"/>
        </w:rPr>
        <w:t>6</w:t>
      </w:r>
      <w:r w:rsidR="00642752" w:rsidRPr="00642752">
        <w:rPr>
          <w:b/>
          <w:bCs/>
          <w:color w:val="000080"/>
        </w:rPr>
        <w:t>,)</w:t>
      </w:r>
    </w:p>
    <w:p w14:paraId="76AFB71B" w14:textId="20E36C6B" w:rsidR="00642752" w:rsidRPr="00642752" w:rsidRDefault="0001063E" w:rsidP="0001063E">
      <w:pPr>
        <w:pStyle w:val="Heading3"/>
      </w:pPr>
      <w:bookmarkStart w:id="23" w:name="_Toc126182654"/>
      <w:r>
        <w:lastRenderedPageBreak/>
        <w:t>DataBank</w:t>
      </w:r>
      <w:bookmarkEnd w:id="23"/>
    </w:p>
    <w:p w14:paraId="4EA485FF" w14:textId="1D08195F" w:rsidR="0001063E" w:rsidRDefault="0001063E" w:rsidP="0001063E">
      <w:pPr>
        <w:pStyle w:val="3NormalLevel3"/>
      </w:pPr>
      <w:r>
        <w:t>This module is used for defining the substances using predefined data.</w:t>
      </w:r>
    </w:p>
    <w:p w14:paraId="18B5636D" w14:textId="77777777" w:rsidR="0001063E" w:rsidRDefault="0001063E" w:rsidP="0001063E">
      <w:pPr>
        <w:pStyle w:val="3NormalLevel3"/>
        <w:numPr>
          <w:ilvl w:val="0"/>
          <w:numId w:val="9"/>
        </w:numPr>
      </w:pPr>
      <w:r>
        <w:t>Command structure:</w:t>
      </w:r>
    </w:p>
    <w:p w14:paraId="5A8DC042" w14:textId="5A1A9254" w:rsidR="0001063E" w:rsidRPr="0001063E" w:rsidRDefault="00544EC2" w:rsidP="0001063E">
      <w:pPr>
        <w:pStyle w:val="CodesLine"/>
        <w:rPr>
          <w:rFonts w:ascii="Times New Roman" w:hAnsi="Times New Roman" w:cs="Times New Roman"/>
          <w:szCs w:val="24"/>
        </w:rPr>
      </w:pPr>
      <w:r>
        <w:t>opr.</w:t>
      </w:r>
      <w:r w:rsidR="0001063E" w:rsidRPr="0001063E">
        <w:t>Substance</w:t>
      </w:r>
      <w:r w:rsidR="0001063E" w:rsidRPr="0001063E">
        <w:rPr>
          <w:b/>
          <w:bCs/>
          <w:color w:val="000080"/>
        </w:rPr>
        <w:t>.</w:t>
      </w:r>
      <w:r w:rsidR="0001063E" w:rsidRPr="0001063E">
        <w:t>DataBank</w:t>
      </w:r>
      <w:r w:rsidR="0001063E" w:rsidRPr="0001063E">
        <w:rPr>
          <w:b/>
          <w:bCs/>
          <w:color w:val="000080"/>
        </w:rPr>
        <w:t>.</w:t>
      </w:r>
      <w:r w:rsidR="0001063E" w:rsidRPr="0001063E">
        <w:rPr>
          <w:color w:val="2E74B5" w:themeColor="accent5" w:themeShade="BF"/>
        </w:rPr>
        <w:t>SAVEDMATERIALNAME</w:t>
      </w:r>
      <w:r w:rsidR="0001063E" w:rsidRPr="0001063E">
        <w:t>(Tag)</w:t>
      </w:r>
    </w:p>
    <w:p w14:paraId="1692813B" w14:textId="77777777" w:rsidR="0001063E" w:rsidRDefault="0001063E" w:rsidP="0001063E">
      <w:pPr>
        <w:pStyle w:val="3NormalLevel3"/>
        <w:numPr>
          <w:ilvl w:val="0"/>
          <w:numId w:val="9"/>
        </w:numPr>
      </w:pPr>
      <w:r>
        <w:t>Input parameters:</w:t>
      </w:r>
    </w:p>
    <w:p w14:paraId="0D746A29" w14:textId="77777777" w:rsidR="0001063E" w:rsidRDefault="0001063E" w:rsidP="0001063E">
      <w:pPr>
        <w:pStyle w:val="3NormalLevel3"/>
        <w:numPr>
          <w:ilvl w:val="1"/>
          <w:numId w:val="9"/>
        </w:numPr>
      </w:pPr>
      <w:r>
        <w:t>Tag: Unique integer value that will be used for referring to the defined elements or objects.</w:t>
      </w:r>
    </w:p>
    <w:p w14:paraId="02A51FFF" w14:textId="77777777" w:rsidR="0001063E" w:rsidRDefault="0001063E" w:rsidP="0001063E">
      <w:pPr>
        <w:pStyle w:val="3NormalLevel3"/>
        <w:numPr>
          <w:ilvl w:val="0"/>
          <w:numId w:val="9"/>
        </w:numPr>
      </w:pPr>
      <w:r>
        <w:t>Hypothesizes: Nothing special.</w:t>
      </w:r>
    </w:p>
    <w:p w14:paraId="548F6C65" w14:textId="77777777" w:rsidR="0001063E" w:rsidRDefault="0001063E" w:rsidP="0001063E">
      <w:pPr>
        <w:pStyle w:val="3NormalLevel3"/>
        <w:numPr>
          <w:ilvl w:val="0"/>
          <w:numId w:val="9"/>
        </w:numPr>
      </w:pPr>
      <w:r>
        <w:t>Example:</w:t>
      </w:r>
    </w:p>
    <w:p w14:paraId="41DED5AD" w14:textId="071A0A27" w:rsidR="0001063E" w:rsidRDefault="00544EC2" w:rsidP="0001063E">
      <w:pPr>
        <w:pStyle w:val="CodesLine"/>
        <w:rPr>
          <w:rFonts w:ascii="Times New Roman" w:hAnsi="Times New Roman" w:cs="Times New Roman"/>
          <w:szCs w:val="24"/>
        </w:rPr>
      </w:pPr>
      <w:r>
        <w:t>opr.</w:t>
      </w:r>
      <w:r w:rsidR="0001063E" w:rsidRPr="0001063E">
        <w:t>Substance</w:t>
      </w:r>
      <w:r w:rsidR="0001063E" w:rsidRPr="0001063E">
        <w:rPr>
          <w:b/>
          <w:bCs/>
          <w:color w:val="000080"/>
        </w:rPr>
        <w:t>.</w:t>
      </w:r>
      <w:r w:rsidR="0001063E" w:rsidRPr="0001063E">
        <w:t>DataBank</w:t>
      </w:r>
      <w:r w:rsidR="0001063E" w:rsidRPr="0001063E">
        <w:rPr>
          <w:b/>
          <w:bCs/>
          <w:color w:val="000080"/>
        </w:rPr>
        <w:t>.</w:t>
      </w:r>
      <w:r w:rsidR="0001063E" w:rsidRPr="0001063E">
        <w:t>Butene</w:t>
      </w:r>
      <w:r w:rsidR="0001063E" w:rsidRPr="0001063E">
        <w:rPr>
          <w:b/>
          <w:bCs/>
          <w:color w:val="000080"/>
        </w:rPr>
        <w:t>(</w:t>
      </w:r>
      <w:r w:rsidR="0001063E" w:rsidRPr="0001063E">
        <w:rPr>
          <w:color w:val="FF0000"/>
        </w:rPr>
        <w:t>3</w:t>
      </w:r>
      <w:r w:rsidR="0001063E" w:rsidRPr="0001063E">
        <w:rPr>
          <w:b/>
          <w:bCs/>
          <w:color w:val="000080"/>
        </w:rPr>
        <w:t>)</w:t>
      </w:r>
    </w:p>
    <w:p w14:paraId="586A32CB" w14:textId="77777777" w:rsidR="0001063E" w:rsidRPr="0001063E" w:rsidRDefault="0001063E" w:rsidP="0001063E">
      <w:pPr>
        <w:pStyle w:val="3NormalLevel3"/>
      </w:pPr>
    </w:p>
    <w:p w14:paraId="1C666235" w14:textId="75C4F430" w:rsidR="0001063E" w:rsidRPr="0001063E" w:rsidRDefault="00544EC2" w:rsidP="0001063E">
      <w:pPr>
        <w:pStyle w:val="CodesLine"/>
        <w:rPr>
          <w:rFonts w:ascii="Times New Roman" w:hAnsi="Times New Roman" w:cs="Times New Roman"/>
          <w:szCs w:val="24"/>
        </w:rPr>
      </w:pPr>
      <w:r>
        <w:t>opr.</w:t>
      </w:r>
      <w:r w:rsidR="0001063E" w:rsidRPr="0001063E">
        <w:t>Substance</w:t>
      </w:r>
      <w:r w:rsidR="0001063E" w:rsidRPr="0001063E">
        <w:rPr>
          <w:b/>
          <w:bCs/>
          <w:color w:val="000080"/>
        </w:rPr>
        <w:t>.</w:t>
      </w:r>
      <w:r w:rsidR="0001063E" w:rsidRPr="0001063E">
        <w:t>DataBank</w:t>
      </w:r>
      <w:r w:rsidR="0001063E" w:rsidRPr="0001063E">
        <w:rPr>
          <w:b/>
          <w:bCs/>
          <w:color w:val="000080"/>
        </w:rPr>
        <w:t>.</w:t>
      </w:r>
      <w:r w:rsidR="0001063E" w:rsidRPr="0001063E">
        <w:t>Dimethylhydrazine</w:t>
      </w:r>
      <w:r w:rsidR="0001063E" w:rsidRPr="0001063E">
        <w:rPr>
          <w:b/>
          <w:bCs/>
          <w:color w:val="000080"/>
        </w:rPr>
        <w:t>(</w:t>
      </w:r>
      <w:r w:rsidR="0001063E" w:rsidRPr="0001063E">
        <w:rPr>
          <w:color w:val="FF0000"/>
        </w:rPr>
        <w:t>4</w:t>
      </w:r>
      <w:r w:rsidR="0001063E" w:rsidRPr="0001063E">
        <w:rPr>
          <w:b/>
          <w:bCs/>
          <w:color w:val="000080"/>
        </w:rPr>
        <w:t>)</w:t>
      </w:r>
    </w:p>
    <w:p w14:paraId="1405420E" w14:textId="5BB5A8E9" w:rsidR="00DF0637" w:rsidRDefault="00DF0637" w:rsidP="00DF0637">
      <w:pPr>
        <w:pStyle w:val="Heading2"/>
      </w:pPr>
      <w:bookmarkStart w:id="24" w:name="_Toc126182655"/>
      <w:r w:rsidRPr="00DF0637">
        <w:t>Fragilities</w:t>
      </w:r>
      <w:r>
        <w:t xml:space="preserve"> Subpackage</w:t>
      </w:r>
      <w:bookmarkEnd w:id="24"/>
    </w:p>
    <w:p w14:paraId="631DDD44" w14:textId="6244780F" w:rsidR="00DF0637" w:rsidRDefault="00DF0637" w:rsidP="00DF0637">
      <w:pPr>
        <w:pStyle w:val="2NormalLevel2"/>
      </w:pPr>
      <w:r>
        <w:t>Fragilities and Probits</w:t>
      </w:r>
      <w:r w:rsidR="00E22A48">
        <w:t xml:space="preserve"> models are defined using this part. </w:t>
      </w:r>
      <w:r w:rsidR="00EF326A">
        <w:t>Because</w:t>
      </w:r>
      <w:r w:rsidR="00E22A48">
        <w:t xml:space="preserve"> same nature of these </w:t>
      </w:r>
      <w:r w:rsidR="00E33A7E">
        <w:t>models,</w:t>
      </w:r>
      <w:r w:rsidR="00E22A48">
        <w:t xml:space="preserve"> they are considered in a subpackage.</w:t>
      </w:r>
      <w:r w:rsidR="00EF326A">
        <w:t xml:space="preserve"> </w:t>
      </w:r>
    </w:p>
    <w:p w14:paraId="77BED16E" w14:textId="3A8BFA8B" w:rsidR="00EF326A" w:rsidRDefault="00EF326A" w:rsidP="00EF326A">
      <w:pPr>
        <w:pStyle w:val="Heading3"/>
      </w:pPr>
      <w:bookmarkStart w:id="25" w:name="_Toc126182656"/>
      <w:r>
        <w:t>Fragility</w:t>
      </w:r>
      <w:bookmarkEnd w:id="25"/>
    </w:p>
    <w:p w14:paraId="2717886E" w14:textId="3272DAA1" w:rsidR="00EF326A" w:rsidRPr="00EF326A" w:rsidRDefault="00EF326A" w:rsidP="00EF326A">
      <w:pPr>
        <w:pStyle w:val="3NormalLevel3"/>
      </w:pPr>
      <w:r>
        <w:t>This module is used to define the structures fragility under natural magnitudes that defined using Hazard subpackage. So it is obvious that one axis of the fragility should be the magnitude that were considered for the defined hazard object.</w:t>
      </w:r>
    </w:p>
    <w:p w14:paraId="0360C075" w14:textId="77777777" w:rsidR="00EF326A" w:rsidRDefault="00EF326A" w:rsidP="00EF326A">
      <w:pPr>
        <w:pStyle w:val="3NormalLevel3"/>
        <w:numPr>
          <w:ilvl w:val="0"/>
          <w:numId w:val="9"/>
        </w:numPr>
      </w:pPr>
      <w:r>
        <w:t>Command structure:</w:t>
      </w:r>
    </w:p>
    <w:p w14:paraId="1D54608B" w14:textId="58C5D193" w:rsidR="00EF326A" w:rsidRDefault="00544EC2" w:rsidP="00EF326A">
      <w:pPr>
        <w:pStyle w:val="CodesLine"/>
      </w:pPr>
      <w:r>
        <w:t>opr.</w:t>
      </w:r>
      <w:r w:rsidR="00EF326A" w:rsidRPr="00EF326A">
        <w:t>Fragilities</w:t>
      </w:r>
      <w:r w:rsidR="00EF326A" w:rsidRPr="00EF326A">
        <w:rPr>
          <w:b/>
          <w:bCs/>
          <w:color w:val="000080"/>
        </w:rPr>
        <w:t>.</w:t>
      </w:r>
      <w:r w:rsidR="00EF326A" w:rsidRPr="00EF326A">
        <w:t>Fragility</w:t>
      </w:r>
      <w:r w:rsidR="00EF326A" w:rsidRPr="00EF326A">
        <w:rPr>
          <w:b/>
          <w:bCs/>
          <w:color w:val="000080"/>
        </w:rPr>
        <w:t>(</w:t>
      </w:r>
      <w:r w:rsidR="00EF326A" w:rsidRPr="00EF326A">
        <w:t xml:space="preserve"> Tag</w:t>
      </w:r>
      <w:r w:rsidR="00EF326A" w:rsidRPr="00EF326A">
        <w:rPr>
          <w:b/>
          <w:bCs/>
          <w:color w:val="000080"/>
        </w:rPr>
        <w:t>,</w:t>
      </w:r>
      <w:r w:rsidR="00EF326A" w:rsidRPr="00EF326A">
        <w:t xml:space="preserve"> modename</w:t>
      </w:r>
      <w:r w:rsidR="00EF326A" w:rsidRPr="00EF326A">
        <w:rPr>
          <w:b/>
          <w:bCs/>
          <w:color w:val="000080"/>
        </w:rPr>
        <w:t>=</w:t>
      </w:r>
      <w:r w:rsidR="00EF326A" w:rsidRPr="00EF326A">
        <w:rPr>
          <w:color w:val="808080"/>
        </w:rPr>
        <w:t>'No Fragility Mode name'</w:t>
      </w:r>
      <w:r w:rsidR="00EF326A" w:rsidRPr="00EF326A">
        <w:rPr>
          <w:b/>
          <w:bCs/>
          <w:color w:val="000080"/>
        </w:rPr>
        <w:t>,</w:t>
      </w:r>
      <w:r w:rsidR="00EF326A" w:rsidRPr="00EF326A">
        <w:t xml:space="preserve"> Distribution_Type</w:t>
      </w:r>
      <w:r w:rsidR="00EF326A" w:rsidRPr="00EF326A">
        <w:rPr>
          <w:b/>
          <w:bCs/>
          <w:color w:val="000080"/>
        </w:rPr>
        <w:t>=</w:t>
      </w:r>
      <w:r w:rsidR="00EF326A" w:rsidRPr="00EF326A">
        <w:rPr>
          <w:color w:val="808080"/>
        </w:rPr>
        <w:t>'normal'</w:t>
      </w:r>
      <w:r w:rsidR="00EF326A" w:rsidRPr="00EF326A">
        <w:rPr>
          <w:b/>
          <w:bCs/>
          <w:color w:val="000080"/>
        </w:rPr>
        <w:t>,</w:t>
      </w:r>
      <w:r w:rsidR="00EF326A" w:rsidRPr="00EF326A">
        <w:t xml:space="preserve"> mean</w:t>
      </w:r>
      <w:r w:rsidR="00EF326A" w:rsidRPr="00EF326A">
        <w:rPr>
          <w:b/>
          <w:bCs/>
          <w:color w:val="000080"/>
        </w:rPr>
        <w:t>=</w:t>
      </w:r>
      <w:r w:rsidR="00EF326A" w:rsidRPr="00EF326A">
        <w:rPr>
          <w:color w:val="FF0000"/>
        </w:rPr>
        <w:t>1</w:t>
      </w:r>
      <w:r w:rsidR="00EF326A" w:rsidRPr="00EF326A">
        <w:rPr>
          <w:b/>
          <w:bCs/>
          <w:color w:val="000080"/>
        </w:rPr>
        <w:t>,</w:t>
      </w:r>
      <w:r w:rsidR="00EF326A" w:rsidRPr="00EF326A">
        <w:t xml:space="preserve"> StdDev</w:t>
      </w:r>
      <w:r w:rsidR="00EF326A" w:rsidRPr="00EF326A">
        <w:rPr>
          <w:b/>
          <w:bCs/>
          <w:color w:val="000080"/>
        </w:rPr>
        <w:t>=</w:t>
      </w:r>
      <w:r w:rsidR="00EF326A" w:rsidRPr="00EF326A">
        <w:rPr>
          <w:b/>
          <w:bCs/>
          <w:color w:val="880088"/>
        </w:rPr>
        <w:t>None</w:t>
      </w:r>
      <w:r w:rsidR="00EF326A" w:rsidRPr="00EF326A">
        <w:rPr>
          <w:b/>
          <w:bCs/>
          <w:color w:val="000080"/>
        </w:rPr>
        <w:t>,)</w:t>
      </w:r>
    </w:p>
    <w:p w14:paraId="34958012" w14:textId="77777777" w:rsidR="00EF326A" w:rsidRDefault="00EF326A" w:rsidP="00EF326A">
      <w:pPr>
        <w:pStyle w:val="3NormalLevel3"/>
        <w:numPr>
          <w:ilvl w:val="0"/>
          <w:numId w:val="9"/>
        </w:numPr>
      </w:pPr>
      <w:r>
        <w:t>Input parameters:</w:t>
      </w:r>
    </w:p>
    <w:p w14:paraId="665F082E" w14:textId="1EF5B624" w:rsidR="00EF326A" w:rsidRDefault="00EF326A" w:rsidP="00EF326A">
      <w:pPr>
        <w:pStyle w:val="3NormalLevel3"/>
        <w:numPr>
          <w:ilvl w:val="1"/>
          <w:numId w:val="9"/>
        </w:numPr>
      </w:pPr>
      <w:r>
        <w:t>Tag: Unique integer value that will be used for referring to the defined elements or objects.</w:t>
      </w:r>
    </w:p>
    <w:p w14:paraId="5359543A" w14:textId="09F1B829" w:rsidR="00EF326A" w:rsidRDefault="00EF326A" w:rsidP="00EF326A">
      <w:pPr>
        <w:pStyle w:val="3NormalLevel3"/>
        <w:numPr>
          <w:ilvl w:val="1"/>
          <w:numId w:val="9"/>
        </w:numPr>
      </w:pPr>
      <w:r w:rsidRPr="00EF326A">
        <w:t>Modename</w:t>
      </w:r>
      <w:r>
        <w:t>: Name of the corresponding mode that fragility is being define.</w:t>
      </w:r>
    </w:p>
    <w:p w14:paraId="26780C2E" w14:textId="5B97E9E2" w:rsidR="00EF326A" w:rsidRPr="00170CF4" w:rsidRDefault="00EF326A" w:rsidP="00170CF4">
      <w:pPr>
        <w:pStyle w:val="3NormalLevel3"/>
        <w:numPr>
          <w:ilvl w:val="1"/>
          <w:numId w:val="9"/>
        </w:numPr>
        <w:shd w:val="clear" w:color="auto" w:fill="FFFFFF"/>
        <w:spacing w:after="0" w:line="240" w:lineRule="auto"/>
        <w:jc w:val="left"/>
        <w:rPr>
          <w:rFonts w:ascii="Times New Roman" w:eastAsia="Times New Roman" w:hAnsi="Times New Roman" w:cs="Times New Roman"/>
          <w:szCs w:val="24"/>
        </w:rPr>
      </w:pPr>
      <w:r w:rsidRPr="00EF326A">
        <w:t>Distribution_Type</w:t>
      </w:r>
      <w:r>
        <w:t xml:space="preserve">: Type of the distribution that is considered for the fragility. Currently there is three types that can be select by the users: </w:t>
      </w:r>
      <w:r w:rsidRPr="00EF326A">
        <w:rPr>
          <w:rFonts w:ascii="Courier New" w:eastAsia="Times New Roman" w:hAnsi="Courier New" w:cs="Courier New"/>
          <w:color w:val="808080"/>
          <w:sz w:val="20"/>
          <w:szCs w:val="20"/>
        </w:rPr>
        <w:t>'</w:t>
      </w:r>
      <w:r w:rsidR="00170CF4" w:rsidRPr="00EF326A">
        <w:rPr>
          <w:rFonts w:ascii="Courier New" w:eastAsia="Times New Roman" w:hAnsi="Courier New" w:cs="Courier New"/>
          <w:color w:val="808080"/>
          <w:sz w:val="20"/>
          <w:szCs w:val="20"/>
        </w:rPr>
        <w:t>normal'</w:t>
      </w:r>
      <w:r w:rsidR="00170CF4" w:rsidRPr="00EF326A">
        <w:rPr>
          <w:rFonts w:ascii="Courier New" w:eastAsia="Times New Roman" w:hAnsi="Courier New" w:cs="Courier New"/>
          <w:color w:val="000000"/>
          <w:sz w:val="20"/>
          <w:szCs w:val="20"/>
        </w:rPr>
        <w:t>,</w:t>
      </w:r>
      <w:r w:rsidR="00170CF4" w:rsidRPr="00EF326A">
        <w:rPr>
          <w:rFonts w:ascii="Courier New" w:eastAsia="Times New Roman" w:hAnsi="Courier New" w:cs="Courier New"/>
          <w:color w:val="808080"/>
          <w:sz w:val="20"/>
          <w:szCs w:val="20"/>
        </w:rPr>
        <w:t xml:space="preserve"> 'lognormal'</w:t>
      </w:r>
      <w:r w:rsidR="00170CF4" w:rsidRPr="00EF326A">
        <w:rPr>
          <w:rFonts w:ascii="Courier New" w:eastAsia="Times New Roman" w:hAnsi="Courier New" w:cs="Courier New"/>
          <w:color w:val="000000"/>
          <w:sz w:val="20"/>
          <w:szCs w:val="20"/>
        </w:rPr>
        <w:t>,</w:t>
      </w:r>
      <w:r w:rsidRPr="00EF326A">
        <w:rPr>
          <w:rFonts w:ascii="Courier New" w:eastAsia="Times New Roman" w:hAnsi="Courier New" w:cs="Courier New"/>
          <w:color w:val="000000"/>
          <w:sz w:val="20"/>
          <w:szCs w:val="20"/>
        </w:rPr>
        <w:t xml:space="preserve"> </w:t>
      </w:r>
      <w:r w:rsidRPr="00EF326A">
        <w:rPr>
          <w:rFonts w:ascii="Courier New" w:eastAsia="Times New Roman" w:hAnsi="Courier New" w:cs="Courier New"/>
          <w:color w:val="808080"/>
          <w:sz w:val="20"/>
          <w:szCs w:val="20"/>
        </w:rPr>
        <w:t>'constant'</w:t>
      </w:r>
      <w:r w:rsidR="00170CF4">
        <w:rPr>
          <w:rFonts w:ascii="Courier New" w:eastAsia="Times New Roman" w:hAnsi="Courier New" w:cs="Courier New"/>
          <w:color w:val="808080"/>
          <w:sz w:val="20"/>
          <w:szCs w:val="20"/>
        </w:rPr>
        <w:t>.</w:t>
      </w:r>
    </w:p>
    <w:p w14:paraId="6DF468DA" w14:textId="0D852329" w:rsidR="00170CF4" w:rsidRDefault="00C204BC" w:rsidP="00170CF4">
      <w:pPr>
        <w:pStyle w:val="3NormalLevel3"/>
        <w:numPr>
          <w:ilvl w:val="1"/>
          <w:numId w:val="9"/>
        </w:numPr>
        <w:shd w:val="clear" w:color="auto" w:fill="FFFFFF"/>
        <w:spacing w:after="0" w:line="240" w:lineRule="auto"/>
        <w:jc w:val="left"/>
        <w:rPr>
          <w:rFonts w:ascii="Times New Roman" w:eastAsia="Times New Roman" w:hAnsi="Times New Roman" w:cs="Times New Roman"/>
          <w:szCs w:val="24"/>
        </w:rPr>
      </w:pPr>
      <w:r>
        <w:rPr>
          <w:rFonts w:ascii="Times New Roman" w:eastAsia="Times New Roman" w:hAnsi="Times New Roman" w:cs="Times New Roman"/>
          <w:szCs w:val="24"/>
        </w:rPr>
        <w:t>Mean: mean of the distribution.</w:t>
      </w:r>
    </w:p>
    <w:p w14:paraId="47A298E3" w14:textId="2612ED80" w:rsidR="00C204BC" w:rsidRDefault="00C204BC" w:rsidP="00170CF4">
      <w:pPr>
        <w:pStyle w:val="3NormalLevel3"/>
        <w:numPr>
          <w:ilvl w:val="1"/>
          <w:numId w:val="9"/>
        </w:numPr>
        <w:shd w:val="clear" w:color="auto" w:fill="FFFFFF"/>
        <w:spacing w:after="0" w:line="240" w:lineRule="auto"/>
        <w:jc w:val="left"/>
        <w:rPr>
          <w:rFonts w:ascii="Times New Roman" w:eastAsia="Times New Roman" w:hAnsi="Times New Roman" w:cs="Times New Roman"/>
          <w:szCs w:val="24"/>
        </w:rPr>
      </w:pPr>
      <w:r>
        <w:rPr>
          <w:rFonts w:ascii="Times New Roman" w:eastAsia="Times New Roman" w:hAnsi="Times New Roman" w:cs="Times New Roman"/>
          <w:szCs w:val="24"/>
        </w:rPr>
        <w:t>StdDev: Standard deviation of the distribution.</w:t>
      </w:r>
    </w:p>
    <w:p w14:paraId="69E79133" w14:textId="77777777" w:rsidR="00C11137" w:rsidRDefault="00C11137" w:rsidP="00C11137">
      <w:pPr>
        <w:pStyle w:val="3NormalLevel3"/>
        <w:numPr>
          <w:ilvl w:val="0"/>
          <w:numId w:val="9"/>
        </w:numPr>
        <w:spacing w:before="240"/>
      </w:pPr>
      <w:r>
        <w:t>Hypothesizes: Nothing special.</w:t>
      </w:r>
    </w:p>
    <w:p w14:paraId="00F62116" w14:textId="77777777" w:rsidR="00C11137" w:rsidRDefault="00C11137" w:rsidP="00C11137">
      <w:pPr>
        <w:pStyle w:val="3NormalLevel3"/>
        <w:numPr>
          <w:ilvl w:val="0"/>
          <w:numId w:val="9"/>
        </w:numPr>
      </w:pPr>
      <w:r>
        <w:lastRenderedPageBreak/>
        <w:t>Example:</w:t>
      </w:r>
    </w:p>
    <w:p w14:paraId="7C79986A" w14:textId="51A093E0" w:rsidR="00C11137" w:rsidRDefault="00544EC2" w:rsidP="00C11137">
      <w:pPr>
        <w:pStyle w:val="CodesLine"/>
      </w:pPr>
      <w:r>
        <w:t>opr.</w:t>
      </w:r>
      <w:r w:rsidR="00C11137" w:rsidRPr="00C11137">
        <w:t>Fragilities</w:t>
      </w:r>
      <w:r w:rsidR="00C11137" w:rsidRPr="00C11137">
        <w:rPr>
          <w:b/>
          <w:bCs/>
          <w:color w:val="000080"/>
        </w:rPr>
        <w:t>.</w:t>
      </w:r>
      <w:r w:rsidR="00C11137" w:rsidRPr="00C11137">
        <w:t>Fragility</w:t>
      </w:r>
      <w:r w:rsidR="00C11137" w:rsidRPr="00C11137">
        <w:rPr>
          <w:b/>
          <w:bCs/>
          <w:color w:val="000080"/>
        </w:rPr>
        <w:t>(</w:t>
      </w:r>
      <w:r w:rsidR="00C11137" w:rsidRPr="00C11137">
        <w:t>Tag</w:t>
      </w:r>
      <w:r w:rsidR="00C11137" w:rsidRPr="00C11137">
        <w:rPr>
          <w:b/>
          <w:bCs/>
          <w:color w:val="000080"/>
        </w:rPr>
        <w:t>=</w:t>
      </w:r>
      <w:r w:rsidR="00C11137" w:rsidRPr="00C11137">
        <w:rPr>
          <w:color w:val="FF0000"/>
        </w:rPr>
        <w:t>1</w:t>
      </w:r>
      <w:r w:rsidR="00C11137" w:rsidRPr="00C11137">
        <w:rPr>
          <w:b/>
          <w:bCs/>
          <w:color w:val="000080"/>
        </w:rPr>
        <w:t>,</w:t>
      </w:r>
      <w:r w:rsidR="00C11137" w:rsidRPr="00C11137">
        <w:t>Distribution_Type</w:t>
      </w:r>
      <w:r w:rsidR="00C11137" w:rsidRPr="00C11137">
        <w:rPr>
          <w:b/>
          <w:bCs/>
          <w:color w:val="000080"/>
        </w:rPr>
        <w:t>=</w:t>
      </w:r>
      <w:r w:rsidR="00C11137" w:rsidRPr="00C11137">
        <w:rPr>
          <w:color w:val="808080"/>
        </w:rPr>
        <w:t>'normal'</w:t>
      </w:r>
      <w:r w:rsidR="00C11137" w:rsidRPr="00C11137">
        <w:rPr>
          <w:b/>
          <w:bCs/>
          <w:color w:val="000080"/>
        </w:rPr>
        <w:t>,</w:t>
      </w:r>
      <w:r w:rsidR="00C11137" w:rsidRPr="00C11137">
        <w:t>modename</w:t>
      </w:r>
      <w:r w:rsidR="00C11137" w:rsidRPr="00C11137">
        <w:rPr>
          <w:b/>
          <w:bCs/>
          <w:color w:val="000080"/>
        </w:rPr>
        <w:t>=</w:t>
      </w:r>
      <w:r w:rsidR="00C11137" w:rsidRPr="00C11137">
        <w:rPr>
          <w:color w:val="808080"/>
        </w:rPr>
        <w:t>'EBF'</w:t>
      </w:r>
      <w:r w:rsidR="00C11137" w:rsidRPr="00C11137">
        <w:rPr>
          <w:b/>
          <w:bCs/>
          <w:color w:val="000080"/>
        </w:rPr>
        <w:t>,</w:t>
      </w:r>
      <w:r w:rsidR="00C11137" w:rsidRPr="00C11137">
        <w:t>mean</w:t>
      </w:r>
      <w:r w:rsidR="00C11137" w:rsidRPr="00C11137">
        <w:rPr>
          <w:b/>
          <w:bCs/>
          <w:color w:val="000080"/>
        </w:rPr>
        <w:t>=</w:t>
      </w:r>
      <w:r w:rsidR="00C11137" w:rsidRPr="00C11137">
        <w:rPr>
          <w:color w:val="FF0000"/>
        </w:rPr>
        <w:t>15</w:t>
      </w:r>
      <w:r w:rsidR="00C11137" w:rsidRPr="00C11137">
        <w:rPr>
          <w:b/>
          <w:bCs/>
          <w:color w:val="000080"/>
        </w:rPr>
        <w:t>,</w:t>
      </w:r>
      <w:r w:rsidR="00C11137" w:rsidRPr="00C11137">
        <w:t>StdDev</w:t>
      </w:r>
      <w:r w:rsidR="00C11137" w:rsidRPr="00C11137">
        <w:rPr>
          <w:b/>
          <w:bCs/>
          <w:color w:val="000080"/>
        </w:rPr>
        <w:t>=</w:t>
      </w:r>
      <w:r w:rsidR="00C11137" w:rsidRPr="00C11137">
        <w:rPr>
          <w:color w:val="FF0000"/>
        </w:rPr>
        <w:t>2.5</w:t>
      </w:r>
      <w:r w:rsidR="00C11137" w:rsidRPr="00C11137">
        <w:rPr>
          <w:b/>
          <w:bCs/>
          <w:color w:val="000080"/>
        </w:rPr>
        <w:t>)</w:t>
      </w:r>
    </w:p>
    <w:p w14:paraId="22DC56B7" w14:textId="77777777" w:rsidR="00C11137" w:rsidRPr="00C11137" w:rsidRDefault="00C11137" w:rsidP="00C11137">
      <w:pPr>
        <w:pStyle w:val="3NormalLevel3"/>
      </w:pPr>
    </w:p>
    <w:p w14:paraId="5FD925DF" w14:textId="31A4A02D" w:rsidR="00C11137" w:rsidRPr="00C11137" w:rsidRDefault="00544EC2" w:rsidP="00C11137">
      <w:pPr>
        <w:pStyle w:val="CodesLine"/>
        <w:rPr>
          <w:rFonts w:ascii="Times New Roman" w:hAnsi="Times New Roman" w:cs="Times New Roman"/>
          <w:szCs w:val="24"/>
        </w:rPr>
      </w:pPr>
      <w:r>
        <w:t>opr.</w:t>
      </w:r>
      <w:r w:rsidR="00C11137" w:rsidRPr="00C11137">
        <w:t>Fragilities</w:t>
      </w:r>
      <w:r w:rsidR="00C11137" w:rsidRPr="00C11137">
        <w:rPr>
          <w:b/>
          <w:bCs/>
          <w:color w:val="000080"/>
        </w:rPr>
        <w:t>.</w:t>
      </w:r>
      <w:r w:rsidR="00C11137" w:rsidRPr="00C11137">
        <w:t>Fragility</w:t>
      </w:r>
      <w:r w:rsidR="00C11137" w:rsidRPr="00C11137">
        <w:rPr>
          <w:b/>
          <w:bCs/>
          <w:color w:val="000080"/>
        </w:rPr>
        <w:t>(</w:t>
      </w:r>
      <w:r w:rsidR="00C11137" w:rsidRPr="00C11137">
        <w:t>Tag</w:t>
      </w:r>
      <w:r w:rsidR="00C11137" w:rsidRPr="00C11137">
        <w:rPr>
          <w:b/>
          <w:bCs/>
          <w:color w:val="000080"/>
        </w:rPr>
        <w:t>=</w:t>
      </w:r>
      <w:r w:rsidR="00C11137" w:rsidRPr="00C11137">
        <w:rPr>
          <w:color w:val="FF0000"/>
        </w:rPr>
        <w:t>2</w:t>
      </w:r>
      <w:r w:rsidR="00C11137" w:rsidRPr="00C11137">
        <w:rPr>
          <w:b/>
          <w:bCs/>
          <w:color w:val="000080"/>
        </w:rPr>
        <w:t>,</w:t>
      </w:r>
      <w:r w:rsidR="00C11137" w:rsidRPr="00C11137">
        <w:t>Distribution_Type</w:t>
      </w:r>
      <w:r w:rsidR="00C11137" w:rsidRPr="00C11137">
        <w:rPr>
          <w:b/>
          <w:bCs/>
          <w:color w:val="000080"/>
        </w:rPr>
        <w:t>=</w:t>
      </w:r>
      <w:r w:rsidR="00C11137" w:rsidRPr="00EF326A">
        <w:rPr>
          <w:color w:val="808080"/>
          <w:szCs w:val="20"/>
        </w:rPr>
        <w:t>'lognormal'</w:t>
      </w:r>
      <w:r w:rsidR="00C11137" w:rsidRPr="00C11137">
        <w:rPr>
          <w:b/>
          <w:bCs/>
          <w:color w:val="000080"/>
        </w:rPr>
        <w:t>,</w:t>
      </w:r>
      <w:r w:rsidR="00C11137" w:rsidRPr="00C11137">
        <w:t>modename</w:t>
      </w:r>
      <w:r w:rsidR="00C11137" w:rsidRPr="00C11137">
        <w:rPr>
          <w:b/>
          <w:bCs/>
          <w:color w:val="000080"/>
        </w:rPr>
        <w:t>=</w:t>
      </w:r>
      <w:r w:rsidR="00C11137" w:rsidRPr="00C11137">
        <w:rPr>
          <w:color w:val="808080"/>
        </w:rPr>
        <w:t>'Gas Failure'</w:t>
      </w:r>
      <w:r w:rsidR="00C11137" w:rsidRPr="00C11137">
        <w:rPr>
          <w:b/>
          <w:bCs/>
          <w:color w:val="000080"/>
        </w:rPr>
        <w:t>,</w:t>
      </w:r>
      <w:r w:rsidR="00C11137" w:rsidRPr="00C11137">
        <w:t>mean</w:t>
      </w:r>
      <w:r w:rsidR="00C11137" w:rsidRPr="00C11137">
        <w:rPr>
          <w:b/>
          <w:bCs/>
          <w:color w:val="000080"/>
        </w:rPr>
        <w:t>=</w:t>
      </w:r>
      <w:r w:rsidR="00C11137" w:rsidRPr="00C11137">
        <w:rPr>
          <w:color w:val="FF0000"/>
        </w:rPr>
        <w:t>15</w:t>
      </w:r>
      <w:r w:rsidR="00C11137" w:rsidRPr="00C11137">
        <w:rPr>
          <w:b/>
          <w:bCs/>
          <w:color w:val="000080"/>
        </w:rPr>
        <w:t>,</w:t>
      </w:r>
      <w:r w:rsidR="00C11137" w:rsidRPr="00C11137">
        <w:t>StdDev</w:t>
      </w:r>
      <w:r w:rsidR="00C11137" w:rsidRPr="00C11137">
        <w:rPr>
          <w:b/>
          <w:bCs/>
          <w:color w:val="000080"/>
        </w:rPr>
        <w:t>=</w:t>
      </w:r>
      <w:r w:rsidR="00C11137" w:rsidRPr="00C11137">
        <w:rPr>
          <w:color w:val="FF0000"/>
        </w:rPr>
        <w:t>4</w:t>
      </w:r>
      <w:r w:rsidR="00C11137" w:rsidRPr="00C11137">
        <w:rPr>
          <w:b/>
          <w:bCs/>
          <w:color w:val="000080"/>
        </w:rPr>
        <w:t>)</w:t>
      </w:r>
    </w:p>
    <w:p w14:paraId="3F2E05EA" w14:textId="6F9660C0" w:rsidR="00C11137" w:rsidRDefault="00AF1801" w:rsidP="00AF1801">
      <w:pPr>
        <w:pStyle w:val="Heading3"/>
        <w:rPr>
          <w:rFonts w:eastAsia="Times New Roman"/>
        </w:rPr>
      </w:pPr>
      <w:bookmarkStart w:id="26" w:name="_Toc126182657"/>
      <w:r>
        <w:rPr>
          <w:rFonts w:eastAsia="Times New Roman"/>
        </w:rPr>
        <w:t>Probit</w:t>
      </w:r>
      <w:bookmarkEnd w:id="26"/>
    </w:p>
    <w:p w14:paraId="57A379A5" w14:textId="314D2B4D" w:rsidR="00AF1801" w:rsidRPr="00EF326A" w:rsidRDefault="00AF1801" w:rsidP="00AF1801">
      <w:pPr>
        <w:pStyle w:val="3NormalLevel3"/>
      </w:pPr>
      <w:r>
        <w:t xml:space="preserve">This module is used to define the structures vulnerability to the physical effects. Obviously one of its </w:t>
      </w:r>
      <w:r w:rsidR="009C0D19">
        <w:t>axes</w:t>
      </w:r>
      <w:r>
        <w:t xml:space="preserve"> is the magnitude of the physical effect</w:t>
      </w:r>
      <w:r w:rsidR="00CC439F">
        <w:t xml:space="preserve"> (Radiation, Overpressure, Toxic)</w:t>
      </w:r>
      <w:r>
        <w:t xml:space="preserve"> that this model is considered for.</w:t>
      </w:r>
    </w:p>
    <w:p w14:paraId="357E93DF" w14:textId="0D959E65" w:rsidR="00AF1801" w:rsidRDefault="00AF1801" w:rsidP="00AF1801">
      <w:pPr>
        <w:pStyle w:val="3NormalLevel3"/>
        <w:numPr>
          <w:ilvl w:val="0"/>
          <w:numId w:val="9"/>
        </w:numPr>
      </w:pPr>
      <w:r>
        <w:t>Command structure:</w:t>
      </w:r>
    </w:p>
    <w:p w14:paraId="44240EE1" w14:textId="3D24069F" w:rsidR="009C0D19" w:rsidRPr="009C0D19" w:rsidRDefault="00544EC2" w:rsidP="00B51940">
      <w:pPr>
        <w:pStyle w:val="CodesLine"/>
      </w:pPr>
      <w:r>
        <w:t>opr.</w:t>
      </w:r>
      <w:r w:rsidR="009C0D19" w:rsidRPr="009C0D19">
        <w:t>Fragilities</w:t>
      </w:r>
      <w:r w:rsidR="009C0D19" w:rsidRPr="009C0D19">
        <w:rPr>
          <w:b/>
          <w:bCs/>
          <w:color w:val="B27D12"/>
        </w:rPr>
        <w:t>.</w:t>
      </w:r>
      <w:r w:rsidR="009C0D19" w:rsidRPr="009C0D19">
        <w:t>Probit</w:t>
      </w:r>
      <w:r w:rsidR="009C0D19" w:rsidRPr="009C0D19">
        <w:rPr>
          <w:b/>
          <w:bCs/>
          <w:color w:val="B27D12"/>
        </w:rPr>
        <w:t>(</w:t>
      </w:r>
      <w:r w:rsidR="009C0D19" w:rsidRPr="009C0D19">
        <w:t xml:space="preserve"> Tag</w:t>
      </w:r>
      <w:r w:rsidR="009C0D19" w:rsidRPr="009C0D19">
        <w:rPr>
          <w:b/>
          <w:bCs/>
          <w:color w:val="B27D12"/>
        </w:rPr>
        <w:t>,</w:t>
      </w:r>
      <w:r w:rsidR="009C0D19">
        <w:t xml:space="preserve"> </w:t>
      </w:r>
      <w:r w:rsidR="009C0D19" w:rsidRPr="009C0D19">
        <w:t>Distribution_Type</w:t>
      </w:r>
      <w:r w:rsidR="009C0D19" w:rsidRPr="009C0D19">
        <w:rPr>
          <w:b/>
          <w:bCs/>
          <w:color w:val="B27D12"/>
        </w:rPr>
        <w:t>=</w:t>
      </w:r>
      <w:r w:rsidR="009C0D19" w:rsidRPr="009C0D19">
        <w:rPr>
          <w:b/>
          <w:bCs/>
          <w:color w:val="0065CA"/>
        </w:rPr>
        <w:t>'normal'</w:t>
      </w:r>
      <w:r w:rsidR="009C0D19" w:rsidRPr="009C0D19">
        <w:rPr>
          <w:b/>
          <w:bCs/>
          <w:color w:val="B27D12"/>
        </w:rPr>
        <w:t>,</w:t>
      </w:r>
      <w:r w:rsidR="009C0D19" w:rsidRPr="009C0D19">
        <w:t xml:space="preserve"> K1</w:t>
      </w:r>
      <w:r w:rsidR="009C0D19" w:rsidRPr="009C0D19">
        <w:rPr>
          <w:b/>
          <w:bCs/>
          <w:color w:val="B27D12"/>
        </w:rPr>
        <w:t>=</w:t>
      </w:r>
      <w:r w:rsidR="009C0D19" w:rsidRPr="009C0D19">
        <w:rPr>
          <w:b/>
          <w:bCs/>
          <w:color w:val="258F8F"/>
        </w:rPr>
        <w:t>1</w:t>
      </w:r>
      <w:r w:rsidR="009C0D19" w:rsidRPr="009C0D19">
        <w:rPr>
          <w:b/>
          <w:bCs/>
          <w:color w:val="B27D12"/>
        </w:rPr>
        <w:t>,</w:t>
      </w:r>
      <w:r w:rsidR="009C0D19">
        <w:t xml:space="preserve"> </w:t>
      </w:r>
      <w:r w:rsidR="009C0D19" w:rsidRPr="009C0D19">
        <w:t>K2</w:t>
      </w:r>
      <w:r w:rsidR="009C0D19" w:rsidRPr="009C0D19">
        <w:rPr>
          <w:b/>
          <w:bCs/>
          <w:color w:val="B27D12"/>
        </w:rPr>
        <w:t>=</w:t>
      </w:r>
      <w:r w:rsidR="009C0D19" w:rsidRPr="009C0D19">
        <w:rPr>
          <w:b/>
          <w:bCs/>
          <w:color w:val="258F8F"/>
        </w:rPr>
        <w:t>0.5</w:t>
      </w:r>
      <w:r w:rsidR="009C0D19" w:rsidRPr="009C0D19">
        <w:rPr>
          <w:b/>
          <w:bCs/>
          <w:color w:val="B27D12"/>
        </w:rPr>
        <w:t>,</w:t>
      </w:r>
      <w:r w:rsidR="009C0D19" w:rsidRPr="009C0D19">
        <w:t xml:space="preserve">    Scale_Factor</w:t>
      </w:r>
      <w:r w:rsidR="009C0D19" w:rsidRPr="009C0D19">
        <w:rPr>
          <w:b/>
          <w:bCs/>
          <w:color w:val="B27D12"/>
        </w:rPr>
        <w:t>=</w:t>
      </w:r>
      <w:r w:rsidR="009C0D19" w:rsidRPr="009C0D19">
        <w:rPr>
          <w:b/>
          <w:bCs/>
          <w:color w:val="258F8F"/>
        </w:rPr>
        <w:t>1</w:t>
      </w:r>
      <w:r w:rsidR="009C0D19" w:rsidRPr="009C0D19">
        <w:rPr>
          <w:b/>
          <w:bCs/>
          <w:color w:val="B27D12"/>
        </w:rPr>
        <w:t>,</w:t>
      </w:r>
      <w:r w:rsidR="00B51940" w:rsidRPr="00B51940">
        <w:t xml:space="preserve"> MinRndVar</w:t>
      </w:r>
      <w:r w:rsidR="00B51940" w:rsidRPr="009C0D19">
        <w:rPr>
          <w:b/>
          <w:bCs/>
          <w:color w:val="B27D12"/>
        </w:rPr>
        <w:t>=</w:t>
      </w:r>
      <w:r w:rsidR="00B51940">
        <w:rPr>
          <w:b/>
          <w:bCs/>
          <w:color w:val="258F8F"/>
        </w:rPr>
        <w:t>0</w:t>
      </w:r>
      <w:r w:rsidR="009C0D19" w:rsidRPr="009C0D19">
        <w:rPr>
          <w:b/>
          <w:bCs/>
          <w:color w:val="B27D12"/>
        </w:rPr>
        <w:t>)</w:t>
      </w:r>
    </w:p>
    <w:p w14:paraId="71AE3CB5" w14:textId="77777777" w:rsidR="009C0D19" w:rsidRDefault="009C0D19" w:rsidP="009C0D19">
      <w:pPr>
        <w:pStyle w:val="3NormalLevel3"/>
        <w:numPr>
          <w:ilvl w:val="0"/>
          <w:numId w:val="9"/>
        </w:numPr>
      </w:pPr>
      <w:r>
        <w:t>Input parameters:</w:t>
      </w:r>
    </w:p>
    <w:p w14:paraId="445BE729" w14:textId="77777777" w:rsidR="009C0D19" w:rsidRDefault="009C0D19" w:rsidP="009C0D19">
      <w:pPr>
        <w:pStyle w:val="3NormalLevel3"/>
        <w:numPr>
          <w:ilvl w:val="1"/>
          <w:numId w:val="9"/>
        </w:numPr>
      </w:pPr>
      <w:r>
        <w:t>Tag: Unique integer value that will be used for referring to the defined elements or objects.</w:t>
      </w:r>
    </w:p>
    <w:p w14:paraId="2268181C" w14:textId="41F4A894" w:rsidR="009C0D19" w:rsidRPr="00170CF4" w:rsidRDefault="009C0D19" w:rsidP="009C0D19">
      <w:pPr>
        <w:pStyle w:val="3NormalLevel3"/>
        <w:numPr>
          <w:ilvl w:val="1"/>
          <w:numId w:val="9"/>
        </w:numPr>
        <w:shd w:val="clear" w:color="auto" w:fill="FFFFFF"/>
        <w:spacing w:after="0" w:line="240" w:lineRule="auto"/>
        <w:jc w:val="left"/>
        <w:rPr>
          <w:rFonts w:ascii="Times New Roman" w:eastAsia="Times New Roman" w:hAnsi="Times New Roman" w:cs="Times New Roman"/>
          <w:szCs w:val="24"/>
        </w:rPr>
      </w:pPr>
      <w:r w:rsidRPr="00EF326A">
        <w:t>Distribution_Type</w:t>
      </w:r>
      <w:r>
        <w:t xml:space="preserve">: Type of the distribution that is considered for the fragility. Currently there is three types that can be select by the users: </w:t>
      </w:r>
      <w:r w:rsidRPr="00EF326A">
        <w:rPr>
          <w:rFonts w:ascii="Courier New" w:eastAsia="Times New Roman" w:hAnsi="Courier New" w:cs="Courier New"/>
          <w:color w:val="808080"/>
          <w:sz w:val="20"/>
          <w:szCs w:val="20"/>
        </w:rPr>
        <w:t>'normal'</w:t>
      </w:r>
      <w:r w:rsidRPr="00EF326A">
        <w:rPr>
          <w:rFonts w:ascii="Courier New" w:eastAsia="Times New Roman" w:hAnsi="Courier New" w:cs="Courier New"/>
          <w:color w:val="000000"/>
          <w:sz w:val="20"/>
          <w:szCs w:val="20"/>
        </w:rPr>
        <w:t>,</w:t>
      </w:r>
      <w:r w:rsidRPr="00EF326A">
        <w:rPr>
          <w:rFonts w:ascii="Courier New" w:eastAsia="Times New Roman" w:hAnsi="Courier New" w:cs="Courier New"/>
          <w:color w:val="808080"/>
          <w:sz w:val="20"/>
          <w:szCs w:val="20"/>
        </w:rPr>
        <w:t xml:space="preserve"> 'lognormal'</w:t>
      </w:r>
      <w:r>
        <w:rPr>
          <w:rFonts w:ascii="Courier New" w:eastAsia="Times New Roman" w:hAnsi="Courier New" w:cs="Courier New"/>
          <w:color w:val="808080"/>
          <w:sz w:val="20"/>
          <w:szCs w:val="20"/>
        </w:rPr>
        <w:t>.</w:t>
      </w:r>
    </w:p>
    <w:p w14:paraId="0E719C4D" w14:textId="68948792" w:rsidR="009C0D19" w:rsidRDefault="009C0D19" w:rsidP="009C0D19">
      <w:pPr>
        <w:pStyle w:val="3NormalLevel3"/>
        <w:numPr>
          <w:ilvl w:val="1"/>
          <w:numId w:val="9"/>
        </w:numPr>
        <w:shd w:val="clear" w:color="auto" w:fill="FFFFFF"/>
        <w:spacing w:after="0" w:line="240" w:lineRule="auto"/>
        <w:jc w:val="left"/>
        <w:rPr>
          <w:rFonts w:ascii="Times New Roman" w:eastAsia="Times New Roman" w:hAnsi="Times New Roman" w:cs="Times New Roman"/>
          <w:szCs w:val="24"/>
        </w:rPr>
      </w:pPr>
      <w:r>
        <w:rPr>
          <w:rFonts w:ascii="Times New Roman" w:eastAsia="Times New Roman" w:hAnsi="Times New Roman" w:cs="Times New Roman"/>
          <w:szCs w:val="24"/>
        </w:rPr>
        <w:t>K1, K2: Probit Normal (</w:t>
      </w:r>
      <m:oMath>
        <m:r>
          <w:rPr>
            <w:rFonts w:ascii="Cambria Math" w:eastAsia="Times New Roman" w:hAnsi="Cambria Math" w:cs="Times New Roman"/>
            <w:szCs w:val="24"/>
          </w:rPr>
          <m:t>Y=</m:t>
        </m:r>
        <m:sSub>
          <m:sSubPr>
            <m:ctrlPr>
              <w:rPr>
                <w:rFonts w:ascii="Cambria Math" w:eastAsia="Times New Roman" w:hAnsi="Cambria Math" w:cs="Times New Roman"/>
                <w:i/>
                <w:szCs w:val="24"/>
              </w:rPr>
            </m:ctrlPr>
          </m:sSubPr>
          <m:e>
            <m:r>
              <w:rPr>
                <w:rFonts w:ascii="Cambria Math" w:eastAsia="Times New Roman" w:hAnsi="Cambria Math" w:cs="Times New Roman"/>
                <w:szCs w:val="24"/>
              </w:rPr>
              <m:t>K</m:t>
            </m:r>
          </m:e>
          <m:sub>
            <m:r>
              <w:rPr>
                <w:rFonts w:ascii="Cambria Math" w:eastAsia="Times New Roman" w:hAnsi="Cambria Math" w:cs="Times New Roman"/>
                <w:szCs w:val="24"/>
              </w:rPr>
              <m:t>1</m:t>
            </m:r>
          </m:sub>
        </m:sSub>
        <m:r>
          <w:rPr>
            <w:rFonts w:ascii="Cambria Math" w:eastAsia="Times New Roman" w:hAnsi="Cambria Math" w:cs="Times New Roman"/>
            <w:szCs w:val="24"/>
          </w:rPr>
          <m:t>x+</m:t>
        </m:r>
        <m:sSub>
          <m:sSubPr>
            <m:ctrlPr>
              <w:rPr>
                <w:rFonts w:ascii="Cambria Math" w:eastAsia="Times New Roman" w:hAnsi="Cambria Math" w:cs="Times New Roman"/>
                <w:i/>
                <w:szCs w:val="24"/>
              </w:rPr>
            </m:ctrlPr>
          </m:sSubPr>
          <m:e>
            <m:r>
              <w:rPr>
                <w:rFonts w:ascii="Cambria Math" w:eastAsia="Times New Roman" w:hAnsi="Cambria Math" w:cs="Times New Roman"/>
                <w:szCs w:val="24"/>
              </w:rPr>
              <m:t>K</m:t>
            </m:r>
          </m:e>
          <m:sub>
            <m:r>
              <w:rPr>
                <w:rFonts w:ascii="Cambria Math" w:eastAsia="Times New Roman" w:hAnsi="Cambria Math" w:cs="Times New Roman"/>
                <w:szCs w:val="24"/>
              </w:rPr>
              <m:t>2</m:t>
            </m:r>
          </m:sub>
        </m:sSub>
      </m:oMath>
      <w:r>
        <w:rPr>
          <w:rFonts w:ascii="Times New Roman" w:eastAsia="Times New Roman" w:hAnsi="Times New Roman" w:cs="Times New Roman"/>
          <w:szCs w:val="24"/>
        </w:rPr>
        <w:t>) and Lognormal (</w:t>
      </w:r>
      <m:oMath>
        <m:r>
          <w:rPr>
            <w:rFonts w:ascii="Cambria Math" w:eastAsia="Times New Roman" w:hAnsi="Cambria Math" w:cs="Times New Roman"/>
            <w:szCs w:val="24"/>
          </w:rPr>
          <m:t>Y=</m:t>
        </m:r>
        <m:sSub>
          <m:sSubPr>
            <m:ctrlPr>
              <w:rPr>
                <w:rFonts w:ascii="Cambria Math" w:eastAsia="Times New Roman" w:hAnsi="Cambria Math" w:cs="Times New Roman"/>
                <w:i/>
                <w:szCs w:val="24"/>
              </w:rPr>
            </m:ctrlPr>
          </m:sSubPr>
          <m:e>
            <m:r>
              <w:rPr>
                <w:rFonts w:ascii="Cambria Math" w:eastAsia="Times New Roman" w:hAnsi="Cambria Math" w:cs="Times New Roman"/>
                <w:szCs w:val="24"/>
              </w:rPr>
              <m:t>K</m:t>
            </m:r>
          </m:e>
          <m:sub>
            <m:r>
              <w:rPr>
                <w:rFonts w:ascii="Cambria Math" w:eastAsia="Times New Roman" w:hAnsi="Cambria Math" w:cs="Times New Roman"/>
                <w:szCs w:val="24"/>
              </w:rPr>
              <m:t>1</m:t>
            </m:r>
          </m:sub>
        </m:sSub>
        <m:func>
          <m:funcPr>
            <m:ctrlPr>
              <w:rPr>
                <w:rFonts w:ascii="Cambria Math" w:eastAsia="Times New Roman" w:hAnsi="Cambria Math" w:cs="Times New Roman"/>
                <w:i/>
                <w:szCs w:val="24"/>
              </w:rPr>
            </m:ctrlPr>
          </m:funcPr>
          <m:fName>
            <m:r>
              <m:rPr>
                <m:sty m:val="p"/>
              </m:rPr>
              <w:rPr>
                <w:rFonts w:ascii="Cambria Math" w:eastAsia="Times New Roman" w:hAnsi="Cambria Math" w:cs="Times New Roman"/>
                <w:szCs w:val="24"/>
              </w:rPr>
              <m:t>ln</m:t>
            </m:r>
          </m:fName>
          <m:e>
            <m:r>
              <w:rPr>
                <w:rFonts w:ascii="Cambria Math" w:eastAsia="Times New Roman" w:hAnsi="Cambria Math" w:cs="Times New Roman"/>
                <w:szCs w:val="24"/>
              </w:rPr>
              <m:t>x</m:t>
            </m:r>
          </m:e>
        </m:func>
        <m:r>
          <w:rPr>
            <w:rFonts w:ascii="Cambria Math" w:eastAsia="Times New Roman" w:hAnsi="Cambria Math" w:cs="Times New Roman"/>
            <w:szCs w:val="24"/>
          </w:rPr>
          <m:t>+</m:t>
        </m:r>
        <m:sSub>
          <m:sSubPr>
            <m:ctrlPr>
              <w:rPr>
                <w:rFonts w:ascii="Cambria Math" w:eastAsia="Times New Roman" w:hAnsi="Cambria Math" w:cs="Times New Roman"/>
                <w:i/>
                <w:szCs w:val="24"/>
              </w:rPr>
            </m:ctrlPr>
          </m:sSubPr>
          <m:e>
            <m:r>
              <w:rPr>
                <w:rFonts w:ascii="Cambria Math" w:eastAsia="Times New Roman" w:hAnsi="Cambria Math" w:cs="Times New Roman"/>
                <w:szCs w:val="24"/>
              </w:rPr>
              <m:t>K</m:t>
            </m:r>
          </m:e>
          <m:sub>
            <m:r>
              <w:rPr>
                <w:rFonts w:ascii="Cambria Math" w:eastAsia="Times New Roman" w:hAnsi="Cambria Math" w:cs="Times New Roman"/>
                <w:szCs w:val="24"/>
              </w:rPr>
              <m:t>2</m:t>
            </m:r>
          </m:sub>
        </m:sSub>
      </m:oMath>
      <w:r>
        <w:rPr>
          <w:rFonts w:ascii="Times New Roman" w:eastAsia="Times New Roman" w:hAnsi="Times New Roman" w:cs="Times New Roman"/>
          <w:szCs w:val="24"/>
        </w:rPr>
        <w:t>) coefficients.</w:t>
      </w:r>
    </w:p>
    <w:p w14:paraId="3785FD4E" w14:textId="44DD81EE" w:rsidR="009C0D19" w:rsidRDefault="009C0D19" w:rsidP="009C0D19">
      <w:pPr>
        <w:pStyle w:val="3NormalLevel3"/>
        <w:numPr>
          <w:ilvl w:val="1"/>
          <w:numId w:val="9"/>
        </w:numPr>
        <w:shd w:val="clear" w:color="auto" w:fill="FFFFFF"/>
        <w:spacing w:after="0" w:line="240" w:lineRule="auto"/>
        <w:jc w:val="left"/>
        <w:rPr>
          <w:rFonts w:ascii="Times New Roman" w:eastAsia="Times New Roman" w:hAnsi="Times New Roman" w:cs="Times New Roman"/>
          <w:szCs w:val="24"/>
        </w:rPr>
      </w:pPr>
      <w:r>
        <w:rPr>
          <w:rFonts w:ascii="Times New Roman" w:eastAsia="Times New Roman" w:hAnsi="Times New Roman" w:cs="Times New Roman"/>
          <w:szCs w:val="24"/>
        </w:rPr>
        <w:t xml:space="preserve">Scale_Factor: Scale factor for magnitude of the physical effect that converts the </w:t>
      </w:r>
      <w:r w:rsidR="00CC439F">
        <w:rPr>
          <w:rFonts w:ascii="Times New Roman" w:eastAsia="Times New Roman" w:hAnsi="Times New Roman" w:cs="Times New Roman"/>
          <w:szCs w:val="24"/>
        </w:rPr>
        <w:t>Probit magnitude values to the SI system.</w:t>
      </w:r>
    </w:p>
    <w:p w14:paraId="75B78392" w14:textId="71515F50" w:rsidR="009C0D19" w:rsidRPr="00B51940" w:rsidRDefault="00B51940" w:rsidP="000271B1">
      <w:pPr>
        <w:pStyle w:val="3NormalLevel3"/>
        <w:numPr>
          <w:ilvl w:val="1"/>
          <w:numId w:val="9"/>
        </w:numPr>
        <w:shd w:val="clear" w:color="auto" w:fill="FFFFFF"/>
        <w:spacing w:after="0" w:line="240" w:lineRule="auto"/>
        <w:jc w:val="left"/>
        <w:rPr>
          <w:rFonts w:ascii="Times New Roman" w:eastAsia="Times New Roman" w:hAnsi="Times New Roman" w:cs="Times New Roman"/>
          <w:szCs w:val="24"/>
        </w:rPr>
      </w:pPr>
      <w:r w:rsidRPr="00B51940">
        <w:rPr>
          <w:rFonts w:ascii="Times New Roman" w:eastAsia="Times New Roman" w:hAnsi="Times New Roman" w:cs="Times New Roman"/>
          <w:szCs w:val="24"/>
        </w:rPr>
        <w:t>MinRndVar: A value that will be consider as the minimum intensity of random variable and the defined probit function returns 0 for random variables less than this value (Example: if minimum radiation that injure is 4 this value should be enter 4 then for any value less or equal to 4 its probit will return 0 as the probit probability)</w:t>
      </w:r>
    </w:p>
    <w:p w14:paraId="79A324D0" w14:textId="3ABB13FA" w:rsidR="009C0D19" w:rsidRDefault="009C0D19" w:rsidP="009C0D19">
      <w:pPr>
        <w:pStyle w:val="3NormalLevel3"/>
        <w:numPr>
          <w:ilvl w:val="0"/>
          <w:numId w:val="9"/>
        </w:numPr>
        <w:spacing w:before="240"/>
      </w:pPr>
      <w:r>
        <w:t xml:space="preserve">Hypothesizes: </w:t>
      </w:r>
      <w:r w:rsidR="00B51940">
        <w:t>Nothing special</w:t>
      </w:r>
      <w:r>
        <w:t>.</w:t>
      </w:r>
    </w:p>
    <w:p w14:paraId="02C8495C" w14:textId="7882F70B" w:rsidR="009C0D19" w:rsidRDefault="009C0D19" w:rsidP="009C0D19">
      <w:pPr>
        <w:pStyle w:val="3NormalLevel3"/>
        <w:numPr>
          <w:ilvl w:val="0"/>
          <w:numId w:val="9"/>
        </w:numPr>
      </w:pPr>
      <w:r>
        <w:t>Example:</w:t>
      </w:r>
    </w:p>
    <w:p w14:paraId="2D5784F5" w14:textId="77777777" w:rsidR="00CC439F" w:rsidRPr="00CC439F" w:rsidRDefault="00CC439F" w:rsidP="00CC439F">
      <w:pPr>
        <w:pStyle w:val="CodesLine"/>
      </w:pPr>
      <w:r w:rsidRPr="00CC439F">
        <w:t>Radiation</w:t>
      </w:r>
      <w:r w:rsidRPr="00CC439F">
        <w:rPr>
          <w:b/>
          <w:bCs/>
          <w:color w:val="000080"/>
        </w:rPr>
        <w:t>=</w:t>
      </w:r>
      <w:r w:rsidRPr="00CC439F">
        <w:rPr>
          <w:color w:val="FF0000"/>
        </w:rPr>
        <w:t>5</w:t>
      </w:r>
    </w:p>
    <w:p w14:paraId="119482AC" w14:textId="7A43727D" w:rsidR="00CC439F" w:rsidRDefault="00544EC2" w:rsidP="00CC439F">
      <w:pPr>
        <w:pStyle w:val="CodesLine"/>
      </w:pPr>
      <w:r>
        <w:t>opr.</w:t>
      </w:r>
      <w:r w:rsidR="00CC439F" w:rsidRPr="00CC439F">
        <w:t>Fragilities</w:t>
      </w:r>
      <w:r w:rsidR="00CC439F" w:rsidRPr="00CC439F">
        <w:rPr>
          <w:b/>
          <w:bCs/>
          <w:color w:val="000080"/>
        </w:rPr>
        <w:t>.</w:t>
      </w:r>
      <w:r w:rsidR="00CC439F" w:rsidRPr="00CC439F">
        <w:t>Probit</w:t>
      </w:r>
      <w:r w:rsidR="00CC439F" w:rsidRPr="00CC439F">
        <w:rPr>
          <w:b/>
          <w:bCs/>
          <w:color w:val="000080"/>
        </w:rPr>
        <w:t>(</w:t>
      </w:r>
      <w:r w:rsidR="00CC439F" w:rsidRPr="00CC439F">
        <w:t>Tag</w:t>
      </w:r>
      <w:r w:rsidR="00CC439F" w:rsidRPr="00CC439F">
        <w:rPr>
          <w:b/>
          <w:bCs/>
          <w:color w:val="000080"/>
        </w:rPr>
        <w:t>=</w:t>
      </w:r>
      <w:r w:rsidR="00CC439F" w:rsidRPr="00CC439F">
        <w:t>Radiation</w:t>
      </w:r>
      <w:r w:rsidR="00CC439F" w:rsidRPr="00CC439F">
        <w:rPr>
          <w:b/>
          <w:bCs/>
          <w:color w:val="000080"/>
        </w:rPr>
        <w:t>,</w:t>
      </w:r>
      <w:r w:rsidR="00CC439F" w:rsidRPr="00CC439F">
        <w:t xml:space="preserve"> Distribution_Type</w:t>
      </w:r>
      <w:r w:rsidR="00CC439F" w:rsidRPr="00CC439F">
        <w:rPr>
          <w:b/>
          <w:bCs/>
          <w:color w:val="000080"/>
        </w:rPr>
        <w:t>=</w:t>
      </w:r>
      <w:r w:rsidR="00CC439F" w:rsidRPr="00CC439F">
        <w:rPr>
          <w:color w:val="808080"/>
        </w:rPr>
        <w:t>'lognormal'</w:t>
      </w:r>
      <w:r w:rsidR="00CC439F" w:rsidRPr="00CC439F">
        <w:rPr>
          <w:b/>
          <w:bCs/>
          <w:color w:val="000080"/>
        </w:rPr>
        <w:t>,</w:t>
      </w:r>
      <w:r w:rsidR="00CC439F" w:rsidRPr="00CC439F">
        <w:t xml:space="preserve"> K1</w:t>
      </w:r>
      <w:r w:rsidR="00CC439F" w:rsidRPr="00CC439F">
        <w:rPr>
          <w:b/>
          <w:bCs/>
          <w:color w:val="000080"/>
        </w:rPr>
        <w:t>=</w:t>
      </w:r>
      <w:r w:rsidR="00CC439F" w:rsidRPr="00CC439F">
        <w:rPr>
          <w:color w:val="FF0000"/>
        </w:rPr>
        <w:t>2</w:t>
      </w:r>
      <w:r w:rsidR="00CC439F" w:rsidRPr="00CC439F">
        <w:rPr>
          <w:b/>
          <w:bCs/>
          <w:color w:val="000080"/>
        </w:rPr>
        <w:t>,</w:t>
      </w:r>
      <w:r w:rsidR="00CC439F" w:rsidRPr="00CC439F">
        <w:t xml:space="preserve"> K2</w:t>
      </w:r>
      <w:r w:rsidR="00CC439F" w:rsidRPr="00CC439F">
        <w:rPr>
          <w:b/>
          <w:bCs/>
          <w:color w:val="000080"/>
        </w:rPr>
        <w:t>=-</w:t>
      </w:r>
      <w:r w:rsidR="00CC439F" w:rsidRPr="00CC439F">
        <w:rPr>
          <w:color w:val="FF0000"/>
        </w:rPr>
        <w:t>30.9</w:t>
      </w:r>
      <w:r w:rsidR="00CC439F" w:rsidRPr="00CC439F">
        <w:rPr>
          <w:b/>
          <w:bCs/>
          <w:color w:val="000080"/>
        </w:rPr>
        <w:t>,</w:t>
      </w:r>
      <w:r w:rsidR="00CC439F" w:rsidRPr="00CC439F">
        <w:t>Scale_Factor</w:t>
      </w:r>
      <w:r w:rsidR="00CC439F" w:rsidRPr="00CC439F">
        <w:rPr>
          <w:b/>
          <w:bCs/>
          <w:color w:val="000080"/>
        </w:rPr>
        <w:t>=</w:t>
      </w:r>
      <w:r w:rsidR="00CC439F" w:rsidRPr="00CC439F">
        <w:rPr>
          <w:color w:val="FF0000"/>
        </w:rPr>
        <w:t>1000</w:t>
      </w:r>
      <w:r w:rsidR="00CC439F" w:rsidRPr="00CC439F">
        <w:rPr>
          <w:b/>
          <w:bCs/>
          <w:color w:val="000080"/>
        </w:rPr>
        <w:t>)</w:t>
      </w:r>
    </w:p>
    <w:p w14:paraId="4D9F696B" w14:textId="77777777" w:rsidR="00CC439F" w:rsidRPr="00CC439F" w:rsidRDefault="00CC439F" w:rsidP="00CC439F">
      <w:pPr>
        <w:pStyle w:val="3NormalLevel3"/>
      </w:pPr>
    </w:p>
    <w:p w14:paraId="0965C7E5" w14:textId="77777777" w:rsidR="00CC439F" w:rsidRPr="00CC439F" w:rsidRDefault="00CC439F" w:rsidP="00CC439F">
      <w:pPr>
        <w:pStyle w:val="CodesLine"/>
      </w:pPr>
      <w:r w:rsidRPr="00CC439F">
        <w:t>OverPressure</w:t>
      </w:r>
      <w:r w:rsidRPr="00CC439F">
        <w:rPr>
          <w:b/>
          <w:bCs/>
          <w:color w:val="000080"/>
        </w:rPr>
        <w:t>=</w:t>
      </w:r>
      <w:r w:rsidRPr="00CC439F">
        <w:rPr>
          <w:color w:val="FF0000"/>
        </w:rPr>
        <w:t>6</w:t>
      </w:r>
    </w:p>
    <w:p w14:paraId="20B253A4" w14:textId="026976EC" w:rsidR="00CC439F" w:rsidRDefault="00544EC2" w:rsidP="00CC439F">
      <w:pPr>
        <w:pStyle w:val="CodesLine"/>
      </w:pPr>
      <w:r>
        <w:lastRenderedPageBreak/>
        <w:t>opr.</w:t>
      </w:r>
      <w:r w:rsidR="00CC439F" w:rsidRPr="00CC439F">
        <w:t>Fragilities</w:t>
      </w:r>
      <w:r w:rsidR="00CC439F" w:rsidRPr="00CC439F">
        <w:rPr>
          <w:b/>
          <w:bCs/>
          <w:color w:val="000080"/>
        </w:rPr>
        <w:t>.</w:t>
      </w:r>
      <w:r w:rsidR="00CC439F" w:rsidRPr="00CC439F">
        <w:t>Probit</w:t>
      </w:r>
      <w:r w:rsidR="00CC439F" w:rsidRPr="00CC439F">
        <w:rPr>
          <w:b/>
          <w:bCs/>
          <w:color w:val="000080"/>
        </w:rPr>
        <w:t>(</w:t>
      </w:r>
      <w:r w:rsidR="00CC439F" w:rsidRPr="00CC439F">
        <w:t>Tag</w:t>
      </w:r>
      <w:r w:rsidR="00CC439F" w:rsidRPr="00CC439F">
        <w:rPr>
          <w:b/>
          <w:bCs/>
          <w:color w:val="000080"/>
        </w:rPr>
        <w:t>=</w:t>
      </w:r>
      <w:r w:rsidR="00CC439F" w:rsidRPr="00CC439F">
        <w:t>OverPressure</w:t>
      </w:r>
      <w:r w:rsidR="00CC439F" w:rsidRPr="00CC439F">
        <w:rPr>
          <w:b/>
          <w:bCs/>
          <w:color w:val="000080"/>
        </w:rPr>
        <w:t>,</w:t>
      </w:r>
      <w:r w:rsidR="00CC439F" w:rsidRPr="00CC439F">
        <w:t xml:space="preserve"> Distribution_Type</w:t>
      </w:r>
      <w:r w:rsidR="00CC439F" w:rsidRPr="00CC439F">
        <w:rPr>
          <w:b/>
          <w:bCs/>
          <w:color w:val="000080"/>
        </w:rPr>
        <w:t>=</w:t>
      </w:r>
      <w:r w:rsidR="00CC439F" w:rsidRPr="00CC439F">
        <w:rPr>
          <w:color w:val="808080"/>
        </w:rPr>
        <w:t>'normal'</w:t>
      </w:r>
      <w:r w:rsidR="00CC439F" w:rsidRPr="00CC439F">
        <w:rPr>
          <w:b/>
          <w:bCs/>
          <w:color w:val="000080"/>
        </w:rPr>
        <w:t>,</w:t>
      </w:r>
      <w:r w:rsidR="00CC439F" w:rsidRPr="00CC439F">
        <w:t xml:space="preserve"> K1</w:t>
      </w:r>
      <w:r w:rsidR="00CC439F" w:rsidRPr="00CC439F">
        <w:rPr>
          <w:b/>
          <w:bCs/>
          <w:color w:val="000080"/>
        </w:rPr>
        <w:t>=</w:t>
      </w:r>
      <w:r w:rsidR="00CC439F" w:rsidRPr="00CC439F">
        <w:rPr>
          <w:color w:val="FF0000"/>
        </w:rPr>
        <w:t>1.37</w:t>
      </w:r>
      <w:r w:rsidR="00CC439F" w:rsidRPr="00CC439F">
        <w:rPr>
          <w:b/>
          <w:bCs/>
          <w:color w:val="000080"/>
        </w:rPr>
        <w:t>,</w:t>
      </w:r>
      <w:r w:rsidR="00CC439F" w:rsidRPr="00CC439F">
        <w:t xml:space="preserve"> K2</w:t>
      </w:r>
      <w:r w:rsidR="00CC439F" w:rsidRPr="00CC439F">
        <w:rPr>
          <w:b/>
          <w:bCs/>
          <w:color w:val="000080"/>
        </w:rPr>
        <w:t>=-</w:t>
      </w:r>
      <w:r w:rsidR="00CC439F" w:rsidRPr="00CC439F">
        <w:rPr>
          <w:color w:val="FF0000"/>
        </w:rPr>
        <w:t>1.47</w:t>
      </w:r>
      <w:r w:rsidR="00CC439F" w:rsidRPr="00CC439F">
        <w:rPr>
          <w:b/>
          <w:bCs/>
          <w:color w:val="000080"/>
        </w:rPr>
        <w:t>,</w:t>
      </w:r>
      <w:r w:rsidR="00CC439F" w:rsidRPr="00CC439F">
        <w:t>Scale_Factor</w:t>
      </w:r>
      <w:r w:rsidR="00CC439F" w:rsidRPr="00CC439F">
        <w:rPr>
          <w:b/>
          <w:bCs/>
          <w:color w:val="000080"/>
        </w:rPr>
        <w:t>=</w:t>
      </w:r>
      <w:r w:rsidR="00CC439F" w:rsidRPr="00CC439F">
        <w:rPr>
          <w:color w:val="FF0000"/>
        </w:rPr>
        <w:t>1000</w:t>
      </w:r>
      <w:r w:rsidR="00CC439F" w:rsidRPr="00CC439F">
        <w:rPr>
          <w:b/>
          <w:bCs/>
          <w:color w:val="000080"/>
        </w:rPr>
        <w:t>)</w:t>
      </w:r>
    </w:p>
    <w:p w14:paraId="39EBCB41" w14:textId="77777777" w:rsidR="00CC439F" w:rsidRPr="00CC439F" w:rsidRDefault="00CC439F" w:rsidP="00CC439F">
      <w:pPr>
        <w:pStyle w:val="3NormalLevel3"/>
      </w:pPr>
    </w:p>
    <w:p w14:paraId="743F7DF0" w14:textId="77777777" w:rsidR="00CC439F" w:rsidRPr="00CC439F" w:rsidRDefault="00CC439F" w:rsidP="00CC439F">
      <w:pPr>
        <w:pStyle w:val="CodesLine"/>
      </w:pPr>
      <w:r w:rsidRPr="00CC439F">
        <w:t>Toxic</w:t>
      </w:r>
      <w:r w:rsidRPr="00CC439F">
        <w:rPr>
          <w:b/>
          <w:bCs/>
          <w:color w:val="000080"/>
        </w:rPr>
        <w:t>=</w:t>
      </w:r>
      <w:r w:rsidRPr="00CC439F">
        <w:rPr>
          <w:color w:val="FF0000"/>
        </w:rPr>
        <w:t>7</w:t>
      </w:r>
    </w:p>
    <w:p w14:paraId="42CF4557" w14:textId="6A24CEF8" w:rsidR="00CC439F" w:rsidRPr="00CC439F" w:rsidRDefault="00544EC2" w:rsidP="00CC439F">
      <w:pPr>
        <w:pStyle w:val="CodesLine"/>
        <w:rPr>
          <w:rFonts w:ascii="Times New Roman" w:hAnsi="Times New Roman" w:cs="Times New Roman"/>
          <w:szCs w:val="24"/>
        </w:rPr>
      </w:pPr>
      <w:r>
        <w:t>opr.</w:t>
      </w:r>
      <w:r w:rsidR="00CC439F" w:rsidRPr="00CC439F">
        <w:t>Fragilities</w:t>
      </w:r>
      <w:r w:rsidR="00CC439F" w:rsidRPr="00CC439F">
        <w:rPr>
          <w:b/>
          <w:bCs/>
          <w:color w:val="000080"/>
        </w:rPr>
        <w:t>.</w:t>
      </w:r>
      <w:r w:rsidR="00CC439F" w:rsidRPr="00CC439F">
        <w:t>Probit</w:t>
      </w:r>
      <w:r w:rsidR="00CC439F" w:rsidRPr="00CC439F">
        <w:rPr>
          <w:b/>
          <w:bCs/>
          <w:color w:val="000080"/>
        </w:rPr>
        <w:t>(</w:t>
      </w:r>
      <w:r w:rsidR="00CC439F" w:rsidRPr="00CC439F">
        <w:t>Tag</w:t>
      </w:r>
      <w:r w:rsidR="00CC439F" w:rsidRPr="00CC439F">
        <w:rPr>
          <w:b/>
          <w:bCs/>
          <w:color w:val="000080"/>
        </w:rPr>
        <w:t>=</w:t>
      </w:r>
      <w:r w:rsidR="00CC439F" w:rsidRPr="00CC439F">
        <w:t>Toxic</w:t>
      </w:r>
      <w:r w:rsidR="00CC439F" w:rsidRPr="00CC439F">
        <w:rPr>
          <w:b/>
          <w:bCs/>
          <w:color w:val="000080"/>
        </w:rPr>
        <w:t>,</w:t>
      </w:r>
      <w:r w:rsidR="00CC439F" w:rsidRPr="00CC439F">
        <w:t xml:space="preserve"> Distribution_Type</w:t>
      </w:r>
      <w:r w:rsidR="00CC439F" w:rsidRPr="00CC439F">
        <w:rPr>
          <w:b/>
          <w:bCs/>
          <w:color w:val="000080"/>
        </w:rPr>
        <w:t>=</w:t>
      </w:r>
      <w:r w:rsidR="00CC439F" w:rsidRPr="00CC439F">
        <w:rPr>
          <w:color w:val="808080"/>
        </w:rPr>
        <w:t>'lognormal'</w:t>
      </w:r>
      <w:r w:rsidR="00CC439F" w:rsidRPr="00CC439F">
        <w:rPr>
          <w:b/>
          <w:bCs/>
          <w:color w:val="000080"/>
        </w:rPr>
        <w:t>,</w:t>
      </w:r>
      <w:r w:rsidR="00CC439F" w:rsidRPr="00CC439F">
        <w:t xml:space="preserve"> K1</w:t>
      </w:r>
      <w:r w:rsidR="00CC439F" w:rsidRPr="00CC439F">
        <w:rPr>
          <w:b/>
          <w:bCs/>
          <w:color w:val="000080"/>
        </w:rPr>
        <w:t>=</w:t>
      </w:r>
      <w:r w:rsidR="00CC439F" w:rsidRPr="00CC439F">
        <w:rPr>
          <w:color w:val="FF0000"/>
        </w:rPr>
        <w:t>0.71</w:t>
      </w:r>
      <w:r w:rsidR="00CC439F" w:rsidRPr="00CC439F">
        <w:rPr>
          <w:b/>
          <w:bCs/>
          <w:color w:val="000080"/>
        </w:rPr>
        <w:t>,</w:t>
      </w:r>
      <w:r w:rsidR="00CC439F" w:rsidRPr="00CC439F">
        <w:t xml:space="preserve"> K2</w:t>
      </w:r>
      <w:r w:rsidR="00CC439F" w:rsidRPr="00CC439F">
        <w:rPr>
          <w:b/>
          <w:bCs/>
          <w:color w:val="000080"/>
        </w:rPr>
        <w:t>=-</w:t>
      </w:r>
      <w:r w:rsidR="00CC439F" w:rsidRPr="00CC439F">
        <w:rPr>
          <w:color w:val="FF0000"/>
        </w:rPr>
        <w:t>9.82</w:t>
      </w:r>
      <w:r w:rsidR="00CC439F" w:rsidRPr="00CC439F">
        <w:rPr>
          <w:b/>
          <w:bCs/>
          <w:color w:val="000080"/>
        </w:rPr>
        <w:t>)</w:t>
      </w:r>
    </w:p>
    <w:p w14:paraId="491E80B1" w14:textId="58CADE9E" w:rsidR="00DF0637" w:rsidRDefault="00DF0637" w:rsidP="00DF0637">
      <w:pPr>
        <w:pStyle w:val="Heading2"/>
      </w:pPr>
      <w:bookmarkStart w:id="27" w:name="_Toc126182658"/>
      <w:r w:rsidRPr="00DF0637">
        <w:t>OutFlowModel</w:t>
      </w:r>
      <w:r>
        <w:t xml:space="preserve"> Subpackage</w:t>
      </w:r>
      <w:bookmarkEnd w:id="27"/>
    </w:p>
    <w:p w14:paraId="79CB4403" w14:textId="41A5344F" w:rsidR="00037060" w:rsidRPr="00037060" w:rsidRDefault="00B21BFF" w:rsidP="00037060">
      <w:pPr>
        <w:pStyle w:val="2NormalLevel2"/>
        <w:rPr>
          <w:rtl/>
        </w:rPr>
      </w:pPr>
      <w:r>
        <w:t>In this part, Outflow models should be defined for the program. For each model, depend the type of the model and material user should select proper corresponding material and Outflow model settings. In the following current available models will be described.</w:t>
      </w:r>
    </w:p>
    <w:p w14:paraId="04A63D3A" w14:textId="0F851E85" w:rsidR="00DF0637" w:rsidRDefault="002E7FAC" w:rsidP="002E7FAC">
      <w:pPr>
        <w:pStyle w:val="Heading3"/>
      </w:pPr>
      <w:bookmarkStart w:id="28" w:name="_Toc126182659"/>
      <w:r w:rsidRPr="002E7FAC">
        <w:t>TankSimultanious</w:t>
      </w:r>
      <w:bookmarkEnd w:id="28"/>
    </w:p>
    <w:p w14:paraId="00F07C08" w14:textId="389700F2" w:rsidR="006D7C6C" w:rsidRPr="006D7C6C" w:rsidRDefault="006D7C6C" w:rsidP="006D7C6C">
      <w:pPr>
        <w:pStyle w:val="3NormalLevel3"/>
      </w:pPr>
      <w:r>
        <w:t>This model considers a simultaneous release from Tank with a volume equal to the entered ratio of total amount of stored material by the user.</w:t>
      </w:r>
    </w:p>
    <w:p w14:paraId="2E00AAD2" w14:textId="77777777" w:rsidR="006D7C6C" w:rsidRDefault="006D7C6C" w:rsidP="006D7C6C">
      <w:pPr>
        <w:pStyle w:val="3NormalLevel3"/>
        <w:numPr>
          <w:ilvl w:val="0"/>
          <w:numId w:val="9"/>
        </w:numPr>
      </w:pPr>
      <w:r>
        <w:t>Command structure:</w:t>
      </w:r>
    </w:p>
    <w:p w14:paraId="013D5286" w14:textId="20CBD4D7" w:rsidR="006D7C6C" w:rsidRPr="006D7C6C" w:rsidRDefault="00544EC2" w:rsidP="006D7C6C">
      <w:pPr>
        <w:pStyle w:val="CodesLine"/>
      </w:pPr>
      <w:r>
        <w:t>opr.</w:t>
      </w:r>
      <w:r w:rsidR="006D7C6C" w:rsidRPr="006D7C6C">
        <w:t>OutFlowModel</w:t>
      </w:r>
      <w:r w:rsidR="006D7C6C" w:rsidRPr="006D7C6C">
        <w:rPr>
          <w:b/>
          <w:bCs/>
          <w:color w:val="B27D12"/>
        </w:rPr>
        <w:t>.</w:t>
      </w:r>
      <w:r w:rsidR="006D7C6C" w:rsidRPr="006D7C6C">
        <w:t>TankSimultanious</w:t>
      </w:r>
      <w:r w:rsidR="006D7C6C" w:rsidRPr="006D7C6C">
        <w:rPr>
          <w:b/>
          <w:bCs/>
          <w:color w:val="B27D12"/>
        </w:rPr>
        <w:t>(</w:t>
      </w:r>
      <w:r w:rsidR="006D7C6C" w:rsidRPr="006D7C6C">
        <w:t>Tag</w:t>
      </w:r>
      <w:r w:rsidR="006D7C6C" w:rsidRPr="006D7C6C">
        <w:rPr>
          <w:b/>
          <w:bCs/>
          <w:color w:val="B27D12"/>
        </w:rPr>
        <w:t>,</w:t>
      </w:r>
      <w:r w:rsidR="006D7C6C" w:rsidRPr="006D7C6C">
        <w:t xml:space="preserve"> Release_Ratio</w:t>
      </w:r>
      <w:r w:rsidR="006D7C6C" w:rsidRPr="006D7C6C">
        <w:rPr>
          <w:b/>
          <w:bCs/>
          <w:color w:val="B27D12"/>
        </w:rPr>
        <w:t>=</w:t>
      </w:r>
      <w:r w:rsidR="006D7C6C" w:rsidRPr="006D7C6C">
        <w:rPr>
          <w:b/>
          <w:bCs/>
          <w:color w:val="258F8F"/>
        </w:rPr>
        <w:t>1</w:t>
      </w:r>
      <w:r w:rsidR="006D7C6C" w:rsidRPr="006D7C6C">
        <w:rPr>
          <w:b/>
          <w:bCs/>
          <w:color w:val="B27D12"/>
        </w:rPr>
        <w:t>)</w:t>
      </w:r>
    </w:p>
    <w:p w14:paraId="666542F9" w14:textId="5D1E6AD8" w:rsidR="006D7C6C" w:rsidRDefault="006D7C6C" w:rsidP="006D7C6C">
      <w:pPr>
        <w:pStyle w:val="3NormalLevel3"/>
        <w:numPr>
          <w:ilvl w:val="0"/>
          <w:numId w:val="9"/>
        </w:numPr>
      </w:pPr>
      <w:r>
        <w:t>Input parameters:</w:t>
      </w:r>
    </w:p>
    <w:p w14:paraId="36F163F0" w14:textId="77777777" w:rsidR="006D7C6C" w:rsidRDefault="006D7C6C" w:rsidP="006D7C6C">
      <w:pPr>
        <w:pStyle w:val="3NormalLevel3"/>
        <w:numPr>
          <w:ilvl w:val="1"/>
          <w:numId w:val="9"/>
        </w:numPr>
      </w:pPr>
      <w:r>
        <w:t>Tag: Unique integer value that will be used for referring to the defined elements or objects.</w:t>
      </w:r>
    </w:p>
    <w:p w14:paraId="6593B631" w14:textId="6EF237F6" w:rsidR="006D7C6C" w:rsidRDefault="006D7C6C" w:rsidP="006D7C6C">
      <w:pPr>
        <w:pStyle w:val="3NormalLevel3"/>
        <w:numPr>
          <w:ilvl w:val="1"/>
          <w:numId w:val="9"/>
        </w:numPr>
      </w:pPr>
      <w:r w:rsidRPr="006D7C6C">
        <w:t>Release_Ratio</w:t>
      </w:r>
      <w:r>
        <w:t>: A value between 0 and 1 that defines the ratio of released material with respect to the total amount of the stored material in the Tank.</w:t>
      </w:r>
      <w:r w:rsidR="00184CC5">
        <w:t xml:space="preserve"> As it is shown in the command structure if user don't enter anything for this parameter, it will be consider equal unity.</w:t>
      </w:r>
    </w:p>
    <w:p w14:paraId="02005CEF" w14:textId="77777777" w:rsidR="006D7C6C" w:rsidRDefault="006D7C6C" w:rsidP="006D7C6C">
      <w:pPr>
        <w:pStyle w:val="3NormalLevel3"/>
        <w:numPr>
          <w:ilvl w:val="0"/>
          <w:numId w:val="9"/>
        </w:numPr>
        <w:spacing w:before="240"/>
      </w:pPr>
      <w:r>
        <w:t>Hypothesizes: Nothing special.</w:t>
      </w:r>
    </w:p>
    <w:p w14:paraId="54EE5FFB" w14:textId="77777777" w:rsidR="006D7C6C" w:rsidRDefault="006D7C6C" w:rsidP="006D7C6C">
      <w:pPr>
        <w:pStyle w:val="3NormalLevel3"/>
        <w:numPr>
          <w:ilvl w:val="0"/>
          <w:numId w:val="9"/>
        </w:numPr>
      </w:pPr>
      <w:r>
        <w:t>Example:</w:t>
      </w:r>
    </w:p>
    <w:p w14:paraId="11736B83" w14:textId="0E092B9D" w:rsidR="00D61CD9" w:rsidRPr="00D61CD9" w:rsidRDefault="00544EC2" w:rsidP="00D61CD9">
      <w:pPr>
        <w:pStyle w:val="CodesLine"/>
        <w:rPr>
          <w:rFonts w:ascii="Times New Roman" w:hAnsi="Times New Roman" w:cs="Times New Roman"/>
          <w:szCs w:val="24"/>
        </w:rPr>
      </w:pPr>
      <w:r>
        <w:t>opr.</w:t>
      </w:r>
      <w:r w:rsidR="00D61CD9" w:rsidRPr="00D61CD9">
        <w:t>OutFlowModel</w:t>
      </w:r>
      <w:r w:rsidR="00D61CD9" w:rsidRPr="00D61CD9">
        <w:rPr>
          <w:b/>
          <w:bCs/>
          <w:color w:val="000080"/>
        </w:rPr>
        <w:t>.</w:t>
      </w:r>
      <w:r w:rsidR="00D61CD9" w:rsidRPr="00D61CD9">
        <w:t>TankSimultanious</w:t>
      </w:r>
      <w:r w:rsidR="00D61CD9" w:rsidRPr="00D61CD9">
        <w:rPr>
          <w:b/>
          <w:bCs/>
          <w:color w:val="000080"/>
        </w:rPr>
        <w:t>(</w:t>
      </w:r>
      <w:r w:rsidR="00D61CD9" w:rsidRPr="00D61CD9">
        <w:t>Tag</w:t>
      </w:r>
      <w:r w:rsidR="00D61CD9" w:rsidRPr="00D61CD9">
        <w:rPr>
          <w:b/>
          <w:bCs/>
          <w:color w:val="000080"/>
        </w:rPr>
        <w:t>=</w:t>
      </w:r>
      <w:r w:rsidR="00D61CD9" w:rsidRPr="00D61CD9">
        <w:rPr>
          <w:color w:val="FF0000"/>
        </w:rPr>
        <w:t>9</w:t>
      </w:r>
      <w:r w:rsidR="00D61CD9" w:rsidRPr="00D61CD9">
        <w:rPr>
          <w:b/>
          <w:bCs/>
          <w:color w:val="000080"/>
        </w:rPr>
        <w:t>,</w:t>
      </w:r>
      <w:r w:rsidR="00D61CD9" w:rsidRPr="00D61CD9">
        <w:t xml:space="preserve"> Release_Ratio</w:t>
      </w:r>
      <w:r w:rsidR="00D61CD9" w:rsidRPr="00D61CD9">
        <w:rPr>
          <w:b/>
          <w:bCs/>
          <w:color w:val="000080"/>
        </w:rPr>
        <w:t>=</w:t>
      </w:r>
      <w:r w:rsidR="00D61CD9" w:rsidRPr="00D61CD9">
        <w:rPr>
          <w:color w:val="FF0000"/>
        </w:rPr>
        <w:t>0.65</w:t>
      </w:r>
      <w:r w:rsidR="00D61CD9" w:rsidRPr="00D61CD9">
        <w:rPr>
          <w:b/>
          <w:bCs/>
          <w:color w:val="000080"/>
        </w:rPr>
        <w:t>)</w:t>
      </w:r>
    </w:p>
    <w:p w14:paraId="329215E7" w14:textId="5DA734DD" w:rsidR="002E7FAC" w:rsidRDefault="002E7FAC" w:rsidP="002E7FAC">
      <w:pPr>
        <w:pStyle w:val="Heading3"/>
      </w:pPr>
      <w:bookmarkStart w:id="29" w:name="_Toc126182660"/>
      <w:r w:rsidRPr="002E7FAC">
        <w:t>TankHole</w:t>
      </w:r>
      <w:r>
        <w:t xml:space="preserve"> Series</w:t>
      </w:r>
      <w:bookmarkEnd w:id="29"/>
    </w:p>
    <w:p w14:paraId="72A3E26A" w14:textId="4E804471" w:rsidR="00D61CD9" w:rsidRPr="00D61CD9" w:rsidRDefault="00D61CD9" w:rsidP="00D61CD9">
      <w:pPr>
        <w:pStyle w:val="3NormalLevel3"/>
      </w:pPr>
      <w:r>
        <w:t>4 models that start with TankHole (</w:t>
      </w:r>
      <w:r w:rsidRPr="00D61CD9">
        <w:t>TankHole</w:t>
      </w:r>
      <w:r>
        <w:t xml:space="preserve">, </w:t>
      </w:r>
      <w:r w:rsidRPr="00D61CD9">
        <w:t>TankHoleInitRate</w:t>
      </w:r>
      <w:r>
        <w:t xml:space="preserve">, </w:t>
      </w:r>
      <w:r w:rsidRPr="00D61CD9">
        <w:t>TankHoleDuration</w:t>
      </w:r>
      <w:r>
        <w:t xml:space="preserve">, </w:t>
      </w:r>
      <w:r w:rsidRPr="00D61CD9">
        <w:t>TankHoleFixStep</w:t>
      </w:r>
      <w:r>
        <w:t xml:space="preserve">) models </w:t>
      </w:r>
      <w:r w:rsidR="00A85AE1" w:rsidRPr="00A85AE1">
        <w:rPr>
          <w:b/>
          <w:bCs/>
        </w:rPr>
        <w:t>Liquids</w:t>
      </w:r>
      <w:r w:rsidR="00A85AE1">
        <w:t xml:space="preserve"> </w:t>
      </w:r>
      <w:r>
        <w:t xml:space="preserve">outflow from a hole in the body of the tank with small changes to each other. </w:t>
      </w:r>
      <w:r w:rsidRPr="00D61CD9">
        <w:t>TankHole</w:t>
      </w:r>
      <w:r>
        <w:t xml:space="preserve"> models the outflow until the outflow volume become equal to the Tank containment volume, </w:t>
      </w:r>
      <w:r w:rsidRPr="00D61CD9">
        <w:t>TankHoleInitRate</w:t>
      </w:r>
      <w:r>
        <w:t xml:space="preserve"> is same TankHole model with outflow rate equal to the initial rate, </w:t>
      </w:r>
      <w:r w:rsidRPr="00D61CD9">
        <w:t>TankHoleDuration</w:t>
      </w:r>
      <w:r>
        <w:t xml:space="preserve"> is same Tankhole model but its calculations will be stop when the release duration become equal to defined duration and </w:t>
      </w:r>
      <w:r w:rsidRPr="00D61CD9">
        <w:lastRenderedPageBreak/>
        <w:t>TankHoleFixStep</w:t>
      </w:r>
      <w:r>
        <w:t xml:space="preserve"> is same TankHole but with limited steps of calculations.</w:t>
      </w:r>
      <w:r w:rsidR="00455785">
        <w:t xml:space="preserve"> Models are according</w:t>
      </w:r>
      <w:r w:rsidR="002A2314">
        <w:t xml:space="preserve"> </w:t>
      </w:r>
      <w:r w:rsidR="002A2314">
        <w:fldChar w:fldCharType="begin" w:fldLock="1"/>
      </w:r>
      <w:r w:rsidR="001B2DB2">
        <w:instrText>ADDIN CSL_CITATION {"citationItems":[{"id":"ITEM-1","itemData":{"DOI":"10.1016/S0921-9110(08)80005-5","ISBN":"9780444530813","ISSN":"09219110","abstract":"Following the Canvey Island study in 1982, it was identified that reliable data on frequency of release of flammable materials and ignition probabilities were not available. With the introduction of the CIMAH regulations, the range of incidents of interest increased to include all incidents with a potential for off-site harm. In 1986, the MHIDAS database was launched by the HSE to give a reliable source of data on major hazard incidents, and this service was developed and is maintained by AEA Technology. This paper reviews the data collected over the first ten years of operation and reports some of the issues associated with a system of this kind.","author":[{"dropping-particle":"","family":"Casal","given":"Joaquim","non-dropping-particle":"","parse-names":false,"suffix":""}],"container-title":"Industrial Safety Series","id":"ITEM-1","issued":{"date-parts":[["2018"]]},"number-of-pages":"61-117","title":"Evaluation of the Effects and Consequences of Major Accidents in Industrial Plants","type":"book","volume":"8"},"uris":["http://www.mendeley.com/documents/?uuid=78e2268d-da3b-4407-8c93-5b401dec1dfd"]}],"mendeley":{"formattedCitation":"[1]","plainTextFormattedCitation":"[1]","previouslyFormattedCitation":"[1]"},"properties":{"noteIndex":0},"schema":"https://github.com/citation-style-language/schema/raw/master/csl-citation.json"}</w:instrText>
      </w:r>
      <w:r w:rsidR="002A2314">
        <w:fldChar w:fldCharType="separate"/>
      </w:r>
      <w:r w:rsidR="002A2314" w:rsidRPr="002A2314">
        <w:rPr>
          <w:noProof/>
        </w:rPr>
        <w:t>[1]</w:t>
      </w:r>
      <w:r w:rsidR="002A2314">
        <w:fldChar w:fldCharType="end"/>
      </w:r>
      <w:r w:rsidR="002A2314">
        <w:t>.</w:t>
      </w:r>
      <w:r w:rsidR="00455785">
        <w:t xml:space="preserve"> </w:t>
      </w:r>
    </w:p>
    <w:p w14:paraId="75B3B834" w14:textId="77777777" w:rsidR="00D84459" w:rsidRDefault="00D84459" w:rsidP="00D84459">
      <w:pPr>
        <w:pStyle w:val="3NormalLevel3"/>
        <w:numPr>
          <w:ilvl w:val="0"/>
          <w:numId w:val="9"/>
        </w:numPr>
      </w:pPr>
      <w:r>
        <w:t>Command structure:</w:t>
      </w:r>
    </w:p>
    <w:p w14:paraId="4CB88C5C" w14:textId="37054631" w:rsidR="00D84459" w:rsidRPr="00D84459" w:rsidRDefault="00544EC2" w:rsidP="00D84459">
      <w:pPr>
        <w:pStyle w:val="CodesLine"/>
        <w:rPr>
          <w:b/>
          <w:bCs/>
          <w:color w:val="B27D12"/>
        </w:rPr>
      </w:pPr>
      <w:r>
        <w:t>opr.</w:t>
      </w:r>
      <w:r w:rsidR="00D84459" w:rsidRPr="00D84459">
        <w:t>OutFlowModel</w:t>
      </w:r>
      <w:r w:rsidR="00D84459" w:rsidRPr="00D84459">
        <w:rPr>
          <w:b/>
          <w:bCs/>
          <w:color w:val="B27D12"/>
        </w:rPr>
        <w:t>.</w:t>
      </w:r>
      <w:r w:rsidR="00D84459" w:rsidRPr="00D84459">
        <w:t>TankHole</w:t>
      </w:r>
      <w:r w:rsidR="00D84459" w:rsidRPr="00D84459">
        <w:rPr>
          <w:b/>
          <w:bCs/>
          <w:color w:val="B27D12"/>
        </w:rPr>
        <w:t>(</w:t>
      </w:r>
      <w:r w:rsidR="00D84459" w:rsidRPr="00D84459">
        <w:t>Tag</w:t>
      </w:r>
      <w:r w:rsidR="00D84459" w:rsidRPr="00D84459">
        <w:rPr>
          <w:b/>
          <w:bCs/>
          <w:color w:val="B27D12"/>
        </w:rPr>
        <w:t>,</w:t>
      </w:r>
      <w:r w:rsidR="00D84459">
        <w:t xml:space="preserve"> </w:t>
      </w:r>
      <w:r w:rsidR="00D84459" w:rsidRPr="00D84459">
        <w:t>Hole_Diameter</w:t>
      </w:r>
      <w:r w:rsidR="00D84459" w:rsidRPr="00D84459">
        <w:rPr>
          <w:b/>
          <w:bCs/>
          <w:color w:val="B27D12"/>
        </w:rPr>
        <w:t>=</w:t>
      </w:r>
      <w:r w:rsidR="00D84459" w:rsidRPr="00D84459">
        <w:rPr>
          <w:b/>
          <w:bCs/>
          <w:color w:val="258F8F"/>
        </w:rPr>
        <w:t>0.01</w:t>
      </w:r>
      <w:r w:rsidR="00D84459" w:rsidRPr="00D84459">
        <w:rPr>
          <w:b/>
          <w:bCs/>
          <w:color w:val="B27D12"/>
        </w:rPr>
        <w:t>,</w:t>
      </w:r>
    </w:p>
    <w:p w14:paraId="5F03CA31" w14:textId="7BFF3DA8" w:rsidR="00D84459" w:rsidRPr="00D84459" w:rsidRDefault="00D84459" w:rsidP="00D84459">
      <w:pPr>
        <w:pStyle w:val="CodesLine"/>
      </w:pPr>
      <w:r w:rsidRPr="00D84459">
        <w:t>Hole_Height_FromBot</w:t>
      </w:r>
      <w:r w:rsidRPr="00D84459">
        <w:rPr>
          <w:b/>
          <w:bCs/>
          <w:color w:val="B27D12"/>
        </w:rPr>
        <w:t>=</w:t>
      </w:r>
      <w:r w:rsidRPr="00D84459">
        <w:rPr>
          <w:b/>
          <w:bCs/>
          <w:color w:val="258F8F"/>
        </w:rPr>
        <w:t>0</w:t>
      </w:r>
      <w:r w:rsidRPr="00D84459">
        <w:rPr>
          <w:b/>
          <w:bCs/>
          <w:color w:val="B27D12"/>
        </w:rPr>
        <w:t>,</w:t>
      </w:r>
      <w:r w:rsidRPr="00D84459">
        <w:t xml:space="preserve"> delta_t</w:t>
      </w:r>
      <w:r w:rsidRPr="00D84459">
        <w:rPr>
          <w:b/>
          <w:bCs/>
          <w:color w:val="B27D12"/>
        </w:rPr>
        <w:t>=</w:t>
      </w:r>
      <w:r w:rsidRPr="00D84459">
        <w:rPr>
          <w:b/>
          <w:bCs/>
          <w:color w:val="258F8F"/>
        </w:rPr>
        <w:t>0.1</w:t>
      </w:r>
      <w:r w:rsidRPr="00D84459">
        <w:rPr>
          <w:b/>
          <w:bCs/>
          <w:color w:val="B27D12"/>
        </w:rPr>
        <w:t>,</w:t>
      </w:r>
      <w:r w:rsidRPr="00D84459">
        <w:t xml:space="preserve"> Cd</w:t>
      </w:r>
      <w:r w:rsidRPr="00D84459">
        <w:rPr>
          <w:b/>
          <w:bCs/>
          <w:color w:val="B27D12"/>
        </w:rPr>
        <w:t>=</w:t>
      </w:r>
      <w:r w:rsidRPr="00D84459">
        <w:rPr>
          <w:b/>
          <w:bCs/>
          <w:color w:val="258F8F"/>
        </w:rPr>
        <w:t>1</w:t>
      </w:r>
      <w:r w:rsidRPr="00D84459">
        <w:rPr>
          <w:b/>
          <w:bCs/>
          <w:color w:val="B27D12"/>
        </w:rPr>
        <w:t>,)</w:t>
      </w:r>
    </w:p>
    <w:p w14:paraId="7031D7A1" w14:textId="3C948B1B" w:rsidR="00D84459" w:rsidRDefault="00D84459" w:rsidP="00D84459">
      <w:pPr>
        <w:pStyle w:val="3NormalLevel3"/>
        <w:numPr>
          <w:ilvl w:val="0"/>
          <w:numId w:val="9"/>
        </w:numPr>
      </w:pPr>
      <w:r>
        <w:t>Input parameters:</w:t>
      </w:r>
    </w:p>
    <w:p w14:paraId="67135DEB" w14:textId="77777777" w:rsidR="00D84459" w:rsidRDefault="00D84459" w:rsidP="00D84459">
      <w:pPr>
        <w:pStyle w:val="3NormalLevel3"/>
        <w:numPr>
          <w:ilvl w:val="1"/>
          <w:numId w:val="9"/>
        </w:numPr>
      </w:pPr>
      <w:r>
        <w:t>Tag: Unique integer value that will be used for referring to the defined elements or objects.</w:t>
      </w:r>
    </w:p>
    <w:p w14:paraId="29A94F38" w14:textId="0ABE2D19" w:rsidR="00D84459" w:rsidRDefault="00D84459" w:rsidP="00D84459">
      <w:pPr>
        <w:pStyle w:val="3NormalLevel3"/>
        <w:numPr>
          <w:ilvl w:val="1"/>
          <w:numId w:val="9"/>
        </w:numPr>
      </w:pPr>
      <w:r w:rsidRPr="00D84459">
        <w:t>Hole_Diameter</w:t>
      </w:r>
      <w:r w:rsidRPr="006D7C6C">
        <w:t xml:space="preserve"> </w:t>
      </w:r>
      <w:r>
        <w:t>: Obvious.</w:t>
      </w:r>
    </w:p>
    <w:p w14:paraId="3CD4CF28" w14:textId="4C8D255B" w:rsidR="00C1496C" w:rsidRDefault="00C1496C" w:rsidP="00D84459">
      <w:pPr>
        <w:pStyle w:val="3NormalLevel3"/>
        <w:numPr>
          <w:ilvl w:val="1"/>
          <w:numId w:val="9"/>
        </w:numPr>
      </w:pPr>
      <w:r w:rsidRPr="00D84459">
        <w:t>Hole_Height_FromBot</w:t>
      </w:r>
      <w:r>
        <w:t>: Obvious.</w:t>
      </w:r>
    </w:p>
    <w:p w14:paraId="5DDF025A" w14:textId="50C2EB87" w:rsidR="00C1496C" w:rsidRDefault="00C1496C" w:rsidP="00D84459">
      <w:pPr>
        <w:pStyle w:val="3NormalLevel3"/>
        <w:numPr>
          <w:ilvl w:val="1"/>
          <w:numId w:val="9"/>
        </w:numPr>
      </w:pPr>
      <w:r w:rsidRPr="00D84459">
        <w:t>delta_t</w:t>
      </w:r>
      <w:r w:rsidR="00BC36B2">
        <w:t>: Calculation steps time interval.</w:t>
      </w:r>
    </w:p>
    <w:p w14:paraId="60D2706F" w14:textId="7CD85BF8" w:rsidR="00455785" w:rsidRDefault="00455785" w:rsidP="00D84459">
      <w:pPr>
        <w:pStyle w:val="3NormalLevel3"/>
        <w:numPr>
          <w:ilvl w:val="1"/>
          <w:numId w:val="9"/>
        </w:numPr>
      </w:pPr>
      <w:r>
        <w:t xml:space="preserve">Cd: </w:t>
      </w:r>
      <w:r w:rsidR="002A2314">
        <w:t xml:space="preserve">Discharge coefficient </w:t>
      </w:r>
      <m:oMath>
        <m:r>
          <w:rPr>
            <w:rFonts w:ascii="Cambria Math" w:hAnsi="Cambria Math"/>
          </w:rPr>
          <m:t>≤1</m:t>
        </m:r>
      </m:oMath>
      <w:r w:rsidR="002A2314">
        <w:rPr>
          <w:rFonts w:eastAsiaTheme="minorEastAsia"/>
        </w:rPr>
        <w:t>.</w:t>
      </w:r>
    </w:p>
    <w:p w14:paraId="134D3614" w14:textId="19A5A842" w:rsidR="002A2314" w:rsidRPr="002A2314" w:rsidRDefault="002A2314" w:rsidP="00D84459">
      <w:pPr>
        <w:pStyle w:val="3NormalLevel3"/>
        <w:numPr>
          <w:ilvl w:val="1"/>
          <w:numId w:val="9"/>
        </w:numPr>
      </w:pPr>
      <w:r>
        <w:t>Other Parameters in different models are obvious.</w:t>
      </w:r>
    </w:p>
    <w:p w14:paraId="3BFD6BFB" w14:textId="77777777" w:rsidR="00F1140E" w:rsidRDefault="00F1140E" w:rsidP="00F1140E">
      <w:pPr>
        <w:pStyle w:val="3NormalLevel3"/>
        <w:numPr>
          <w:ilvl w:val="0"/>
          <w:numId w:val="9"/>
        </w:numPr>
        <w:spacing w:before="240"/>
      </w:pPr>
      <w:r>
        <w:t>Hypothesizes: Nothing special.</w:t>
      </w:r>
    </w:p>
    <w:p w14:paraId="04244EAF" w14:textId="77777777" w:rsidR="00F1140E" w:rsidRDefault="00F1140E" w:rsidP="00F1140E">
      <w:pPr>
        <w:pStyle w:val="3NormalLevel3"/>
        <w:numPr>
          <w:ilvl w:val="0"/>
          <w:numId w:val="9"/>
        </w:numPr>
      </w:pPr>
      <w:r>
        <w:t>Example:</w:t>
      </w:r>
    </w:p>
    <w:p w14:paraId="1882D767" w14:textId="441FD667" w:rsidR="002A2314" w:rsidRPr="002A2314" w:rsidRDefault="00544EC2" w:rsidP="002A2314">
      <w:pPr>
        <w:pStyle w:val="CodesLine"/>
        <w:rPr>
          <w:szCs w:val="20"/>
        </w:rPr>
      </w:pPr>
      <w:r>
        <w:rPr>
          <w:szCs w:val="20"/>
        </w:rPr>
        <w:t>opr.</w:t>
      </w:r>
      <w:r w:rsidR="002A2314" w:rsidRPr="002A2314">
        <w:rPr>
          <w:szCs w:val="20"/>
        </w:rPr>
        <w:t>OutFlowModel</w:t>
      </w:r>
      <w:r w:rsidR="002A2314" w:rsidRPr="002A2314">
        <w:rPr>
          <w:b/>
          <w:bCs/>
          <w:color w:val="000080"/>
          <w:szCs w:val="20"/>
        </w:rPr>
        <w:t>.</w:t>
      </w:r>
      <w:r w:rsidR="002A2314" w:rsidRPr="002A2314">
        <w:rPr>
          <w:szCs w:val="20"/>
        </w:rPr>
        <w:t>TankHole</w:t>
      </w:r>
      <w:r w:rsidR="002A2314" w:rsidRPr="002A2314">
        <w:rPr>
          <w:b/>
          <w:bCs/>
          <w:color w:val="000080"/>
          <w:szCs w:val="20"/>
        </w:rPr>
        <w:t>(</w:t>
      </w:r>
      <w:r w:rsidR="002A2314" w:rsidRPr="002A2314">
        <w:rPr>
          <w:szCs w:val="20"/>
        </w:rPr>
        <w:t>Tag</w:t>
      </w:r>
      <w:r w:rsidR="002A2314" w:rsidRPr="002A2314">
        <w:rPr>
          <w:b/>
          <w:bCs/>
          <w:color w:val="000080"/>
          <w:szCs w:val="20"/>
        </w:rPr>
        <w:t>,</w:t>
      </w:r>
      <w:r w:rsidR="002A2314" w:rsidRPr="002A2314">
        <w:rPr>
          <w:szCs w:val="20"/>
        </w:rPr>
        <w:t xml:space="preserve"> Hole_Diameter</w:t>
      </w:r>
      <w:r w:rsidR="002A2314" w:rsidRPr="002A2314">
        <w:rPr>
          <w:b/>
          <w:bCs/>
          <w:color w:val="000080"/>
          <w:szCs w:val="20"/>
        </w:rPr>
        <w:t>=</w:t>
      </w:r>
      <w:r w:rsidR="002A2314" w:rsidRPr="002A2314">
        <w:rPr>
          <w:color w:val="FF0000"/>
          <w:szCs w:val="20"/>
        </w:rPr>
        <w:t>0.05</w:t>
      </w:r>
      <w:r w:rsidR="002A2314" w:rsidRPr="002A2314">
        <w:rPr>
          <w:b/>
          <w:bCs/>
          <w:color w:val="000080"/>
          <w:szCs w:val="20"/>
        </w:rPr>
        <w:t>,</w:t>
      </w:r>
      <w:r w:rsidR="002A2314" w:rsidRPr="002A2314">
        <w:rPr>
          <w:szCs w:val="20"/>
        </w:rPr>
        <w:t xml:space="preserve"> Hole_Height_FromBot</w:t>
      </w:r>
      <w:r w:rsidR="002A2314" w:rsidRPr="002A2314">
        <w:rPr>
          <w:b/>
          <w:bCs/>
          <w:color w:val="000080"/>
          <w:szCs w:val="20"/>
        </w:rPr>
        <w:t>=</w:t>
      </w:r>
      <w:r w:rsidR="002A2314" w:rsidRPr="002A2314">
        <w:rPr>
          <w:color w:val="FF0000"/>
          <w:szCs w:val="20"/>
        </w:rPr>
        <w:t>0</w:t>
      </w:r>
      <w:r w:rsidR="002A2314" w:rsidRPr="002A2314">
        <w:rPr>
          <w:b/>
          <w:bCs/>
          <w:color w:val="000080"/>
          <w:szCs w:val="20"/>
        </w:rPr>
        <w:t>,</w:t>
      </w:r>
      <w:r w:rsidR="002A2314" w:rsidRPr="002A2314">
        <w:rPr>
          <w:szCs w:val="20"/>
        </w:rPr>
        <w:t xml:space="preserve"> delta_t</w:t>
      </w:r>
      <w:r w:rsidR="002A2314" w:rsidRPr="002A2314">
        <w:rPr>
          <w:b/>
          <w:bCs/>
          <w:color w:val="000080"/>
          <w:szCs w:val="20"/>
        </w:rPr>
        <w:t>=</w:t>
      </w:r>
      <w:r w:rsidR="002A2314" w:rsidRPr="002A2314">
        <w:rPr>
          <w:color w:val="FF0000"/>
          <w:szCs w:val="20"/>
        </w:rPr>
        <w:t>500</w:t>
      </w:r>
      <w:r w:rsidR="002A2314" w:rsidRPr="002A2314">
        <w:rPr>
          <w:b/>
          <w:bCs/>
          <w:color w:val="000080"/>
          <w:szCs w:val="20"/>
        </w:rPr>
        <w:t>,</w:t>
      </w:r>
      <w:r w:rsidR="002A2314" w:rsidRPr="002A2314">
        <w:rPr>
          <w:szCs w:val="20"/>
        </w:rPr>
        <w:t xml:space="preserve"> Cd</w:t>
      </w:r>
      <w:r w:rsidR="002A2314" w:rsidRPr="002A2314">
        <w:rPr>
          <w:b/>
          <w:bCs/>
          <w:color w:val="000080"/>
          <w:szCs w:val="20"/>
        </w:rPr>
        <w:t>=</w:t>
      </w:r>
      <w:r w:rsidR="002A2314" w:rsidRPr="002A2314">
        <w:rPr>
          <w:color w:val="FF0000"/>
          <w:szCs w:val="20"/>
        </w:rPr>
        <w:t>1</w:t>
      </w:r>
      <w:r w:rsidR="002A2314" w:rsidRPr="002A2314">
        <w:rPr>
          <w:b/>
          <w:bCs/>
          <w:color w:val="000080"/>
          <w:szCs w:val="20"/>
        </w:rPr>
        <w:t>)</w:t>
      </w:r>
    </w:p>
    <w:p w14:paraId="2E40BA90" w14:textId="77777777" w:rsidR="002A2314" w:rsidRDefault="002A2314" w:rsidP="002A2314">
      <w:pPr>
        <w:pStyle w:val="CodesLine"/>
        <w:rPr>
          <w:szCs w:val="20"/>
        </w:rPr>
      </w:pPr>
    </w:p>
    <w:p w14:paraId="6E8E3EB7" w14:textId="5021B5C9" w:rsidR="002A2314" w:rsidRPr="002A2314" w:rsidRDefault="00544EC2" w:rsidP="002A2314">
      <w:pPr>
        <w:pStyle w:val="CodesLine"/>
        <w:rPr>
          <w:szCs w:val="20"/>
        </w:rPr>
      </w:pPr>
      <w:r>
        <w:rPr>
          <w:szCs w:val="20"/>
        </w:rPr>
        <w:t>opr.</w:t>
      </w:r>
      <w:r w:rsidR="002A2314" w:rsidRPr="002A2314">
        <w:rPr>
          <w:szCs w:val="20"/>
        </w:rPr>
        <w:t>OutFlowModel</w:t>
      </w:r>
      <w:r w:rsidR="002A2314" w:rsidRPr="002A2314">
        <w:rPr>
          <w:b/>
          <w:bCs/>
          <w:color w:val="000080"/>
          <w:szCs w:val="20"/>
        </w:rPr>
        <w:t>.</w:t>
      </w:r>
      <w:r w:rsidR="002A2314" w:rsidRPr="002A2314">
        <w:rPr>
          <w:szCs w:val="20"/>
        </w:rPr>
        <w:t>TankHoleInitRate</w:t>
      </w:r>
      <w:r w:rsidR="002A2314" w:rsidRPr="002A2314">
        <w:rPr>
          <w:b/>
          <w:bCs/>
          <w:color w:val="000080"/>
          <w:szCs w:val="20"/>
        </w:rPr>
        <w:t>(</w:t>
      </w:r>
      <w:r w:rsidR="002A2314" w:rsidRPr="002A2314">
        <w:rPr>
          <w:color w:val="FF0000"/>
          <w:szCs w:val="20"/>
        </w:rPr>
        <w:t>2</w:t>
      </w:r>
      <w:r w:rsidR="002A2314" w:rsidRPr="002A2314">
        <w:rPr>
          <w:b/>
          <w:bCs/>
          <w:color w:val="000080"/>
          <w:szCs w:val="20"/>
        </w:rPr>
        <w:t>,</w:t>
      </w:r>
      <w:r w:rsidR="002A2314" w:rsidRPr="002A2314">
        <w:rPr>
          <w:szCs w:val="20"/>
        </w:rPr>
        <w:t xml:space="preserve"> Hole_Diameter</w:t>
      </w:r>
      <w:r w:rsidR="002A2314" w:rsidRPr="002A2314">
        <w:rPr>
          <w:b/>
          <w:bCs/>
          <w:color w:val="000080"/>
          <w:szCs w:val="20"/>
        </w:rPr>
        <w:t>=</w:t>
      </w:r>
      <w:r w:rsidR="002A2314" w:rsidRPr="002A2314">
        <w:rPr>
          <w:color w:val="FF0000"/>
          <w:szCs w:val="20"/>
        </w:rPr>
        <w:t>0.01</w:t>
      </w:r>
      <w:r w:rsidR="002A2314" w:rsidRPr="002A2314">
        <w:rPr>
          <w:b/>
          <w:bCs/>
          <w:color w:val="000080"/>
          <w:szCs w:val="20"/>
        </w:rPr>
        <w:t>,</w:t>
      </w:r>
      <w:r w:rsidR="002A2314" w:rsidRPr="002A2314">
        <w:rPr>
          <w:szCs w:val="20"/>
        </w:rPr>
        <w:t xml:space="preserve"> Hole_Height_FromBot</w:t>
      </w:r>
      <w:r w:rsidR="002A2314" w:rsidRPr="002A2314">
        <w:rPr>
          <w:b/>
          <w:bCs/>
          <w:color w:val="000080"/>
          <w:szCs w:val="20"/>
        </w:rPr>
        <w:t>=</w:t>
      </w:r>
      <w:r w:rsidR="002A2314" w:rsidRPr="002A2314">
        <w:rPr>
          <w:color w:val="FF0000"/>
          <w:szCs w:val="20"/>
        </w:rPr>
        <w:t>1</w:t>
      </w:r>
      <w:r w:rsidR="002A2314" w:rsidRPr="002A2314">
        <w:rPr>
          <w:b/>
          <w:bCs/>
          <w:color w:val="000080"/>
          <w:szCs w:val="20"/>
        </w:rPr>
        <w:t>,</w:t>
      </w:r>
      <w:r w:rsidR="002A2314" w:rsidRPr="002A2314">
        <w:rPr>
          <w:szCs w:val="20"/>
        </w:rPr>
        <w:t xml:space="preserve"> delta_t</w:t>
      </w:r>
      <w:r w:rsidR="002A2314" w:rsidRPr="002A2314">
        <w:rPr>
          <w:b/>
          <w:bCs/>
          <w:color w:val="000080"/>
          <w:szCs w:val="20"/>
        </w:rPr>
        <w:t>=</w:t>
      </w:r>
      <w:r w:rsidR="002A2314" w:rsidRPr="002A2314">
        <w:rPr>
          <w:color w:val="FF0000"/>
          <w:szCs w:val="20"/>
        </w:rPr>
        <w:t>500</w:t>
      </w:r>
      <w:r w:rsidR="002A2314" w:rsidRPr="002A2314">
        <w:rPr>
          <w:b/>
          <w:bCs/>
          <w:color w:val="000080"/>
          <w:szCs w:val="20"/>
        </w:rPr>
        <w:t>,</w:t>
      </w:r>
      <w:r w:rsidR="002A2314" w:rsidRPr="002A2314">
        <w:rPr>
          <w:szCs w:val="20"/>
        </w:rPr>
        <w:t xml:space="preserve"> Cd</w:t>
      </w:r>
      <w:r w:rsidR="002A2314" w:rsidRPr="002A2314">
        <w:rPr>
          <w:b/>
          <w:bCs/>
          <w:color w:val="000080"/>
          <w:szCs w:val="20"/>
        </w:rPr>
        <w:t>=</w:t>
      </w:r>
      <w:r w:rsidR="002A2314" w:rsidRPr="002A2314">
        <w:rPr>
          <w:color w:val="FF0000"/>
          <w:szCs w:val="20"/>
        </w:rPr>
        <w:t>0.62</w:t>
      </w:r>
      <w:r w:rsidR="002A2314" w:rsidRPr="002A2314">
        <w:rPr>
          <w:b/>
          <w:bCs/>
          <w:color w:val="000080"/>
          <w:szCs w:val="20"/>
        </w:rPr>
        <w:t>)</w:t>
      </w:r>
    </w:p>
    <w:p w14:paraId="7043C9E9" w14:textId="77777777" w:rsidR="002A2314" w:rsidRDefault="002A2314" w:rsidP="002A2314">
      <w:pPr>
        <w:pStyle w:val="CodesLine"/>
        <w:rPr>
          <w:szCs w:val="20"/>
        </w:rPr>
      </w:pPr>
    </w:p>
    <w:p w14:paraId="6208EA70" w14:textId="327E40EC" w:rsidR="002A2314" w:rsidRPr="002A2314" w:rsidRDefault="00544EC2" w:rsidP="002A2314">
      <w:pPr>
        <w:pStyle w:val="CodesLine"/>
        <w:rPr>
          <w:szCs w:val="20"/>
        </w:rPr>
      </w:pPr>
      <w:r>
        <w:rPr>
          <w:szCs w:val="20"/>
        </w:rPr>
        <w:t>opr.</w:t>
      </w:r>
      <w:r w:rsidR="002A2314" w:rsidRPr="002A2314">
        <w:rPr>
          <w:szCs w:val="20"/>
        </w:rPr>
        <w:t>OutFlowModel</w:t>
      </w:r>
      <w:r w:rsidR="002A2314" w:rsidRPr="002A2314">
        <w:rPr>
          <w:b/>
          <w:bCs/>
          <w:color w:val="000080"/>
          <w:szCs w:val="20"/>
        </w:rPr>
        <w:t>.</w:t>
      </w:r>
      <w:r w:rsidR="002A2314" w:rsidRPr="002A2314">
        <w:rPr>
          <w:szCs w:val="20"/>
        </w:rPr>
        <w:t>TankHoleDuration</w:t>
      </w:r>
      <w:r w:rsidR="002A2314" w:rsidRPr="002A2314">
        <w:rPr>
          <w:b/>
          <w:bCs/>
          <w:color w:val="000080"/>
          <w:szCs w:val="20"/>
        </w:rPr>
        <w:t>(</w:t>
      </w:r>
      <w:r w:rsidR="002A2314" w:rsidRPr="002A2314">
        <w:rPr>
          <w:color w:val="FF0000"/>
          <w:szCs w:val="20"/>
        </w:rPr>
        <w:t>3</w:t>
      </w:r>
      <w:r w:rsidR="002A2314" w:rsidRPr="002A2314">
        <w:rPr>
          <w:b/>
          <w:bCs/>
          <w:color w:val="000080"/>
          <w:szCs w:val="20"/>
        </w:rPr>
        <w:t>,</w:t>
      </w:r>
      <w:r w:rsidR="002A2314" w:rsidRPr="002A2314">
        <w:rPr>
          <w:szCs w:val="20"/>
        </w:rPr>
        <w:t xml:space="preserve"> Hole_Diameter</w:t>
      </w:r>
      <w:r w:rsidR="002A2314" w:rsidRPr="002A2314">
        <w:rPr>
          <w:b/>
          <w:bCs/>
          <w:color w:val="000080"/>
          <w:szCs w:val="20"/>
        </w:rPr>
        <w:t>=</w:t>
      </w:r>
      <w:r w:rsidR="002A2314" w:rsidRPr="002A2314">
        <w:rPr>
          <w:color w:val="FF0000"/>
          <w:szCs w:val="20"/>
        </w:rPr>
        <w:t>0.5</w:t>
      </w:r>
      <w:r w:rsidR="002A2314" w:rsidRPr="002A2314">
        <w:rPr>
          <w:b/>
          <w:bCs/>
          <w:color w:val="000080"/>
          <w:szCs w:val="20"/>
        </w:rPr>
        <w:t>,</w:t>
      </w:r>
      <w:r w:rsidR="002A2314" w:rsidRPr="002A2314">
        <w:rPr>
          <w:szCs w:val="20"/>
        </w:rPr>
        <w:t xml:space="preserve"> Hole_Height_FromBot</w:t>
      </w:r>
      <w:r w:rsidR="002A2314" w:rsidRPr="002A2314">
        <w:rPr>
          <w:b/>
          <w:bCs/>
          <w:color w:val="000080"/>
          <w:szCs w:val="20"/>
        </w:rPr>
        <w:t>=</w:t>
      </w:r>
      <w:r w:rsidR="002A2314" w:rsidRPr="002A2314">
        <w:rPr>
          <w:color w:val="FF0000"/>
          <w:szCs w:val="20"/>
        </w:rPr>
        <w:t>0.5</w:t>
      </w:r>
      <w:r w:rsidR="002A2314" w:rsidRPr="002A2314">
        <w:rPr>
          <w:b/>
          <w:bCs/>
          <w:color w:val="000080"/>
          <w:szCs w:val="20"/>
        </w:rPr>
        <w:t>,</w:t>
      </w:r>
      <w:r w:rsidR="002A2314" w:rsidRPr="002A2314">
        <w:rPr>
          <w:szCs w:val="20"/>
        </w:rPr>
        <w:t xml:space="preserve"> delta_t</w:t>
      </w:r>
      <w:r w:rsidR="002A2314" w:rsidRPr="002A2314">
        <w:rPr>
          <w:b/>
          <w:bCs/>
          <w:color w:val="000080"/>
          <w:szCs w:val="20"/>
        </w:rPr>
        <w:t>=</w:t>
      </w:r>
      <w:r w:rsidR="002A2314" w:rsidRPr="002A2314">
        <w:rPr>
          <w:color w:val="FF0000"/>
          <w:szCs w:val="20"/>
        </w:rPr>
        <w:t>500</w:t>
      </w:r>
      <w:r w:rsidR="002A2314" w:rsidRPr="002A2314">
        <w:rPr>
          <w:b/>
          <w:bCs/>
          <w:color w:val="000080"/>
          <w:szCs w:val="20"/>
        </w:rPr>
        <w:t>,</w:t>
      </w:r>
      <w:r w:rsidR="002A2314" w:rsidRPr="002A2314">
        <w:rPr>
          <w:szCs w:val="20"/>
        </w:rPr>
        <w:t xml:space="preserve"> Cd</w:t>
      </w:r>
      <w:r w:rsidR="002A2314" w:rsidRPr="002A2314">
        <w:rPr>
          <w:b/>
          <w:bCs/>
          <w:color w:val="000080"/>
          <w:szCs w:val="20"/>
        </w:rPr>
        <w:t>=</w:t>
      </w:r>
      <w:r w:rsidR="002A2314" w:rsidRPr="002A2314">
        <w:rPr>
          <w:color w:val="FF0000"/>
          <w:szCs w:val="20"/>
        </w:rPr>
        <w:t>0.62</w:t>
      </w:r>
      <w:r w:rsidR="002A2314" w:rsidRPr="002A2314">
        <w:rPr>
          <w:b/>
          <w:bCs/>
          <w:color w:val="000080"/>
          <w:szCs w:val="20"/>
        </w:rPr>
        <w:t>,</w:t>
      </w:r>
      <w:r w:rsidR="002A2314" w:rsidRPr="002A2314">
        <w:rPr>
          <w:szCs w:val="20"/>
        </w:rPr>
        <w:t>Duration</w:t>
      </w:r>
      <w:r w:rsidR="002A2314" w:rsidRPr="002A2314">
        <w:rPr>
          <w:b/>
          <w:bCs/>
          <w:color w:val="000080"/>
          <w:szCs w:val="20"/>
        </w:rPr>
        <w:t>=</w:t>
      </w:r>
      <w:r w:rsidR="002A2314" w:rsidRPr="002A2314">
        <w:rPr>
          <w:color w:val="FF0000"/>
          <w:szCs w:val="20"/>
        </w:rPr>
        <w:t>3000</w:t>
      </w:r>
      <w:r w:rsidR="002A2314" w:rsidRPr="002A2314">
        <w:rPr>
          <w:b/>
          <w:bCs/>
          <w:color w:val="000080"/>
          <w:szCs w:val="20"/>
        </w:rPr>
        <w:t>)</w:t>
      </w:r>
    </w:p>
    <w:p w14:paraId="3DCD0227" w14:textId="77777777" w:rsidR="002A2314" w:rsidRDefault="002A2314" w:rsidP="002A2314">
      <w:pPr>
        <w:pStyle w:val="CodesLine"/>
        <w:rPr>
          <w:szCs w:val="20"/>
        </w:rPr>
      </w:pPr>
    </w:p>
    <w:p w14:paraId="0B16C38D" w14:textId="3DBE193F" w:rsidR="002A2314" w:rsidRPr="002A2314" w:rsidRDefault="00544EC2" w:rsidP="002A2314">
      <w:pPr>
        <w:pStyle w:val="CodesLine"/>
        <w:rPr>
          <w:rFonts w:ascii="Times New Roman" w:hAnsi="Times New Roman" w:cs="Times New Roman"/>
          <w:szCs w:val="24"/>
        </w:rPr>
      </w:pPr>
      <w:r>
        <w:rPr>
          <w:szCs w:val="20"/>
        </w:rPr>
        <w:t>opr.</w:t>
      </w:r>
      <w:r w:rsidR="002A2314" w:rsidRPr="002A2314">
        <w:rPr>
          <w:szCs w:val="20"/>
        </w:rPr>
        <w:t>OutFlowModel</w:t>
      </w:r>
      <w:r w:rsidR="002A2314" w:rsidRPr="002A2314">
        <w:rPr>
          <w:b/>
          <w:bCs/>
          <w:color w:val="000080"/>
          <w:szCs w:val="20"/>
        </w:rPr>
        <w:t>.</w:t>
      </w:r>
      <w:r w:rsidR="002A2314" w:rsidRPr="002A2314">
        <w:rPr>
          <w:szCs w:val="20"/>
        </w:rPr>
        <w:t>TankHoleFixStep</w:t>
      </w:r>
      <w:r w:rsidR="002A2314" w:rsidRPr="002A2314">
        <w:rPr>
          <w:b/>
          <w:bCs/>
          <w:color w:val="000080"/>
          <w:szCs w:val="20"/>
        </w:rPr>
        <w:t>(</w:t>
      </w:r>
      <w:r w:rsidR="002A2314" w:rsidRPr="002A2314">
        <w:rPr>
          <w:color w:val="FF0000"/>
          <w:szCs w:val="20"/>
        </w:rPr>
        <w:t>4</w:t>
      </w:r>
      <w:r w:rsidR="002A2314" w:rsidRPr="002A2314">
        <w:rPr>
          <w:b/>
          <w:bCs/>
          <w:color w:val="000080"/>
          <w:szCs w:val="20"/>
        </w:rPr>
        <w:t>,</w:t>
      </w:r>
      <w:r w:rsidR="002A2314" w:rsidRPr="002A2314">
        <w:rPr>
          <w:szCs w:val="20"/>
        </w:rPr>
        <w:t xml:space="preserve"> Hole_Diameter</w:t>
      </w:r>
      <w:r w:rsidR="002A2314" w:rsidRPr="002A2314">
        <w:rPr>
          <w:b/>
          <w:bCs/>
          <w:color w:val="000080"/>
          <w:szCs w:val="20"/>
        </w:rPr>
        <w:t>=</w:t>
      </w:r>
      <w:r w:rsidR="002A2314" w:rsidRPr="002A2314">
        <w:rPr>
          <w:color w:val="FF0000"/>
          <w:szCs w:val="20"/>
        </w:rPr>
        <w:t>0.5</w:t>
      </w:r>
      <w:r w:rsidR="002A2314" w:rsidRPr="002A2314">
        <w:rPr>
          <w:b/>
          <w:bCs/>
          <w:color w:val="000080"/>
          <w:szCs w:val="20"/>
        </w:rPr>
        <w:t>,</w:t>
      </w:r>
      <w:r w:rsidR="002A2314" w:rsidRPr="002A2314">
        <w:rPr>
          <w:szCs w:val="20"/>
        </w:rPr>
        <w:t xml:space="preserve"> Hole_Height_FromBot</w:t>
      </w:r>
      <w:r w:rsidR="002A2314" w:rsidRPr="002A2314">
        <w:rPr>
          <w:b/>
          <w:bCs/>
          <w:color w:val="000080"/>
          <w:szCs w:val="20"/>
        </w:rPr>
        <w:t>=</w:t>
      </w:r>
      <w:r w:rsidR="002A2314" w:rsidRPr="002A2314">
        <w:rPr>
          <w:color w:val="FF0000"/>
          <w:szCs w:val="20"/>
        </w:rPr>
        <w:t>0.5</w:t>
      </w:r>
      <w:r w:rsidR="002A2314" w:rsidRPr="002A2314">
        <w:rPr>
          <w:b/>
          <w:bCs/>
          <w:color w:val="000080"/>
          <w:szCs w:val="20"/>
        </w:rPr>
        <w:t>,</w:t>
      </w:r>
      <w:r w:rsidR="002A2314" w:rsidRPr="002A2314">
        <w:rPr>
          <w:szCs w:val="20"/>
        </w:rPr>
        <w:t xml:space="preserve"> delta_t</w:t>
      </w:r>
      <w:r w:rsidR="002A2314" w:rsidRPr="002A2314">
        <w:rPr>
          <w:b/>
          <w:bCs/>
          <w:color w:val="000080"/>
          <w:szCs w:val="20"/>
        </w:rPr>
        <w:t>=</w:t>
      </w:r>
      <w:r w:rsidR="002A2314" w:rsidRPr="002A2314">
        <w:rPr>
          <w:color w:val="FF0000"/>
          <w:szCs w:val="20"/>
        </w:rPr>
        <w:t>500</w:t>
      </w:r>
      <w:r w:rsidR="002A2314" w:rsidRPr="002A2314">
        <w:rPr>
          <w:b/>
          <w:bCs/>
          <w:color w:val="000080"/>
          <w:szCs w:val="20"/>
        </w:rPr>
        <w:t>,</w:t>
      </w:r>
      <w:r w:rsidR="002A2314" w:rsidRPr="002A2314">
        <w:rPr>
          <w:szCs w:val="20"/>
        </w:rPr>
        <w:t xml:space="preserve"> Cd</w:t>
      </w:r>
      <w:r w:rsidR="002A2314" w:rsidRPr="002A2314">
        <w:rPr>
          <w:b/>
          <w:bCs/>
          <w:color w:val="000080"/>
          <w:szCs w:val="20"/>
        </w:rPr>
        <w:t>=</w:t>
      </w:r>
      <w:r w:rsidR="002A2314" w:rsidRPr="002A2314">
        <w:rPr>
          <w:color w:val="FF0000"/>
          <w:szCs w:val="20"/>
        </w:rPr>
        <w:t>0.62</w:t>
      </w:r>
      <w:r w:rsidR="002A2314" w:rsidRPr="002A2314">
        <w:rPr>
          <w:b/>
          <w:bCs/>
          <w:color w:val="000080"/>
          <w:szCs w:val="20"/>
        </w:rPr>
        <w:t>,</w:t>
      </w:r>
      <w:r w:rsidR="002A2314" w:rsidRPr="002A2314">
        <w:rPr>
          <w:szCs w:val="20"/>
        </w:rPr>
        <w:t>StepNumber</w:t>
      </w:r>
      <w:r w:rsidR="002A2314" w:rsidRPr="002A2314">
        <w:rPr>
          <w:b/>
          <w:bCs/>
          <w:color w:val="000080"/>
          <w:szCs w:val="20"/>
        </w:rPr>
        <w:t>=</w:t>
      </w:r>
      <w:r w:rsidR="002A2314" w:rsidRPr="002A2314">
        <w:rPr>
          <w:color w:val="FF0000"/>
          <w:szCs w:val="20"/>
        </w:rPr>
        <w:t>30</w:t>
      </w:r>
      <w:r w:rsidR="002A2314" w:rsidRPr="002A2314">
        <w:rPr>
          <w:b/>
          <w:bCs/>
          <w:color w:val="000080"/>
          <w:szCs w:val="20"/>
        </w:rPr>
        <w:t>)</w:t>
      </w:r>
    </w:p>
    <w:p w14:paraId="39E64B73" w14:textId="0B4DB030" w:rsidR="002E7FAC" w:rsidRDefault="002E7FAC" w:rsidP="002E7FAC">
      <w:pPr>
        <w:pStyle w:val="Heading3"/>
      </w:pPr>
      <w:bookmarkStart w:id="30" w:name="_Toc126182661"/>
      <w:r w:rsidRPr="002E7FAC">
        <w:t>GasUnitHole</w:t>
      </w:r>
      <w:bookmarkEnd w:id="30"/>
    </w:p>
    <w:p w14:paraId="3E6CD8CF" w14:textId="29F75FFF" w:rsidR="002E7FAC" w:rsidRDefault="00A85AE1" w:rsidP="002E7FAC">
      <w:pPr>
        <w:pStyle w:val="3NormalLevel3"/>
      </w:pPr>
      <w:r>
        <w:t xml:space="preserve">Model for </w:t>
      </w:r>
      <w:r w:rsidRPr="00A85AE1">
        <w:rPr>
          <w:b/>
          <w:bCs/>
        </w:rPr>
        <w:t>gas</w:t>
      </w:r>
      <w:r>
        <w:t xml:space="preserve"> outflow </w:t>
      </w:r>
    </w:p>
    <w:p w14:paraId="055BFCEB" w14:textId="1AC10BFC" w:rsidR="002E7FAC" w:rsidRDefault="002E7FAC" w:rsidP="002E7FAC">
      <w:pPr>
        <w:pStyle w:val="Heading3"/>
      </w:pPr>
      <w:bookmarkStart w:id="31" w:name="_Toc126182662"/>
      <w:r w:rsidRPr="002E7FAC">
        <w:t>Liquid10min</w:t>
      </w:r>
      <w:bookmarkEnd w:id="31"/>
    </w:p>
    <w:p w14:paraId="7AF583CE" w14:textId="0FB34989" w:rsidR="002E7FAC" w:rsidRDefault="00A85AE1" w:rsidP="002E7FAC">
      <w:pPr>
        <w:pStyle w:val="3NormalLevel3"/>
      </w:pPr>
      <w:r>
        <w:t xml:space="preserve">A very simple model that is not practical and is only for </w:t>
      </w:r>
    </w:p>
    <w:p w14:paraId="07C6C19F" w14:textId="470759AD" w:rsidR="002E7FAC" w:rsidRDefault="002E7FAC" w:rsidP="002E7FAC">
      <w:pPr>
        <w:pStyle w:val="Heading3"/>
      </w:pPr>
      <w:bookmarkStart w:id="32" w:name="_Toc126182663"/>
      <w:r w:rsidRPr="002E7FAC">
        <w:t>NoOutFlow</w:t>
      </w:r>
      <w:bookmarkEnd w:id="32"/>
    </w:p>
    <w:p w14:paraId="00081300" w14:textId="77777777" w:rsidR="00CB1E08" w:rsidRPr="00CB1E08" w:rsidRDefault="00CB1E08" w:rsidP="00CB1E08">
      <w:pPr>
        <w:pStyle w:val="3NormalLevel3"/>
      </w:pPr>
    </w:p>
    <w:p w14:paraId="01513C6D" w14:textId="0360F0E9" w:rsidR="00DF0637" w:rsidRDefault="00DF0637" w:rsidP="00DF0637">
      <w:pPr>
        <w:pStyle w:val="Heading2"/>
      </w:pPr>
      <w:bookmarkStart w:id="33" w:name="_Toc126182664"/>
      <w:r>
        <w:t>Connectors Subpackage</w:t>
      </w:r>
      <w:bookmarkEnd w:id="33"/>
    </w:p>
    <w:p w14:paraId="3906DB9C" w14:textId="547E525E" w:rsidR="00A86BAC" w:rsidRDefault="00861829" w:rsidP="00A211E3">
      <w:pPr>
        <w:pStyle w:val="2NormalLevel2"/>
      </w:pPr>
      <w:r>
        <w:t xml:space="preserve">Connectors </w:t>
      </w:r>
      <w:r w:rsidR="005B4E52">
        <w:t xml:space="preserve">are used to connect some models to their following models with a probability distribution. It is assumed that there more than one following event that </w:t>
      </w:r>
      <w:r w:rsidR="005B4E52">
        <w:lastRenderedPageBreak/>
        <w:t>could happen after current event, so by this type of definition user can define one or more than one following model that increase the flexibility of the program.</w:t>
      </w:r>
    </w:p>
    <w:p w14:paraId="3C532364" w14:textId="3542EE8D" w:rsidR="00F93004" w:rsidRPr="00244C3E" w:rsidRDefault="00F93004" w:rsidP="00F93004">
      <w:pPr>
        <w:pStyle w:val="2NormalLevel2"/>
      </w:pPr>
      <w:r w:rsidRPr="00244C3E">
        <w:rPr>
          <w:b/>
          <w:bCs/>
          <w:u w:val="single"/>
        </w:rPr>
        <w:t>Important Point</w:t>
      </w:r>
      <w:r w:rsidRPr="00F93004">
        <w:rPr>
          <w:b/>
          <w:bCs/>
        </w:rPr>
        <w:t xml:space="preserve">: </w:t>
      </w:r>
      <w:r w:rsidRPr="00244C3E">
        <w:t xml:space="preserve">Users should attention that defined tags for all objects or models of this subpackage should be unique. For </w:t>
      </w:r>
      <w:r w:rsidR="00244C3E" w:rsidRPr="00244C3E">
        <w:t>example,</w:t>
      </w:r>
      <w:r w:rsidRPr="00244C3E">
        <w:t xml:space="preserve"> </w:t>
      </w:r>
      <w:r w:rsidR="00244C3E" w:rsidRPr="00244C3E">
        <w:t>if user defined DS_LOC connectors with tags 1 and 2 then to define 1-1-1- Out_Physic connectors, the tags should be continued from 3.</w:t>
      </w:r>
    </w:p>
    <w:p w14:paraId="4480422F" w14:textId="0777CB96" w:rsidR="005B4E52" w:rsidRDefault="00A211E3" w:rsidP="005B4E52">
      <w:pPr>
        <w:pStyle w:val="Heading3"/>
      </w:pPr>
      <w:bookmarkStart w:id="34" w:name="_Toc126182665"/>
      <w:r>
        <w:t>DS_LOC</w:t>
      </w:r>
      <w:bookmarkEnd w:id="34"/>
      <w:r>
        <w:t xml:space="preserve"> </w:t>
      </w:r>
    </w:p>
    <w:p w14:paraId="72249CCE" w14:textId="6C695964" w:rsidR="005B4E52" w:rsidRDefault="005B4E52" w:rsidP="005B4E52">
      <w:pPr>
        <w:pStyle w:val="3NormalLevel3"/>
      </w:pPr>
      <w:r>
        <w:t>This command connects a fragility model (Damage state) to its corresponding outflow models and user for each damage state or fragility defines a list of probable outflow models with their corresponding probability and if during the analysis a damage under a fragility happens, then code uses the fragility's outflow models to calculate the following out flow.</w:t>
      </w:r>
    </w:p>
    <w:p w14:paraId="64A4883E" w14:textId="75EF9AAD" w:rsidR="00013D1A" w:rsidRDefault="00013D1A" w:rsidP="00013D1A">
      <w:pPr>
        <w:pStyle w:val="3NormalLevel3"/>
      </w:pPr>
      <w:r>
        <w:t>Such approach has been used to connect probit functions to outflow models and also to connect outflow models to physical events that will be described in the following.</w:t>
      </w:r>
    </w:p>
    <w:p w14:paraId="6820A1B0" w14:textId="768E2248" w:rsidR="0091177B" w:rsidRDefault="0091177B" w:rsidP="0091177B">
      <w:pPr>
        <w:pStyle w:val="3NormalLevel3"/>
        <w:numPr>
          <w:ilvl w:val="0"/>
          <w:numId w:val="9"/>
        </w:numPr>
      </w:pPr>
      <w:r>
        <w:t>Command structure:</w:t>
      </w:r>
    </w:p>
    <w:p w14:paraId="02DBD83F" w14:textId="3C97E15C" w:rsidR="00013D1A" w:rsidRPr="00013D1A" w:rsidRDefault="00544EC2" w:rsidP="00013D1A">
      <w:pPr>
        <w:pStyle w:val="CodesLine"/>
      </w:pPr>
      <w:r>
        <w:t>opr.</w:t>
      </w:r>
      <w:r w:rsidR="00013D1A" w:rsidRPr="00013D1A">
        <w:t>Connectors</w:t>
      </w:r>
      <w:r w:rsidR="00013D1A" w:rsidRPr="00013D1A">
        <w:rPr>
          <w:b/>
          <w:bCs/>
          <w:color w:val="B27D12"/>
        </w:rPr>
        <w:t>.</w:t>
      </w:r>
      <w:r w:rsidR="00013D1A" w:rsidRPr="00013D1A">
        <w:t>DS_LOC</w:t>
      </w:r>
      <w:r w:rsidR="00013D1A" w:rsidRPr="00013D1A">
        <w:rPr>
          <w:b/>
          <w:bCs/>
          <w:color w:val="B27D12"/>
        </w:rPr>
        <w:t>(</w:t>
      </w:r>
      <w:r w:rsidR="00013D1A">
        <w:t xml:space="preserve"> </w:t>
      </w:r>
      <w:r w:rsidR="00013D1A" w:rsidRPr="00013D1A">
        <w:t>tag</w:t>
      </w:r>
      <w:r w:rsidR="00013D1A" w:rsidRPr="00013D1A">
        <w:rPr>
          <w:b/>
          <w:bCs/>
          <w:color w:val="B27D12"/>
        </w:rPr>
        <w:t>,</w:t>
      </w:r>
      <w:r w:rsidR="00013D1A" w:rsidRPr="00013D1A">
        <w:t xml:space="preserve"> FragilityTag</w:t>
      </w:r>
      <w:r w:rsidR="00013D1A" w:rsidRPr="00013D1A">
        <w:rPr>
          <w:b/>
          <w:bCs/>
          <w:color w:val="B27D12"/>
        </w:rPr>
        <w:t>,</w:t>
      </w:r>
      <w:r w:rsidR="00013D1A" w:rsidRPr="00013D1A">
        <w:t xml:space="preserve">    OutFlowModelTagList</w:t>
      </w:r>
      <w:r w:rsidR="00013D1A" w:rsidRPr="00013D1A">
        <w:rPr>
          <w:b/>
          <w:bCs/>
          <w:color w:val="B27D12"/>
        </w:rPr>
        <w:t>,</w:t>
      </w:r>
      <w:r w:rsidR="00013D1A" w:rsidRPr="00013D1A">
        <w:t xml:space="preserve"> LOCProbabilityList</w:t>
      </w:r>
      <w:r w:rsidR="00013D1A" w:rsidRPr="00013D1A">
        <w:rPr>
          <w:b/>
          <w:bCs/>
          <w:color w:val="B27D12"/>
        </w:rPr>
        <w:t>=</w:t>
      </w:r>
      <w:r w:rsidR="00013D1A" w:rsidRPr="00013D1A">
        <w:rPr>
          <w:b/>
          <w:bCs/>
          <w:color w:val="007427"/>
        </w:rPr>
        <w:t>None</w:t>
      </w:r>
      <w:r w:rsidR="00013D1A" w:rsidRPr="00013D1A">
        <w:rPr>
          <w:b/>
          <w:bCs/>
          <w:color w:val="B27D12"/>
        </w:rPr>
        <w:t>,)</w:t>
      </w:r>
    </w:p>
    <w:p w14:paraId="1175704A" w14:textId="77777777" w:rsidR="00013D1A" w:rsidRDefault="00013D1A" w:rsidP="00013D1A">
      <w:pPr>
        <w:pStyle w:val="3NormalLevel3"/>
        <w:numPr>
          <w:ilvl w:val="0"/>
          <w:numId w:val="9"/>
        </w:numPr>
      </w:pPr>
      <w:r>
        <w:t>Input parameters:</w:t>
      </w:r>
    </w:p>
    <w:p w14:paraId="6161891E" w14:textId="77777777" w:rsidR="00013D1A" w:rsidRDefault="00013D1A" w:rsidP="00013D1A">
      <w:pPr>
        <w:pStyle w:val="3NormalLevel3"/>
        <w:numPr>
          <w:ilvl w:val="1"/>
          <w:numId w:val="9"/>
        </w:numPr>
      </w:pPr>
      <w:r>
        <w:t>Tag: Unique integer value that will be used for referring to the defined elements or objects.</w:t>
      </w:r>
    </w:p>
    <w:p w14:paraId="75D6339D" w14:textId="4C637449" w:rsidR="00013D1A" w:rsidRDefault="00013D1A" w:rsidP="00013D1A">
      <w:pPr>
        <w:pStyle w:val="3NormalLevel3"/>
        <w:numPr>
          <w:ilvl w:val="1"/>
          <w:numId w:val="9"/>
        </w:numPr>
      </w:pPr>
      <w:r w:rsidRPr="00013D1A">
        <w:t>FragilityTag</w:t>
      </w:r>
      <w:r>
        <w:t>: The defined fragility tag that user wants to define its corresponding outflow models.</w:t>
      </w:r>
    </w:p>
    <w:p w14:paraId="0E307DA1" w14:textId="31D57703" w:rsidR="00013D1A" w:rsidRDefault="00013D1A" w:rsidP="00013D1A">
      <w:pPr>
        <w:pStyle w:val="3NormalLevel3"/>
        <w:numPr>
          <w:ilvl w:val="1"/>
          <w:numId w:val="9"/>
        </w:numPr>
      </w:pPr>
      <w:r w:rsidRPr="00013D1A">
        <w:t>OutFlowModelTagList</w:t>
      </w:r>
      <w:r>
        <w:t>: List of outflow models that can happen after happening defined fragility tag.</w:t>
      </w:r>
    </w:p>
    <w:p w14:paraId="65437D83" w14:textId="4D267313" w:rsidR="00013D1A" w:rsidRDefault="00013D1A" w:rsidP="00013D1A">
      <w:pPr>
        <w:pStyle w:val="3NormalLevel3"/>
        <w:numPr>
          <w:ilvl w:val="1"/>
          <w:numId w:val="9"/>
        </w:numPr>
      </w:pPr>
      <w:r w:rsidRPr="00013D1A">
        <w:t>LOCProbabilityList</w:t>
      </w:r>
      <w:r>
        <w:t xml:space="preserve">: List of the outflow models probabilities that program select a loss of containment (LOC) model </w:t>
      </w:r>
      <w:r w:rsidR="00F1140E">
        <w:t>according them.</w:t>
      </w:r>
    </w:p>
    <w:p w14:paraId="39D2E5EC" w14:textId="032EC2D3" w:rsidR="00F1140E" w:rsidRDefault="00F1140E" w:rsidP="00F1140E">
      <w:pPr>
        <w:pStyle w:val="3NormalLevel3"/>
        <w:numPr>
          <w:ilvl w:val="0"/>
          <w:numId w:val="9"/>
        </w:numPr>
        <w:spacing w:before="240"/>
      </w:pPr>
      <w:r>
        <w:t xml:space="preserve">Hypothesizes: If user do not enter </w:t>
      </w:r>
      <w:r w:rsidRPr="00013D1A">
        <w:t>LOCProbabilityList</w:t>
      </w:r>
      <w:r>
        <w:t xml:space="preserve"> or enter None, the program will consider a uniform distribution for the defined models. If summation of the defined probabilities </w:t>
      </w:r>
      <w:r w:rsidR="00F93004">
        <w:t>does</w:t>
      </w:r>
      <w:r>
        <w:t xml:space="preserve"> not be equal to unity, program will normal the according their weights to be equal unity.</w:t>
      </w:r>
    </w:p>
    <w:p w14:paraId="6ACB6161" w14:textId="77777777" w:rsidR="00F1140E" w:rsidRDefault="00F1140E" w:rsidP="00F1140E">
      <w:pPr>
        <w:pStyle w:val="3NormalLevel3"/>
        <w:numPr>
          <w:ilvl w:val="0"/>
          <w:numId w:val="9"/>
        </w:numPr>
      </w:pPr>
      <w:r>
        <w:t>Example:</w:t>
      </w:r>
    </w:p>
    <w:p w14:paraId="52F00ADA" w14:textId="7D1327D5" w:rsidR="00F1140E" w:rsidRDefault="00544EC2" w:rsidP="00F1140E">
      <w:pPr>
        <w:pStyle w:val="CodesLine"/>
      </w:pPr>
      <w:r>
        <w:t>opr.</w:t>
      </w:r>
      <w:r w:rsidR="00F1140E" w:rsidRPr="00F1140E">
        <w:t>Connectors</w:t>
      </w:r>
      <w:r w:rsidR="00F1140E" w:rsidRPr="00F1140E">
        <w:rPr>
          <w:b/>
          <w:bCs/>
          <w:color w:val="000080"/>
        </w:rPr>
        <w:t>.</w:t>
      </w:r>
      <w:r w:rsidR="00F1140E" w:rsidRPr="00F1140E">
        <w:t>DS_LOC</w:t>
      </w:r>
      <w:r w:rsidR="00F1140E" w:rsidRPr="00F1140E">
        <w:rPr>
          <w:b/>
          <w:bCs/>
          <w:color w:val="000080"/>
        </w:rPr>
        <w:t>(</w:t>
      </w:r>
      <w:r w:rsidR="00F1140E" w:rsidRPr="00F1140E">
        <w:rPr>
          <w:color w:val="FF0000"/>
        </w:rPr>
        <w:t>1</w:t>
      </w:r>
      <w:r w:rsidR="00F1140E" w:rsidRPr="00F1140E">
        <w:rPr>
          <w:b/>
          <w:bCs/>
          <w:color w:val="000080"/>
        </w:rPr>
        <w:t>,</w:t>
      </w:r>
      <w:r w:rsidR="00F1140E" w:rsidRPr="00F1140E">
        <w:t>FragilityTag</w:t>
      </w:r>
      <w:r w:rsidR="00F1140E" w:rsidRPr="00F1140E">
        <w:rPr>
          <w:b/>
          <w:bCs/>
          <w:color w:val="000080"/>
        </w:rPr>
        <w:t>=</w:t>
      </w:r>
      <w:r w:rsidR="00F1140E" w:rsidRPr="00F1140E">
        <w:rPr>
          <w:color w:val="FF0000"/>
        </w:rPr>
        <w:t>1</w:t>
      </w:r>
      <w:r w:rsidR="00F1140E" w:rsidRPr="00F1140E">
        <w:rPr>
          <w:b/>
          <w:bCs/>
          <w:color w:val="000080"/>
        </w:rPr>
        <w:t>,</w:t>
      </w:r>
      <w:r w:rsidR="00F1140E" w:rsidRPr="00F1140E">
        <w:t>OutFlowModelTagList</w:t>
      </w:r>
      <w:r w:rsidR="00F1140E" w:rsidRPr="00F1140E">
        <w:rPr>
          <w:b/>
          <w:bCs/>
          <w:color w:val="000080"/>
        </w:rPr>
        <w:t>=[</w:t>
      </w:r>
      <w:r w:rsidR="00F1140E" w:rsidRPr="00F1140E">
        <w:rPr>
          <w:color w:val="FF0000"/>
        </w:rPr>
        <w:t>1</w:t>
      </w:r>
      <w:r w:rsidR="00F1140E" w:rsidRPr="00F1140E">
        <w:rPr>
          <w:b/>
          <w:bCs/>
          <w:color w:val="000080"/>
        </w:rPr>
        <w:t>,</w:t>
      </w:r>
      <w:r w:rsidR="00F1140E" w:rsidRPr="00F1140E">
        <w:rPr>
          <w:color w:val="FF0000"/>
        </w:rPr>
        <w:t>2</w:t>
      </w:r>
      <w:r w:rsidR="00F1140E" w:rsidRPr="00F1140E">
        <w:rPr>
          <w:b/>
          <w:bCs/>
          <w:color w:val="000080"/>
        </w:rPr>
        <w:t>,</w:t>
      </w:r>
      <w:r w:rsidR="00F1140E" w:rsidRPr="00F1140E">
        <w:rPr>
          <w:color w:val="FF0000"/>
        </w:rPr>
        <w:t>3</w:t>
      </w:r>
      <w:r w:rsidR="00F1140E" w:rsidRPr="00F1140E">
        <w:rPr>
          <w:b/>
          <w:bCs/>
          <w:color w:val="000080"/>
        </w:rPr>
        <w:t>,</w:t>
      </w:r>
      <w:r w:rsidR="00F1140E" w:rsidRPr="00F1140E">
        <w:rPr>
          <w:color w:val="FF0000"/>
        </w:rPr>
        <w:t>8</w:t>
      </w:r>
      <w:r w:rsidR="00F1140E" w:rsidRPr="00F1140E">
        <w:rPr>
          <w:b/>
          <w:bCs/>
          <w:color w:val="000080"/>
        </w:rPr>
        <w:t>],</w:t>
      </w:r>
      <w:r w:rsidR="00F1140E" w:rsidRPr="00F1140E">
        <w:t>LOCProbabilityList</w:t>
      </w:r>
      <w:r w:rsidR="00F1140E" w:rsidRPr="00F1140E">
        <w:rPr>
          <w:b/>
          <w:bCs/>
          <w:color w:val="000080"/>
        </w:rPr>
        <w:t>=[</w:t>
      </w:r>
      <w:r w:rsidR="00F1140E" w:rsidRPr="00F1140E">
        <w:rPr>
          <w:color w:val="FF0000"/>
        </w:rPr>
        <w:t>4</w:t>
      </w:r>
      <w:r w:rsidR="00F1140E" w:rsidRPr="00F1140E">
        <w:rPr>
          <w:b/>
          <w:bCs/>
          <w:color w:val="000080"/>
        </w:rPr>
        <w:t>,</w:t>
      </w:r>
      <w:r w:rsidR="00F1140E" w:rsidRPr="00F1140E">
        <w:rPr>
          <w:color w:val="FF0000"/>
        </w:rPr>
        <w:t>3</w:t>
      </w:r>
      <w:r w:rsidR="00F1140E" w:rsidRPr="00F1140E">
        <w:rPr>
          <w:b/>
          <w:bCs/>
          <w:color w:val="000080"/>
        </w:rPr>
        <w:t>,</w:t>
      </w:r>
      <w:r w:rsidR="00F1140E" w:rsidRPr="00F1140E">
        <w:rPr>
          <w:color w:val="FF0000"/>
        </w:rPr>
        <w:t>2</w:t>
      </w:r>
      <w:r w:rsidR="00F1140E" w:rsidRPr="00F1140E">
        <w:rPr>
          <w:b/>
          <w:bCs/>
          <w:color w:val="000080"/>
        </w:rPr>
        <w:t>,</w:t>
      </w:r>
      <w:r w:rsidR="00F1140E" w:rsidRPr="00F1140E">
        <w:rPr>
          <w:color w:val="FF0000"/>
        </w:rPr>
        <w:t>1</w:t>
      </w:r>
      <w:r w:rsidR="00F1140E" w:rsidRPr="00F1140E">
        <w:rPr>
          <w:b/>
          <w:bCs/>
          <w:color w:val="000080"/>
        </w:rPr>
        <w:t>])</w:t>
      </w:r>
    </w:p>
    <w:p w14:paraId="23B2DEAF" w14:textId="77777777" w:rsidR="00F1140E" w:rsidRPr="00F1140E" w:rsidRDefault="00F1140E" w:rsidP="008A6EED">
      <w:pPr>
        <w:pStyle w:val="CodesLine"/>
      </w:pPr>
    </w:p>
    <w:p w14:paraId="5DDD339F" w14:textId="177E549E" w:rsidR="00F1140E" w:rsidRPr="00F1140E" w:rsidRDefault="00544EC2" w:rsidP="00F1140E">
      <w:pPr>
        <w:pStyle w:val="CodesLine"/>
        <w:rPr>
          <w:rFonts w:ascii="Times New Roman" w:hAnsi="Times New Roman" w:cs="Times New Roman"/>
          <w:szCs w:val="24"/>
        </w:rPr>
      </w:pPr>
      <w:r>
        <w:t>opr.</w:t>
      </w:r>
      <w:r w:rsidR="00F1140E" w:rsidRPr="00F1140E">
        <w:t>Connectors</w:t>
      </w:r>
      <w:r w:rsidR="00F1140E" w:rsidRPr="00F1140E">
        <w:rPr>
          <w:b/>
          <w:bCs/>
          <w:color w:val="000080"/>
        </w:rPr>
        <w:t>.</w:t>
      </w:r>
      <w:r w:rsidR="00F1140E" w:rsidRPr="00F1140E">
        <w:t>DS_LOC</w:t>
      </w:r>
      <w:r w:rsidR="00F1140E" w:rsidRPr="00F1140E">
        <w:rPr>
          <w:b/>
          <w:bCs/>
          <w:color w:val="000080"/>
        </w:rPr>
        <w:t>(</w:t>
      </w:r>
      <w:r w:rsidR="00F1140E" w:rsidRPr="00F1140E">
        <w:rPr>
          <w:color w:val="FF0000"/>
        </w:rPr>
        <w:t>2</w:t>
      </w:r>
      <w:r w:rsidR="00F1140E" w:rsidRPr="00F1140E">
        <w:rPr>
          <w:b/>
          <w:bCs/>
          <w:color w:val="000080"/>
        </w:rPr>
        <w:t>,</w:t>
      </w:r>
      <w:r w:rsidR="00F1140E" w:rsidRPr="00F1140E">
        <w:t>FragilityTag</w:t>
      </w:r>
      <w:r w:rsidR="00F1140E" w:rsidRPr="00F1140E">
        <w:rPr>
          <w:b/>
          <w:bCs/>
          <w:color w:val="000080"/>
        </w:rPr>
        <w:t>=</w:t>
      </w:r>
      <w:r w:rsidR="00F1140E" w:rsidRPr="00F1140E">
        <w:rPr>
          <w:color w:val="FF0000"/>
        </w:rPr>
        <w:t>2</w:t>
      </w:r>
      <w:r w:rsidR="00F1140E" w:rsidRPr="00F1140E">
        <w:rPr>
          <w:b/>
          <w:bCs/>
          <w:color w:val="000080"/>
        </w:rPr>
        <w:t>,</w:t>
      </w:r>
      <w:r w:rsidR="00F1140E" w:rsidRPr="00F1140E">
        <w:t>OutFlowModelTagList</w:t>
      </w:r>
      <w:r w:rsidR="00F1140E" w:rsidRPr="00F1140E">
        <w:rPr>
          <w:b/>
          <w:bCs/>
          <w:color w:val="000080"/>
        </w:rPr>
        <w:t>=[</w:t>
      </w:r>
      <w:r w:rsidR="00F1140E" w:rsidRPr="00F1140E">
        <w:rPr>
          <w:color w:val="FF0000"/>
        </w:rPr>
        <w:t>6</w:t>
      </w:r>
      <w:r w:rsidR="00F1140E" w:rsidRPr="00F1140E">
        <w:rPr>
          <w:b/>
          <w:bCs/>
          <w:color w:val="000080"/>
        </w:rPr>
        <w:t>,</w:t>
      </w:r>
      <w:r w:rsidR="00F1140E" w:rsidRPr="00F1140E">
        <w:rPr>
          <w:color w:val="FF0000"/>
        </w:rPr>
        <w:t>7</w:t>
      </w:r>
      <w:r w:rsidR="00F1140E" w:rsidRPr="00F1140E">
        <w:rPr>
          <w:b/>
          <w:bCs/>
          <w:color w:val="000080"/>
        </w:rPr>
        <w:t>],</w:t>
      </w:r>
      <w:r w:rsidR="00F1140E" w:rsidRPr="00F1140E">
        <w:t>LOCProbabilityList</w:t>
      </w:r>
      <w:r w:rsidR="00F1140E" w:rsidRPr="00F1140E">
        <w:rPr>
          <w:b/>
          <w:bCs/>
          <w:color w:val="000080"/>
        </w:rPr>
        <w:t>=[</w:t>
      </w:r>
      <w:r w:rsidR="00F1140E" w:rsidRPr="00F1140E">
        <w:rPr>
          <w:color w:val="FF0000"/>
        </w:rPr>
        <w:t>1</w:t>
      </w:r>
      <w:r w:rsidR="00F1140E" w:rsidRPr="00F1140E">
        <w:rPr>
          <w:b/>
          <w:bCs/>
          <w:color w:val="000080"/>
        </w:rPr>
        <w:t>,</w:t>
      </w:r>
      <w:r w:rsidR="00F1140E" w:rsidRPr="00F1140E">
        <w:rPr>
          <w:color w:val="FF0000"/>
        </w:rPr>
        <w:t>1</w:t>
      </w:r>
      <w:r w:rsidR="00F1140E" w:rsidRPr="00F1140E">
        <w:rPr>
          <w:b/>
          <w:bCs/>
          <w:color w:val="000080"/>
        </w:rPr>
        <w:t>])</w:t>
      </w:r>
    </w:p>
    <w:p w14:paraId="4FDACCC8" w14:textId="75333AEF" w:rsidR="0091177B" w:rsidRDefault="00FC3E35" w:rsidP="008A6EED">
      <w:pPr>
        <w:pStyle w:val="Heading3"/>
      </w:pPr>
      <w:bookmarkStart w:id="35" w:name="_Toc126182666"/>
      <w:r w:rsidRPr="00FC3E35">
        <w:lastRenderedPageBreak/>
        <w:t>Out_Physic</w:t>
      </w:r>
      <w:bookmarkEnd w:id="35"/>
    </w:p>
    <w:p w14:paraId="4968CC40" w14:textId="10E0DA7C" w:rsidR="00FC3E35" w:rsidRPr="00FC3E35" w:rsidRDefault="00FC3E35" w:rsidP="00FC3E35">
      <w:pPr>
        <w:pStyle w:val="3NormalLevel3"/>
      </w:pPr>
      <w:r>
        <w:t>Same definition of DS_LOC but for connecting each outflow model</w:t>
      </w:r>
      <w:r w:rsidR="006E6D67">
        <w:t xml:space="preserve"> and material or substance</w:t>
      </w:r>
      <w:r>
        <w:t xml:space="preserve"> to </w:t>
      </w:r>
      <w:r w:rsidR="006E6D67">
        <w:t>their</w:t>
      </w:r>
      <w:r>
        <w:t xml:space="preserve"> corresponding physical effects.</w:t>
      </w:r>
    </w:p>
    <w:p w14:paraId="56B298A0" w14:textId="77777777" w:rsidR="00FC3E35" w:rsidRDefault="00FC3E35" w:rsidP="00FC3E35">
      <w:pPr>
        <w:pStyle w:val="3NormalLevel3"/>
        <w:numPr>
          <w:ilvl w:val="0"/>
          <w:numId w:val="9"/>
        </w:numPr>
      </w:pPr>
      <w:r>
        <w:t>Command structure:</w:t>
      </w:r>
    </w:p>
    <w:p w14:paraId="5804604A" w14:textId="42B07654" w:rsidR="00FC3E35" w:rsidRPr="00FC3E35" w:rsidRDefault="00544EC2" w:rsidP="006E6D67">
      <w:pPr>
        <w:pStyle w:val="CodesLine"/>
      </w:pPr>
      <w:r>
        <w:t>opr.</w:t>
      </w:r>
      <w:r w:rsidR="00FC3E35" w:rsidRPr="00FC3E35">
        <w:t>Connectors</w:t>
      </w:r>
      <w:r w:rsidR="00FC3E35" w:rsidRPr="00FC3E35">
        <w:rPr>
          <w:b/>
          <w:bCs/>
          <w:color w:val="B27D12"/>
        </w:rPr>
        <w:t>.</w:t>
      </w:r>
      <w:r w:rsidR="00FC3E35" w:rsidRPr="00FC3E35">
        <w:t>Out_Physic</w:t>
      </w:r>
      <w:r w:rsidR="00FC3E35" w:rsidRPr="00FC3E35">
        <w:rPr>
          <w:b/>
          <w:bCs/>
          <w:color w:val="B27D12"/>
        </w:rPr>
        <w:t>(</w:t>
      </w:r>
      <w:r w:rsidR="00FC3E35">
        <w:t xml:space="preserve"> </w:t>
      </w:r>
      <w:r w:rsidR="00FC3E35" w:rsidRPr="00FC3E35">
        <w:t>Tag</w:t>
      </w:r>
      <w:r w:rsidR="00FC3E35" w:rsidRPr="00FC3E35">
        <w:rPr>
          <w:b/>
          <w:bCs/>
          <w:color w:val="B27D12"/>
        </w:rPr>
        <w:t>,</w:t>
      </w:r>
      <w:r w:rsidR="00FC3E35" w:rsidRPr="00FC3E35">
        <w:t xml:space="preserve"> OutFlowTag</w:t>
      </w:r>
      <w:r w:rsidR="00FC3E35" w:rsidRPr="00FC3E35">
        <w:rPr>
          <w:b/>
          <w:bCs/>
          <w:color w:val="B27D12"/>
        </w:rPr>
        <w:t>,</w:t>
      </w:r>
      <w:r w:rsidR="006E6D67">
        <w:rPr>
          <w:b/>
          <w:bCs/>
          <w:color w:val="B27D12"/>
        </w:rPr>
        <w:t xml:space="preserve"> </w:t>
      </w:r>
      <w:r w:rsidR="006E6D67" w:rsidRPr="006E6D67">
        <w:rPr>
          <w:color w:val="333333"/>
        </w:rPr>
        <w:t>MaterialsTagList</w:t>
      </w:r>
      <w:r w:rsidR="006E6D67" w:rsidRPr="006E6D67">
        <w:rPr>
          <w:b/>
          <w:bCs/>
          <w:color w:val="B27D12"/>
        </w:rPr>
        <w:t>,</w:t>
      </w:r>
      <w:r w:rsidR="006E6D67">
        <w:t xml:space="preserve"> </w:t>
      </w:r>
      <w:r w:rsidR="00FC3E35" w:rsidRPr="00FC3E35">
        <w:t>PhysicalEffectTagList</w:t>
      </w:r>
      <w:r w:rsidR="00FC3E35" w:rsidRPr="00FC3E35">
        <w:rPr>
          <w:b/>
          <w:bCs/>
          <w:color w:val="B27D12"/>
        </w:rPr>
        <w:t>,</w:t>
      </w:r>
      <w:r w:rsidR="00FC3E35" w:rsidRPr="00FC3E35">
        <w:t xml:space="preserve"> PhysProbabilityList</w:t>
      </w:r>
      <w:r w:rsidR="00FC3E35" w:rsidRPr="00FC3E35">
        <w:rPr>
          <w:b/>
          <w:bCs/>
          <w:color w:val="B27D12"/>
        </w:rPr>
        <w:t>=</w:t>
      </w:r>
      <w:r w:rsidR="00FC3E35" w:rsidRPr="00FC3E35">
        <w:rPr>
          <w:b/>
          <w:bCs/>
          <w:color w:val="007427"/>
        </w:rPr>
        <w:t>None</w:t>
      </w:r>
      <w:r w:rsidR="00FC3E35" w:rsidRPr="00FC3E35">
        <w:rPr>
          <w:b/>
          <w:bCs/>
          <w:color w:val="B27D12"/>
        </w:rPr>
        <w:t>,)</w:t>
      </w:r>
    </w:p>
    <w:p w14:paraId="4746C702" w14:textId="77777777" w:rsidR="00FC3E35" w:rsidRDefault="00FC3E35" w:rsidP="00FC3E35">
      <w:pPr>
        <w:pStyle w:val="3NormalLevel3"/>
        <w:numPr>
          <w:ilvl w:val="0"/>
          <w:numId w:val="9"/>
        </w:numPr>
      </w:pPr>
      <w:r>
        <w:t>Input parameters:</w:t>
      </w:r>
    </w:p>
    <w:p w14:paraId="014D7C6F" w14:textId="77777777" w:rsidR="00FC3E35" w:rsidRDefault="00FC3E35" w:rsidP="00FC3E35">
      <w:pPr>
        <w:pStyle w:val="3NormalLevel3"/>
        <w:numPr>
          <w:ilvl w:val="1"/>
          <w:numId w:val="9"/>
        </w:numPr>
      </w:pPr>
      <w:r>
        <w:t>Tag: Unique integer value that will be used for referring to the defined elements or objects.</w:t>
      </w:r>
    </w:p>
    <w:p w14:paraId="14AB6699" w14:textId="5EA50E24" w:rsidR="00FC3E35" w:rsidRDefault="00FC3E35" w:rsidP="00FC3E35">
      <w:pPr>
        <w:pStyle w:val="3NormalLevel3"/>
        <w:numPr>
          <w:ilvl w:val="1"/>
          <w:numId w:val="9"/>
        </w:numPr>
      </w:pPr>
      <w:r w:rsidRPr="00FC3E35">
        <w:t>OutFlowTag</w:t>
      </w:r>
      <w:r>
        <w:t>: The defined outflow model tag that user wants to define its corresponding physical effect models.</w:t>
      </w:r>
    </w:p>
    <w:p w14:paraId="7D1C73C9" w14:textId="37653F75" w:rsidR="006E6D67" w:rsidRDefault="006E6D67" w:rsidP="00FC3E35">
      <w:pPr>
        <w:pStyle w:val="3NormalLevel3"/>
        <w:numPr>
          <w:ilvl w:val="1"/>
          <w:numId w:val="9"/>
        </w:numPr>
      </w:pPr>
      <w:r w:rsidRPr="006E6D67">
        <w:t>MaterialsTagList</w:t>
      </w:r>
      <w:r>
        <w:t>: List of defined materials that user wants to their corresponding outflow and physical effect.</w:t>
      </w:r>
    </w:p>
    <w:p w14:paraId="0E8BBEDF" w14:textId="08A7EF63" w:rsidR="00FC3E35" w:rsidRDefault="00FC3E35" w:rsidP="00FC3E35">
      <w:pPr>
        <w:pStyle w:val="3NormalLevel3"/>
        <w:numPr>
          <w:ilvl w:val="1"/>
          <w:numId w:val="9"/>
        </w:numPr>
      </w:pPr>
      <w:r w:rsidRPr="00FC3E35">
        <w:t>PhysicalEffectTagList</w:t>
      </w:r>
      <w:r>
        <w:t xml:space="preserve">: List of physical effect models that can happen after happening defined </w:t>
      </w:r>
      <w:r w:rsidRPr="00FC3E35">
        <w:t>OutFlowTag</w:t>
      </w:r>
      <w:r>
        <w:t xml:space="preserve"> tag.</w:t>
      </w:r>
    </w:p>
    <w:p w14:paraId="22263456" w14:textId="4E9FABF8" w:rsidR="00FC3E35" w:rsidRDefault="00F93004" w:rsidP="00FC3E35">
      <w:pPr>
        <w:pStyle w:val="3NormalLevel3"/>
        <w:numPr>
          <w:ilvl w:val="1"/>
          <w:numId w:val="9"/>
        </w:numPr>
      </w:pPr>
      <w:r w:rsidRPr="00FC3E35">
        <w:t>PhysProbabilityList</w:t>
      </w:r>
      <w:r w:rsidR="00FC3E35">
        <w:t>: List of the outflow models probabilities that program select a loss of containment (LOC) model according them.</w:t>
      </w:r>
    </w:p>
    <w:p w14:paraId="6B60C8BE" w14:textId="6BF14AD4" w:rsidR="00F93004" w:rsidRDefault="00F93004" w:rsidP="00F93004">
      <w:pPr>
        <w:pStyle w:val="3NormalLevel3"/>
        <w:numPr>
          <w:ilvl w:val="0"/>
          <w:numId w:val="9"/>
        </w:numPr>
        <w:spacing w:before="240"/>
      </w:pPr>
      <w:r>
        <w:t xml:space="preserve">Hypothesizes: If user do not enter </w:t>
      </w:r>
      <w:r w:rsidRPr="00FC3E35">
        <w:t>PhysProbabilityList</w:t>
      </w:r>
      <w:r>
        <w:t xml:space="preserve"> or enter None, the program will consider a uniform distribution for the defined models. If summation of the defined probabilities does not be equal to unity, program will normal the according their weights to be equal unity.</w:t>
      </w:r>
    </w:p>
    <w:p w14:paraId="7B021070" w14:textId="77777777" w:rsidR="00F93004" w:rsidRDefault="00F93004" w:rsidP="00F93004">
      <w:pPr>
        <w:pStyle w:val="3NormalLevel3"/>
        <w:numPr>
          <w:ilvl w:val="0"/>
          <w:numId w:val="9"/>
        </w:numPr>
      </w:pPr>
      <w:r>
        <w:t>Example:</w:t>
      </w:r>
    </w:p>
    <w:p w14:paraId="77F0097E" w14:textId="668BF746" w:rsidR="00F93004" w:rsidRDefault="00544EC2" w:rsidP="006E6D67">
      <w:pPr>
        <w:pStyle w:val="CodesLine"/>
      </w:pPr>
      <w:r>
        <w:t>opr.</w:t>
      </w:r>
      <w:r w:rsidR="00F93004" w:rsidRPr="00F93004">
        <w:t>Connectors</w:t>
      </w:r>
      <w:r w:rsidR="00F93004" w:rsidRPr="00F93004">
        <w:rPr>
          <w:b/>
          <w:bCs/>
          <w:color w:val="000080"/>
        </w:rPr>
        <w:t>.</w:t>
      </w:r>
      <w:r w:rsidR="00F93004" w:rsidRPr="00F93004">
        <w:t>Out_Physic</w:t>
      </w:r>
      <w:r w:rsidR="00F93004" w:rsidRPr="00F93004">
        <w:rPr>
          <w:b/>
          <w:bCs/>
          <w:color w:val="000080"/>
        </w:rPr>
        <w:t>(</w:t>
      </w:r>
      <w:r w:rsidR="00F93004" w:rsidRPr="00F93004">
        <w:t>Tag</w:t>
      </w:r>
      <w:r w:rsidR="00F93004" w:rsidRPr="00F93004">
        <w:rPr>
          <w:b/>
          <w:bCs/>
          <w:color w:val="000080"/>
        </w:rPr>
        <w:t>=</w:t>
      </w:r>
      <w:r w:rsidR="00F93004" w:rsidRPr="00F93004">
        <w:rPr>
          <w:color w:val="FF0000"/>
        </w:rPr>
        <w:t>10</w:t>
      </w:r>
      <w:r w:rsidR="00F93004" w:rsidRPr="00F93004">
        <w:rPr>
          <w:b/>
          <w:bCs/>
          <w:color w:val="000080"/>
        </w:rPr>
        <w:t>,</w:t>
      </w:r>
      <w:r w:rsidR="00F93004" w:rsidRPr="00F93004">
        <w:t>OutFlowTag</w:t>
      </w:r>
      <w:r w:rsidR="00F93004" w:rsidRPr="00F93004">
        <w:rPr>
          <w:b/>
          <w:bCs/>
          <w:color w:val="000080"/>
        </w:rPr>
        <w:t>=</w:t>
      </w:r>
      <w:r w:rsidR="00F93004" w:rsidRPr="00F93004">
        <w:rPr>
          <w:color w:val="FF0000"/>
        </w:rPr>
        <w:t>5</w:t>
      </w:r>
      <w:r w:rsidR="00F93004" w:rsidRPr="00F93004">
        <w:rPr>
          <w:b/>
          <w:bCs/>
          <w:color w:val="000080"/>
        </w:rPr>
        <w:t>,</w:t>
      </w:r>
      <w:r w:rsidR="006E6D67" w:rsidRPr="006E6D67">
        <w:rPr>
          <w:color w:val="333333"/>
        </w:rPr>
        <w:t xml:space="preserve"> MaterialsTagList</w:t>
      </w:r>
      <w:r w:rsidR="006E6D67" w:rsidRPr="00F93004">
        <w:rPr>
          <w:b/>
          <w:bCs/>
          <w:color w:val="000080"/>
        </w:rPr>
        <w:t>=[</w:t>
      </w:r>
      <w:r w:rsidR="006E6D67">
        <w:rPr>
          <w:color w:val="FF0000"/>
        </w:rPr>
        <w:t>1,2,</w:t>
      </w:r>
      <w:r w:rsidR="006E6D67" w:rsidRPr="00F93004">
        <w:rPr>
          <w:color w:val="FF0000"/>
        </w:rPr>
        <w:t>3</w:t>
      </w:r>
      <w:r w:rsidR="006E6D67" w:rsidRPr="00F93004">
        <w:rPr>
          <w:b/>
          <w:bCs/>
          <w:color w:val="000080"/>
        </w:rPr>
        <w:t>],</w:t>
      </w:r>
      <w:r w:rsidR="006E6D67">
        <w:rPr>
          <w:b/>
          <w:bCs/>
          <w:color w:val="000080"/>
        </w:rPr>
        <w:t xml:space="preserve"> </w:t>
      </w:r>
      <w:r w:rsidR="00F93004" w:rsidRPr="00F93004">
        <w:t>PhysicalEffectTagList</w:t>
      </w:r>
      <w:r w:rsidR="00F93004" w:rsidRPr="00F93004">
        <w:rPr>
          <w:b/>
          <w:bCs/>
          <w:color w:val="000080"/>
        </w:rPr>
        <w:t>=[</w:t>
      </w:r>
      <w:r w:rsidR="00F93004" w:rsidRPr="00F93004">
        <w:rPr>
          <w:color w:val="FF0000"/>
        </w:rPr>
        <w:t>3</w:t>
      </w:r>
      <w:r w:rsidR="00F93004" w:rsidRPr="00F93004">
        <w:rPr>
          <w:b/>
          <w:bCs/>
          <w:color w:val="000080"/>
        </w:rPr>
        <w:t>],</w:t>
      </w:r>
      <w:r w:rsidR="00F93004" w:rsidRPr="00F93004">
        <w:t>PhysProbabilityList</w:t>
      </w:r>
      <w:r w:rsidR="00F93004" w:rsidRPr="00F93004">
        <w:rPr>
          <w:b/>
          <w:bCs/>
          <w:color w:val="000080"/>
        </w:rPr>
        <w:t>=[</w:t>
      </w:r>
      <w:r w:rsidR="00F93004" w:rsidRPr="00F93004">
        <w:rPr>
          <w:color w:val="FF0000"/>
        </w:rPr>
        <w:t>1</w:t>
      </w:r>
      <w:r w:rsidR="00F93004" w:rsidRPr="00F93004">
        <w:rPr>
          <w:b/>
          <w:bCs/>
          <w:color w:val="000080"/>
        </w:rPr>
        <w:t>])</w:t>
      </w:r>
    </w:p>
    <w:p w14:paraId="3E79D03F" w14:textId="77777777" w:rsidR="00F93004" w:rsidRPr="00F93004" w:rsidRDefault="00F93004" w:rsidP="00F93004">
      <w:pPr>
        <w:pStyle w:val="CodesLine"/>
      </w:pPr>
    </w:p>
    <w:p w14:paraId="4EA9222E" w14:textId="0E1477B6" w:rsidR="00F93004" w:rsidRPr="00F93004" w:rsidRDefault="00544EC2" w:rsidP="00F93004">
      <w:pPr>
        <w:pStyle w:val="CodesLine"/>
        <w:rPr>
          <w:rFonts w:ascii="Times New Roman" w:hAnsi="Times New Roman" w:cs="Times New Roman"/>
          <w:szCs w:val="24"/>
        </w:rPr>
      </w:pPr>
      <w:r>
        <w:t>opr.</w:t>
      </w:r>
      <w:r w:rsidR="00F93004" w:rsidRPr="00F93004">
        <w:t>Connectors</w:t>
      </w:r>
      <w:r w:rsidR="00F93004" w:rsidRPr="00F93004">
        <w:rPr>
          <w:b/>
          <w:bCs/>
          <w:color w:val="000080"/>
        </w:rPr>
        <w:t>.</w:t>
      </w:r>
      <w:r w:rsidR="00F93004" w:rsidRPr="00F93004">
        <w:t>Out_Physic</w:t>
      </w:r>
      <w:r w:rsidR="00F93004" w:rsidRPr="00F93004">
        <w:rPr>
          <w:b/>
          <w:bCs/>
          <w:color w:val="000080"/>
        </w:rPr>
        <w:t>(</w:t>
      </w:r>
      <w:r w:rsidR="00F93004" w:rsidRPr="00F93004">
        <w:t>Tag</w:t>
      </w:r>
      <w:r w:rsidR="00F93004" w:rsidRPr="00F93004">
        <w:rPr>
          <w:b/>
          <w:bCs/>
          <w:color w:val="000080"/>
        </w:rPr>
        <w:t>=</w:t>
      </w:r>
      <w:r w:rsidR="00F93004" w:rsidRPr="00F93004">
        <w:rPr>
          <w:color w:val="FF0000"/>
        </w:rPr>
        <w:t>11</w:t>
      </w:r>
      <w:r w:rsidR="00F93004" w:rsidRPr="00F93004">
        <w:rPr>
          <w:b/>
          <w:bCs/>
          <w:color w:val="000080"/>
        </w:rPr>
        <w:t>,</w:t>
      </w:r>
      <w:r w:rsidR="00F93004" w:rsidRPr="00F93004">
        <w:t>OutFlowTag</w:t>
      </w:r>
      <w:r w:rsidR="00F93004" w:rsidRPr="00F93004">
        <w:rPr>
          <w:b/>
          <w:bCs/>
          <w:color w:val="000080"/>
        </w:rPr>
        <w:t>=</w:t>
      </w:r>
      <w:r w:rsidR="00F93004" w:rsidRPr="00F93004">
        <w:rPr>
          <w:color w:val="FF0000"/>
        </w:rPr>
        <w:t>6</w:t>
      </w:r>
      <w:r w:rsidR="00F93004" w:rsidRPr="00F93004">
        <w:rPr>
          <w:b/>
          <w:bCs/>
          <w:color w:val="000080"/>
        </w:rPr>
        <w:t>,</w:t>
      </w:r>
      <w:r w:rsidR="006E6D67" w:rsidRPr="006E6D67">
        <w:rPr>
          <w:color w:val="333333"/>
        </w:rPr>
        <w:t xml:space="preserve"> MaterialsTagList</w:t>
      </w:r>
      <w:r w:rsidR="006E6D67" w:rsidRPr="00F93004">
        <w:rPr>
          <w:b/>
          <w:bCs/>
          <w:color w:val="000080"/>
        </w:rPr>
        <w:t>=[</w:t>
      </w:r>
      <w:r w:rsidR="006E6D67">
        <w:rPr>
          <w:color w:val="FF0000"/>
        </w:rPr>
        <w:t>4</w:t>
      </w:r>
      <w:r w:rsidR="006E6D67" w:rsidRPr="00F93004">
        <w:rPr>
          <w:b/>
          <w:bCs/>
          <w:color w:val="000080"/>
        </w:rPr>
        <w:t>],</w:t>
      </w:r>
      <w:r w:rsidR="006E6D67">
        <w:t xml:space="preserve"> </w:t>
      </w:r>
      <w:r w:rsidR="00F93004" w:rsidRPr="00F93004">
        <w:t>PhysicalEffectTagList</w:t>
      </w:r>
      <w:r w:rsidR="00F93004" w:rsidRPr="00F93004">
        <w:rPr>
          <w:b/>
          <w:bCs/>
          <w:color w:val="000080"/>
        </w:rPr>
        <w:t>=[</w:t>
      </w:r>
      <w:r w:rsidR="00F93004" w:rsidRPr="00F93004">
        <w:rPr>
          <w:color w:val="FF0000"/>
        </w:rPr>
        <w:t>3</w:t>
      </w:r>
      <w:r w:rsidR="00F93004" w:rsidRPr="00F93004">
        <w:rPr>
          <w:b/>
          <w:bCs/>
          <w:color w:val="000080"/>
        </w:rPr>
        <w:t>],</w:t>
      </w:r>
      <w:r w:rsidR="00F93004" w:rsidRPr="00F93004">
        <w:t>PhysProbabilityList</w:t>
      </w:r>
      <w:r w:rsidR="00F93004" w:rsidRPr="00F93004">
        <w:rPr>
          <w:b/>
          <w:bCs/>
          <w:color w:val="000080"/>
        </w:rPr>
        <w:t>=[</w:t>
      </w:r>
      <w:r w:rsidR="00F93004" w:rsidRPr="00F93004">
        <w:rPr>
          <w:color w:val="FF0000"/>
        </w:rPr>
        <w:t>1</w:t>
      </w:r>
      <w:r w:rsidR="00F93004" w:rsidRPr="00F93004">
        <w:rPr>
          <w:b/>
          <w:bCs/>
          <w:color w:val="000080"/>
        </w:rPr>
        <w:t>])</w:t>
      </w:r>
    </w:p>
    <w:p w14:paraId="0415A21B" w14:textId="614AC6C8" w:rsidR="00FC3E35" w:rsidRDefault="00FC3E35" w:rsidP="00FC3E35">
      <w:pPr>
        <w:pStyle w:val="Heading3"/>
      </w:pPr>
      <w:bookmarkStart w:id="36" w:name="_Toc126182667"/>
      <w:r w:rsidRPr="00FC3E35">
        <w:t>Pb_LOC</w:t>
      </w:r>
      <w:bookmarkEnd w:id="36"/>
    </w:p>
    <w:p w14:paraId="288F44DC" w14:textId="253A81FF" w:rsidR="00F93004" w:rsidRPr="00FC3E35" w:rsidRDefault="00F93004" w:rsidP="00F93004">
      <w:pPr>
        <w:pStyle w:val="3NormalLevel3"/>
      </w:pPr>
      <w:r>
        <w:t>Same definition of DS_LOC but for connecting each probit model to its corresponding physical effects.</w:t>
      </w:r>
    </w:p>
    <w:p w14:paraId="1B5175E1" w14:textId="5099DBB8" w:rsidR="00F93004" w:rsidRDefault="00F93004" w:rsidP="00F93004">
      <w:pPr>
        <w:pStyle w:val="3NormalLevel3"/>
        <w:numPr>
          <w:ilvl w:val="0"/>
          <w:numId w:val="9"/>
        </w:numPr>
      </w:pPr>
      <w:r>
        <w:t>Command structure:</w:t>
      </w:r>
    </w:p>
    <w:p w14:paraId="4B2402AA" w14:textId="5DA1F953" w:rsidR="00F93004" w:rsidRPr="00F93004" w:rsidRDefault="00544EC2" w:rsidP="00F93004">
      <w:pPr>
        <w:pStyle w:val="CodesLine"/>
        <w:rPr>
          <w:b/>
          <w:bCs/>
          <w:color w:val="B27D12"/>
        </w:rPr>
      </w:pPr>
      <w:r>
        <w:t>opr.</w:t>
      </w:r>
      <w:r w:rsidR="00F93004" w:rsidRPr="00F93004">
        <w:t>Connectors</w:t>
      </w:r>
      <w:r w:rsidR="00F93004" w:rsidRPr="00F93004">
        <w:rPr>
          <w:b/>
          <w:bCs/>
          <w:color w:val="B27D12"/>
        </w:rPr>
        <w:t>.</w:t>
      </w:r>
      <w:r w:rsidR="00F93004" w:rsidRPr="00F93004">
        <w:t>Pb_LOC</w:t>
      </w:r>
      <w:r w:rsidR="00F93004" w:rsidRPr="00F93004">
        <w:rPr>
          <w:b/>
          <w:bCs/>
          <w:color w:val="B27D12"/>
        </w:rPr>
        <w:t>(</w:t>
      </w:r>
      <w:r w:rsidR="00F93004" w:rsidRPr="00F93004">
        <w:t xml:space="preserve"> tag</w:t>
      </w:r>
      <w:r w:rsidR="00F93004" w:rsidRPr="00F93004">
        <w:rPr>
          <w:b/>
          <w:bCs/>
          <w:color w:val="B27D12"/>
        </w:rPr>
        <w:t>,</w:t>
      </w:r>
      <w:r w:rsidR="00F93004" w:rsidRPr="00F93004">
        <w:t xml:space="preserve"> ProbitTag</w:t>
      </w:r>
      <w:r w:rsidR="00F93004" w:rsidRPr="00F93004">
        <w:rPr>
          <w:b/>
          <w:bCs/>
          <w:color w:val="B27D12"/>
        </w:rPr>
        <w:t>,</w:t>
      </w:r>
    </w:p>
    <w:p w14:paraId="75E63E0F" w14:textId="7BA8C0EF" w:rsidR="00F93004" w:rsidRPr="00F93004" w:rsidRDefault="00F93004" w:rsidP="00F93004">
      <w:pPr>
        <w:pStyle w:val="CodesLine"/>
      </w:pPr>
      <w:r w:rsidRPr="00F93004">
        <w:t>OutFlowModelTagList</w:t>
      </w:r>
      <w:r w:rsidRPr="00F93004">
        <w:rPr>
          <w:b/>
          <w:bCs/>
          <w:color w:val="B27D12"/>
        </w:rPr>
        <w:t>,</w:t>
      </w:r>
      <w:r w:rsidRPr="00F93004">
        <w:t xml:space="preserve"> LOCProbabilityList</w:t>
      </w:r>
      <w:r w:rsidRPr="00F93004">
        <w:rPr>
          <w:b/>
          <w:bCs/>
          <w:color w:val="B27D12"/>
        </w:rPr>
        <w:t>=</w:t>
      </w:r>
      <w:r w:rsidRPr="00F93004">
        <w:rPr>
          <w:b/>
          <w:bCs/>
          <w:color w:val="007427"/>
        </w:rPr>
        <w:t>None</w:t>
      </w:r>
      <w:r w:rsidRPr="00F93004">
        <w:rPr>
          <w:b/>
          <w:bCs/>
          <w:color w:val="B27D12"/>
        </w:rPr>
        <w:t>,)</w:t>
      </w:r>
    </w:p>
    <w:p w14:paraId="047918A5" w14:textId="77777777" w:rsidR="00F93004" w:rsidRDefault="00F93004" w:rsidP="00F93004">
      <w:pPr>
        <w:pStyle w:val="3NormalLevel3"/>
        <w:numPr>
          <w:ilvl w:val="0"/>
          <w:numId w:val="9"/>
        </w:numPr>
      </w:pPr>
      <w:r>
        <w:t>Input parameters:</w:t>
      </w:r>
    </w:p>
    <w:p w14:paraId="34B318FB" w14:textId="77777777" w:rsidR="00F93004" w:rsidRDefault="00F93004" w:rsidP="00F93004">
      <w:pPr>
        <w:pStyle w:val="3NormalLevel3"/>
        <w:numPr>
          <w:ilvl w:val="1"/>
          <w:numId w:val="9"/>
        </w:numPr>
      </w:pPr>
      <w:r>
        <w:lastRenderedPageBreak/>
        <w:t>Tag: Unique integer value that will be used for referring to the defined elements or objects.</w:t>
      </w:r>
    </w:p>
    <w:p w14:paraId="55D22103" w14:textId="2283B467" w:rsidR="00F93004" w:rsidRDefault="00F93004" w:rsidP="00F93004">
      <w:pPr>
        <w:pStyle w:val="3NormalLevel3"/>
        <w:numPr>
          <w:ilvl w:val="1"/>
          <w:numId w:val="9"/>
        </w:numPr>
      </w:pPr>
      <w:r w:rsidRPr="00F93004">
        <w:t>ProbitTag</w:t>
      </w:r>
      <w:r>
        <w:t xml:space="preserve">: The defined </w:t>
      </w:r>
      <w:r w:rsidR="00EE167F">
        <w:t>probit</w:t>
      </w:r>
      <w:r>
        <w:t xml:space="preserve"> model tag that user wants to define its corresponding physical effect models.</w:t>
      </w:r>
    </w:p>
    <w:p w14:paraId="79494308" w14:textId="15371F97" w:rsidR="00F93004" w:rsidRDefault="00F93004" w:rsidP="00F93004">
      <w:pPr>
        <w:pStyle w:val="3NormalLevel3"/>
        <w:numPr>
          <w:ilvl w:val="1"/>
          <w:numId w:val="9"/>
        </w:numPr>
      </w:pPr>
      <w:r w:rsidRPr="00F93004">
        <w:t>OutFlowModelTagList</w:t>
      </w:r>
      <w:r>
        <w:t>: List of outflow models that can happen after happening defined probit tag event.</w:t>
      </w:r>
    </w:p>
    <w:p w14:paraId="0A9D8D09" w14:textId="0D3192EB" w:rsidR="00F93004" w:rsidRDefault="00F93004" w:rsidP="00F93004">
      <w:pPr>
        <w:pStyle w:val="3NormalLevel3"/>
        <w:numPr>
          <w:ilvl w:val="1"/>
          <w:numId w:val="9"/>
        </w:numPr>
      </w:pPr>
      <w:r w:rsidRPr="00F93004">
        <w:t>LOCProbabilityList</w:t>
      </w:r>
      <w:r>
        <w:t>: List of the outflow models probabilities that program select a loss of containment (LOC) model according them.</w:t>
      </w:r>
    </w:p>
    <w:p w14:paraId="593840F3" w14:textId="40672CEC" w:rsidR="00F93004" w:rsidRDefault="00F93004" w:rsidP="00F93004">
      <w:pPr>
        <w:pStyle w:val="3NormalLevel3"/>
        <w:numPr>
          <w:ilvl w:val="0"/>
          <w:numId w:val="9"/>
        </w:numPr>
        <w:spacing w:before="240"/>
      </w:pPr>
      <w:r>
        <w:t xml:space="preserve">Hypothesizes: If user do not enter </w:t>
      </w:r>
      <w:r w:rsidR="00EE167F" w:rsidRPr="00F93004">
        <w:t>LOCProbabilityList</w:t>
      </w:r>
      <w:r w:rsidR="00EE167F">
        <w:t xml:space="preserve"> </w:t>
      </w:r>
      <w:r>
        <w:t>or enter None, the program will consider a uniform distribution for the defined models. If summation of the defined probabilities does not be equal to unity, program will normal the according their weights to be equal unity.</w:t>
      </w:r>
    </w:p>
    <w:p w14:paraId="5E208A55" w14:textId="77777777" w:rsidR="00F93004" w:rsidRDefault="00F93004" w:rsidP="00F93004">
      <w:pPr>
        <w:pStyle w:val="3NormalLevel3"/>
        <w:numPr>
          <w:ilvl w:val="0"/>
          <w:numId w:val="9"/>
        </w:numPr>
      </w:pPr>
      <w:r>
        <w:t>Example:</w:t>
      </w:r>
    </w:p>
    <w:p w14:paraId="1B0A3055" w14:textId="16CC2A55" w:rsidR="00F93004" w:rsidRPr="00F93004" w:rsidRDefault="00544EC2" w:rsidP="00F93004">
      <w:pPr>
        <w:pStyle w:val="CodesLine"/>
      </w:pPr>
      <w:r>
        <w:t>opr.</w:t>
      </w:r>
      <w:r w:rsidR="00F93004" w:rsidRPr="00F93004">
        <w:t>Connectors</w:t>
      </w:r>
      <w:r w:rsidR="00F93004" w:rsidRPr="00F93004">
        <w:rPr>
          <w:b/>
          <w:bCs/>
          <w:color w:val="000080"/>
        </w:rPr>
        <w:t>.</w:t>
      </w:r>
      <w:r w:rsidR="00F93004" w:rsidRPr="00F93004">
        <w:t>Pb_LOC</w:t>
      </w:r>
      <w:r w:rsidR="00F93004" w:rsidRPr="00F93004">
        <w:rPr>
          <w:b/>
          <w:bCs/>
          <w:color w:val="000080"/>
        </w:rPr>
        <w:t>(</w:t>
      </w:r>
      <w:r w:rsidR="00F93004" w:rsidRPr="00F93004">
        <w:t>tag</w:t>
      </w:r>
      <w:r w:rsidR="00F93004" w:rsidRPr="00F93004">
        <w:rPr>
          <w:b/>
          <w:bCs/>
          <w:color w:val="000080"/>
        </w:rPr>
        <w:t>=</w:t>
      </w:r>
      <w:r w:rsidR="00F93004" w:rsidRPr="00F93004">
        <w:rPr>
          <w:color w:val="FF0000"/>
        </w:rPr>
        <w:t>13</w:t>
      </w:r>
      <w:r w:rsidR="00F93004" w:rsidRPr="00F93004">
        <w:rPr>
          <w:b/>
          <w:bCs/>
          <w:color w:val="000080"/>
        </w:rPr>
        <w:t>,</w:t>
      </w:r>
      <w:r w:rsidR="00F93004" w:rsidRPr="00F93004">
        <w:t xml:space="preserve"> ProbitTag</w:t>
      </w:r>
      <w:r w:rsidR="00F93004" w:rsidRPr="00F93004">
        <w:rPr>
          <w:b/>
          <w:bCs/>
          <w:color w:val="000080"/>
        </w:rPr>
        <w:t>=</w:t>
      </w:r>
      <w:r w:rsidR="00F93004" w:rsidRPr="00F93004">
        <w:rPr>
          <w:color w:val="FF0000"/>
        </w:rPr>
        <w:t>5</w:t>
      </w:r>
      <w:r w:rsidR="00F93004" w:rsidRPr="00F93004">
        <w:rPr>
          <w:b/>
          <w:bCs/>
          <w:color w:val="000080"/>
        </w:rPr>
        <w:t>,</w:t>
      </w:r>
      <w:r w:rsidR="00F93004" w:rsidRPr="00F93004">
        <w:t xml:space="preserve">  OutFlowModelTagList</w:t>
      </w:r>
      <w:r w:rsidR="00F93004" w:rsidRPr="00F93004">
        <w:rPr>
          <w:b/>
          <w:bCs/>
          <w:color w:val="000080"/>
        </w:rPr>
        <w:t>=[</w:t>
      </w:r>
      <w:r w:rsidR="00F93004" w:rsidRPr="00F93004">
        <w:rPr>
          <w:color w:val="FF0000"/>
        </w:rPr>
        <w:t>1</w:t>
      </w:r>
      <w:r w:rsidR="00F93004" w:rsidRPr="00F93004">
        <w:rPr>
          <w:b/>
          <w:bCs/>
          <w:color w:val="000080"/>
        </w:rPr>
        <w:t>,</w:t>
      </w:r>
      <w:r w:rsidR="00F93004" w:rsidRPr="00F93004">
        <w:rPr>
          <w:color w:val="FF0000"/>
        </w:rPr>
        <w:t>2</w:t>
      </w:r>
      <w:r w:rsidR="00F93004" w:rsidRPr="00F93004">
        <w:rPr>
          <w:b/>
          <w:bCs/>
          <w:color w:val="000080"/>
        </w:rPr>
        <w:t>,</w:t>
      </w:r>
      <w:r w:rsidR="00F93004" w:rsidRPr="00F93004">
        <w:rPr>
          <w:color w:val="FF0000"/>
        </w:rPr>
        <w:t>3</w:t>
      </w:r>
      <w:r w:rsidR="00F93004" w:rsidRPr="00F93004">
        <w:rPr>
          <w:b/>
          <w:bCs/>
          <w:color w:val="000080"/>
        </w:rPr>
        <w:t>,</w:t>
      </w:r>
      <w:r w:rsidR="00F93004" w:rsidRPr="00F93004">
        <w:rPr>
          <w:color w:val="FF0000"/>
        </w:rPr>
        <w:t>4</w:t>
      </w:r>
      <w:r w:rsidR="00F93004" w:rsidRPr="00F93004">
        <w:rPr>
          <w:b/>
          <w:bCs/>
          <w:color w:val="000080"/>
        </w:rPr>
        <w:t>,</w:t>
      </w:r>
      <w:r w:rsidR="00F93004" w:rsidRPr="00F93004">
        <w:rPr>
          <w:color w:val="FF0000"/>
        </w:rPr>
        <w:t>5</w:t>
      </w:r>
      <w:r w:rsidR="00F93004" w:rsidRPr="00F93004">
        <w:rPr>
          <w:b/>
          <w:bCs/>
          <w:color w:val="000080"/>
        </w:rPr>
        <w:t>],</w:t>
      </w:r>
      <w:r w:rsidR="00F93004" w:rsidRPr="00F93004">
        <w:t xml:space="preserve">  LOCProbabilityList</w:t>
      </w:r>
      <w:r w:rsidR="00F93004" w:rsidRPr="00F93004">
        <w:rPr>
          <w:b/>
          <w:bCs/>
          <w:color w:val="000080"/>
        </w:rPr>
        <w:t>=[</w:t>
      </w:r>
      <w:r w:rsidR="00F93004" w:rsidRPr="00F93004">
        <w:rPr>
          <w:color w:val="FF0000"/>
        </w:rPr>
        <w:t>1</w:t>
      </w:r>
      <w:r w:rsidR="00F93004" w:rsidRPr="00F93004">
        <w:rPr>
          <w:b/>
          <w:bCs/>
          <w:color w:val="000080"/>
        </w:rPr>
        <w:t>,</w:t>
      </w:r>
      <w:r w:rsidR="00F93004" w:rsidRPr="00F93004">
        <w:rPr>
          <w:color w:val="FF0000"/>
        </w:rPr>
        <w:t>1</w:t>
      </w:r>
      <w:r w:rsidR="00F93004" w:rsidRPr="00F93004">
        <w:rPr>
          <w:b/>
          <w:bCs/>
          <w:color w:val="000080"/>
        </w:rPr>
        <w:t>,</w:t>
      </w:r>
      <w:r w:rsidR="00F93004" w:rsidRPr="00F93004">
        <w:rPr>
          <w:color w:val="FF0000"/>
        </w:rPr>
        <w:t>1</w:t>
      </w:r>
      <w:r w:rsidR="00F93004" w:rsidRPr="00F93004">
        <w:rPr>
          <w:b/>
          <w:bCs/>
          <w:color w:val="000080"/>
        </w:rPr>
        <w:t>,</w:t>
      </w:r>
      <w:r w:rsidR="00F93004" w:rsidRPr="00F93004">
        <w:rPr>
          <w:color w:val="FF0000"/>
        </w:rPr>
        <w:t>1</w:t>
      </w:r>
      <w:r w:rsidR="00F93004" w:rsidRPr="00F93004">
        <w:rPr>
          <w:b/>
          <w:bCs/>
          <w:color w:val="000080"/>
        </w:rPr>
        <w:t>,</w:t>
      </w:r>
      <w:r w:rsidR="00F93004" w:rsidRPr="00F93004">
        <w:rPr>
          <w:color w:val="FF0000"/>
        </w:rPr>
        <w:t>1</w:t>
      </w:r>
      <w:r w:rsidR="00F93004" w:rsidRPr="00F93004">
        <w:rPr>
          <w:b/>
          <w:bCs/>
          <w:color w:val="000080"/>
        </w:rPr>
        <w:t>])</w:t>
      </w:r>
    </w:p>
    <w:p w14:paraId="6C4CB06E" w14:textId="77777777" w:rsidR="00F93004" w:rsidRPr="00F93004" w:rsidRDefault="00F93004" w:rsidP="00F93004">
      <w:pPr>
        <w:pStyle w:val="3NormalLevel3"/>
      </w:pPr>
    </w:p>
    <w:p w14:paraId="0FFCBA89" w14:textId="46AADEC1" w:rsidR="00A86BAC" w:rsidRDefault="00A86BAC" w:rsidP="00A86BAC">
      <w:pPr>
        <w:pStyle w:val="Heading2"/>
      </w:pPr>
      <w:bookmarkStart w:id="37" w:name="_Toc126182668"/>
      <w:r w:rsidRPr="00A86BAC">
        <w:t>DispersionSpreadModels</w:t>
      </w:r>
      <w:r>
        <w:t xml:space="preserve"> Subpackage</w:t>
      </w:r>
      <w:bookmarkEnd w:id="37"/>
    </w:p>
    <w:p w14:paraId="24306E94" w14:textId="2C1E98AB" w:rsidR="00A86BAC" w:rsidRDefault="00376E9A" w:rsidP="00A86BAC">
      <w:pPr>
        <w:pStyle w:val="2NormalLevel2"/>
      </w:pPr>
      <w:r>
        <w:t>In this subpackage the gas dispersion and liquid spread models define by the user. It is possible to for any dispersion type of each material define one dispersion model.</w:t>
      </w:r>
    </w:p>
    <w:p w14:paraId="2CD3AE71" w14:textId="74761524" w:rsidR="00376E9A" w:rsidRDefault="00376E9A" w:rsidP="00376E9A">
      <w:pPr>
        <w:pStyle w:val="Heading3"/>
      </w:pPr>
      <w:bookmarkStart w:id="38" w:name="_Toc126182669"/>
      <w:r w:rsidRPr="00376E9A">
        <w:t>LiquidSpread</w:t>
      </w:r>
      <w:bookmarkEnd w:id="38"/>
    </w:p>
    <w:p w14:paraId="71160215" w14:textId="47E48525" w:rsidR="00376E9A" w:rsidRDefault="00376E9A" w:rsidP="00376E9A">
      <w:pPr>
        <w:pStyle w:val="3NormalLevel3"/>
        <w:rPr>
          <w:rtl/>
        </w:rPr>
      </w:pPr>
      <w:r>
        <w:t>As it is obvious from the name of the module this model is used for the liquid dispersion of the liquid substances. It is obvious that user should consider this material for a liquid substance.</w:t>
      </w:r>
    </w:p>
    <w:p w14:paraId="71826757" w14:textId="77777777" w:rsidR="00D05AB3" w:rsidRDefault="00D05AB3" w:rsidP="00D05AB3">
      <w:pPr>
        <w:pStyle w:val="3NormalLevel3"/>
        <w:numPr>
          <w:ilvl w:val="0"/>
          <w:numId w:val="9"/>
        </w:numPr>
      </w:pPr>
      <w:r>
        <w:t>Command structure:</w:t>
      </w:r>
    </w:p>
    <w:p w14:paraId="24C287BA" w14:textId="338324FF" w:rsidR="00F87BDC" w:rsidRPr="00F87BDC" w:rsidRDefault="00544EC2" w:rsidP="00F87BDC">
      <w:pPr>
        <w:pStyle w:val="CodesLine"/>
        <w:rPr>
          <w:lang w:bidi="ar-SA"/>
        </w:rPr>
      </w:pPr>
      <w:r>
        <w:rPr>
          <w:lang w:bidi="ar-SA"/>
        </w:rPr>
        <w:t>opr.</w:t>
      </w:r>
      <w:r w:rsidR="00F87BDC" w:rsidRPr="00F87BDC">
        <w:rPr>
          <w:lang w:bidi="ar-SA"/>
        </w:rPr>
        <w:t>DispersionSpreadModels</w:t>
      </w:r>
      <w:r w:rsidR="00F87BDC" w:rsidRPr="00F87BDC">
        <w:rPr>
          <w:b/>
          <w:bCs/>
          <w:color w:val="000080"/>
          <w:lang w:bidi="ar-SA"/>
        </w:rPr>
        <w:t>.</w:t>
      </w:r>
      <w:r w:rsidR="00F87BDC" w:rsidRPr="00F87BDC">
        <w:rPr>
          <w:lang w:bidi="ar-SA"/>
        </w:rPr>
        <w:t>LiquidSpread</w:t>
      </w:r>
      <w:r w:rsidR="00F87BDC" w:rsidRPr="00F87BDC">
        <w:rPr>
          <w:b/>
          <w:bCs/>
          <w:color w:val="000080"/>
          <w:lang w:bidi="ar-SA"/>
        </w:rPr>
        <w:t>(</w:t>
      </w:r>
      <w:r w:rsidR="00F87BDC" w:rsidRPr="00F87BDC">
        <w:rPr>
          <w:lang w:bidi="ar-SA"/>
        </w:rPr>
        <w:t>tag</w:t>
      </w:r>
      <w:r w:rsidR="00F87BDC" w:rsidRPr="00F87BDC">
        <w:rPr>
          <w:b/>
          <w:bCs/>
          <w:color w:val="000080"/>
          <w:lang w:bidi="ar-SA"/>
        </w:rPr>
        <w:t>,</w:t>
      </w:r>
      <w:r w:rsidR="00F87BDC" w:rsidRPr="00F87BDC">
        <w:rPr>
          <w:lang w:bidi="ar-SA"/>
        </w:rPr>
        <w:t xml:space="preserve"> MatTags</w:t>
      </w:r>
      <w:r w:rsidR="00F87BDC" w:rsidRPr="00F87BDC">
        <w:rPr>
          <w:b/>
          <w:bCs/>
          <w:color w:val="000080"/>
          <w:lang w:bidi="ar-SA"/>
        </w:rPr>
        <w:t>,</w:t>
      </w:r>
      <w:r w:rsidR="00F87BDC" w:rsidRPr="00F87BDC">
        <w:rPr>
          <w:lang w:bidi="ar-SA"/>
        </w:rPr>
        <w:t xml:space="preserve"> OutFlowModelTags</w:t>
      </w:r>
      <w:r w:rsidR="00F87BDC" w:rsidRPr="00F87BDC">
        <w:rPr>
          <w:b/>
          <w:bCs/>
          <w:color w:val="000080"/>
          <w:lang w:bidi="ar-SA"/>
        </w:rPr>
        <w:t>,</w:t>
      </w:r>
      <w:r w:rsidR="00F87BDC" w:rsidRPr="00F87BDC">
        <w:rPr>
          <w:lang w:bidi="ar-SA"/>
        </w:rPr>
        <w:t xml:space="preserve"> MinDisThickness</w:t>
      </w:r>
      <w:r w:rsidR="00F87BDC" w:rsidRPr="00F87BDC">
        <w:rPr>
          <w:b/>
          <w:bCs/>
          <w:color w:val="000080"/>
          <w:lang w:bidi="ar-SA"/>
        </w:rPr>
        <w:t>=</w:t>
      </w:r>
      <w:r w:rsidR="00F87BDC" w:rsidRPr="00F87BDC">
        <w:rPr>
          <w:color w:val="FF0000"/>
          <w:lang w:bidi="ar-SA"/>
        </w:rPr>
        <w:t>0.01</w:t>
      </w:r>
      <w:r w:rsidR="00F87BDC" w:rsidRPr="00F87BDC">
        <w:rPr>
          <w:b/>
          <w:bCs/>
          <w:color w:val="000080"/>
          <w:lang w:bidi="ar-SA"/>
        </w:rPr>
        <w:t>,</w:t>
      </w:r>
      <w:r w:rsidR="00F87BDC" w:rsidRPr="00F87BDC">
        <w:rPr>
          <w:lang w:bidi="ar-SA"/>
        </w:rPr>
        <w:t xml:space="preserve"> Surface_Roughnesslist</w:t>
      </w:r>
      <w:r w:rsidR="00F87BDC" w:rsidRPr="00F87BDC">
        <w:rPr>
          <w:b/>
          <w:bCs/>
          <w:color w:val="000080"/>
          <w:lang w:bidi="ar-SA"/>
        </w:rPr>
        <w:t>=[</w:t>
      </w:r>
      <w:r w:rsidR="00F87BDC" w:rsidRPr="00F87BDC">
        <w:rPr>
          <w:color w:val="FF0000"/>
          <w:lang w:bidi="ar-SA"/>
        </w:rPr>
        <w:t>0.0001</w:t>
      </w:r>
      <w:r w:rsidR="00F87BDC" w:rsidRPr="00F87BDC">
        <w:rPr>
          <w:b/>
          <w:bCs/>
          <w:color w:val="000080"/>
          <w:lang w:bidi="ar-SA"/>
        </w:rPr>
        <w:t>,</w:t>
      </w:r>
      <w:r w:rsidR="00F87BDC" w:rsidRPr="00F87BDC">
        <w:rPr>
          <w:lang w:bidi="ar-SA"/>
        </w:rPr>
        <w:t xml:space="preserve"> </w:t>
      </w:r>
      <w:r w:rsidR="00F87BDC" w:rsidRPr="00F87BDC">
        <w:rPr>
          <w:color w:val="FF0000"/>
          <w:lang w:bidi="ar-SA"/>
        </w:rPr>
        <w:t>0.0002</w:t>
      </w:r>
      <w:r w:rsidR="00F87BDC" w:rsidRPr="00F87BDC">
        <w:rPr>
          <w:b/>
          <w:bCs/>
          <w:color w:val="000080"/>
          <w:lang w:bidi="ar-SA"/>
        </w:rPr>
        <w:t>],</w:t>
      </w:r>
      <w:r w:rsidR="00F87BDC" w:rsidRPr="00F87BDC">
        <w:rPr>
          <w:lang w:bidi="ar-SA"/>
        </w:rPr>
        <w:t xml:space="preserve"> Surface_RoughnessThickness</w:t>
      </w:r>
      <w:r w:rsidR="00F87BDC" w:rsidRPr="00F87BDC">
        <w:rPr>
          <w:b/>
          <w:bCs/>
          <w:color w:val="000080"/>
          <w:lang w:bidi="ar-SA"/>
        </w:rPr>
        <w:t>=[</w:t>
      </w:r>
      <w:r w:rsidR="00F87BDC" w:rsidRPr="00F87BDC">
        <w:rPr>
          <w:color w:val="FF0000"/>
          <w:lang w:bidi="ar-SA"/>
        </w:rPr>
        <w:t>0.005</w:t>
      </w:r>
      <w:r w:rsidR="00F87BDC" w:rsidRPr="00F87BDC">
        <w:rPr>
          <w:b/>
          <w:bCs/>
          <w:color w:val="000080"/>
          <w:lang w:bidi="ar-SA"/>
        </w:rPr>
        <w:t>,</w:t>
      </w:r>
      <w:r w:rsidR="00F87BDC" w:rsidRPr="00F87BDC">
        <w:rPr>
          <w:lang w:bidi="ar-SA"/>
        </w:rPr>
        <w:t xml:space="preserve"> </w:t>
      </w:r>
      <w:r w:rsidR="00F87BDC" w:rsidRPr="00F87BDC">
        <w:rPr>
          <w:color w:val="FF0000"/>
          <w:lang w:bidi="ar-SA"/>
        </w:rPr>
        <w:t>0.01</w:t>
      </w:r>
      <w:r w:rsidR="00F87BDC" w:rsidRPr="00F87BDC">
        <w:rPr>
          <w:b/>
          <w:bCs/>
          <w:color w:val="000080"/>
          <w:lang w:bidi="ar-SA"/>
        </w:rPr>
        <w:t>],)</w:t>
      </w:r>
    </w:p>
    <w:p w14:paraId="4F851D20" w14:textId="5BABB006" w:rsidR="00D05AB3" w:rsidRDefault="00D05AB3" w:rsidP="00D05AB3">
      <w:pPr>
        <w:pStyle w:val="3NormalLevel3"/>
        <w:numPr>
          <w:ilvl w:val="0"/>
          <w:numId w:val="9"/>
        </w:numPr>
      </w:pPr>
      <w:r>
        <w:t>Input parameters:</w:t>
      </w:r>
    </w:p>
    <w:p w14:paraId="7CF469AB" w14:textId="77777777" w:rsidR="00D05AB3" w:rsidRDefault="00D05AB3" w:rsidP="00D05AB3">
      <w:pPr>
        <w:pStyle w:val="3NormalLevel3"/>
        <w:numPr>
          <w:ilvl w:val="1"/>
          <w:numId w:val="9"/>
        </w:numPr>
      </w:pPr>
      <w:r>
        <w:t>Tag: Unique integer value that will be used for referring to the defined elements or objects.</w:t>
      </w:r>
    </w:p>
    <w:p w14:paraId="648CCFC9" w14:textId="217498D4" w:rsidR="00D05AB3" w:rsidRDefault="007C0152" w:rsidP="001A67DA">
      <w:pPr>
        <w:pStyle w:val="3NormalLevel3"/>
        <w:numPr>
          <w:ilvl w:val="1"/>
          <w:numId w:val="9"/>
        </w:numPr>
      </w:pPr>
      <w:r>
        <w:t>MatTags: List of defined materials that user wants to consider this module for them as their behaviour.</w:t>
      </w:r>
    </w:p>
    <w:p w14:paraId="1B48873C" w14:textId="5FCCC51D" w:rsidR="00D05AB3" w:rsidRDefault="00D05AB3" w:rsidP="001A67DA">
      <w:pPr>
        <w:pStyle w:val="3NormalLevel3"/>
        <w:numPr>
          <w:ilvl w:val="1"/>
          <w:numId w:val="9"/>
        </w:numPr>
      </w:pPr>
      <w:r w:rsidRPr="00D05AB3">
        <w:t>OutFlowModelTags</w:t>
      </w:r>
      <w:r>
        <w:t xml:space="preserve">: </w:t>
      </w:r>
      <w:r w:rsidR="00EE6E33" w:rsidRPr="00EE6E33">
        <w:t>List of outflow models that this model can happen after happening them.</w:t>
      </w:r>
    </w:p>
    <w:p w14:paraId="422E955C" w14:textId="48BADB64" w:rsidR="00D05AB3" w:rsidRDefault="00D05AB3" w:rsidP="001A67DA">
      <w:pPr>
        <w:pStyle w:val="3NormalLevel3"/>
        <w:numPr>
          <w:ilvl w:val="1"/>
          <w:numId w:val="9"/>
        </w:numPr>
      </w:pPr>
      <w:r w:rsidRPr="00D05AB3">
        <w:lastRenderedPageBreak/>
        <w:t>MinDisThickness</w:t>
      </w:r>
      <w:r>
        <w:t xml:space="preserve">: Minimum thickness of the </w:t>
      </w:r>
      <w:r w:rsidR="004E545D">
        <w:t>liquid until it has not reached to the dike wall (if dike has been defined before)</w:t>
      </w:r>
      <w:r w:rsidR="00E0457A">
        <w:t xml:space="preserve">. If user do not define any value for this </w:t>
      </w:r>
      <w:r w:rsidR="00EE6E33">
        <w:t>parameter,</w:t>
      </w:r>
      <w:r w:rsidR="00E0457A">
        <w:t xml:space="preserve"> it will be considered equal to 0.0</w:t>
      </w:r>
      <w:r w:rsidR="00F87BDC">
        <w:t>1</w:t>
      </w:r>
      <w:r w:rsidR="00E0457A">
        <w:t xml:space="preserve"> m.</w:t>
      </w:r>
    </w:p>
    <w:p w14:paraId="21C05A5A" w14:textId="242CA814" w:rsidR="00F87BDC" w:rsidRDefault="006A6627" w:rsidP="001A67DA">
      <w:pPr>
        <w:pStyle w:val="3NormalLevel3"/>
        <w:numPr>
          <w:ilvl w:val="1"/>
          <w:numId w:val="9"/>
        </w:numPr>
      </w:pPr>
      <w:r w:rsidRPr="00F87BDC">
        <w:rPr>
          <w:lang w:bidi="ar-SA"/>
        </w:rPr>
        <w:t>Surface_Roughnesslist</w:t>
      </w:r>
      <w:r>
        <w:rPr>
          <w:lang w:bidi="ar-SA"/>
        </w:rPr>
        <w:t>:</w:t>
      </w:r>
      <w:r w:rsidR="00533D6D">
        <w:rPr>
          <w:lang w:bidi="ar-SA"/>
        </w:rPr>
        <w:t xml:space="preserve"> List of surfaces roughness’s.</w:t>
      </w:r>
    </w:p>
    <w:p w14:paraId="6038D09E" w14:textId="71C3872C" w:rsidR="00533D6D" w:rsidRDefault="00533D6D" w:rsidP="001A67DA">
      <w:pPr>
        <w:pStyle w:val="3NormalLevel3"/>
        <w:numPr>
          <w:ilvl w:val="1"/>
          <w:numId w:val="9"/>
        </w:numPr>
      </w:pPr>
      <w:r w:rsidRPr="00F87BDC">
        <w:rPr>
          <w:lang w:bidi="ar-SA"/>
        </w:rPr>
        <w:t>Surface_RoughnessThickness</w:t>
      </w:r>
      <w:r>
        <w:rPr>
          <w:lang w:bidi="ar-SA"/>
        </w:rPr>
        <w:t xml:space="preserve">: Thickness values corresponding to each </w:t>
      </w:r>
      <w:r w:rsidRPr="00F87BDC">
        <w:rPr>
          <w:lang w:bidi="ar-SA"/>
        </w:rPr>
        <w:t>Roughnesslist</w:t>
      </w:r>
      <w:r>
        <w:rPr>
          <w:lang w:bidi="ar-SA"/>
        </w:rPr>
        <w:t xml:space="preserve"> value.</w:t>
      </w:r>
    </w:p>
    <w:p w14:paraId="3D3653FF" w14:textId="5809BB7B" w:rsidR="004E545D" w:rsidRDefault="004E545D" w:rsidP="004E545D">
      <w:pPr>
        <w:pStyle w:val="3NormalLevel3"/>
        <w:numPr>
          <w:ilvl w:val="0"/>
          <w:numId w:val="9"/>
        </w:numPr>
        <w:spacing w:before="240"/>
      </w:pPr>
      <w:r>
        <w:t>Hypothesizes: Nothing special.</w:t>
      </w:r>
    </w:p>
    <w:p w14:paraId="684120FF" w14:textId="77777777" w:rsidR="004E545D" w:rsidRDefault="004E545D" w:rsidP="004E545D">
      <w:pPr>
        <w:pStyle w:val="3NormalLevel3"/>
        <w:numPr>
          <w:ilvl w:val="0"/>
          <w:numId w:val="9"/>
        </w:numPr>
      </w:pPr>
      <w:r>
        <w:t>Example:</w:t>
      </w:r>
    </w:p>
    <w:p w14:paraId="1AC5175C" w14:textId="2E5B27BB" w:rsidR="004E545D" w:rsidRPr="004E545D" w:rsidRDefault="00544EC2" w:rsidP="004E545D">
      <w:pPr>
        <w:pStyle w:val="CodesLine"/>
      </w:pPr>
      <w:r>
        <w:t>opr.</w:t>
      </w:r>
      <w:r w:rsidR="004E545D" w:rsidRPr="004E545D">
        <w:t>DispersionSpreadModels</w:t>
      </w:r>
      <w:r w:rsidR="004E545D" w:rsidRPr="004E545D">
        <w:rPr>
          <w:b/>
          <w:bCs/>
          <w:color w:val="000080"/>
        </w:rPr>
        <w:t>.</w:t>
      </w:r>
      <w:r w:rsidR="004E545D" w:rsidRPr="004E545D">
        <w:t>LiquidSpread</w:t>
      </w:r>
      <w:r w:rsidR="004E545D" w:rsidRPr="004E545D">
        <w:rPr>
          <w:b/>
          <w:bCs/>
          <w:color w:val="000080"/>
        </w:rPr>
        <w:t>(</w:t>
      </w:r>
      <w:r w:rsidR="004E545D" w:rsidRPr="004E545D">
        <w:t>Tag</w:t>
      </w:r>
      <w:r w:rsidR="004E545D" w:rsidRPr="004E545D">
        <w:rPr>
          <w:b/>
          <w:bCs/>
          <w:color w:val="000080"/>
        </w:rPr>
        <w:t>=</w:t>
      </w:r>
      <w:r w:rsidR="004E545D" w:rsidRPr="004E545D">
        <w:rPr>
          <w:color w:val="FF0000"/>
        </w:rPr>
        <w:t>1</w:t>
      </w:r>
      <w:r w:rsidR="004E545D" w:rsidRPr="004E545D">
        <w:rPr>
          <w:b/>
          <w:bCs/>
          <w:color w:val="000080"/>
        </w:rPr>
        <w:t>,</w:t>
      </w:r>
      <w:r w:rsidR="004E545D" w:rsidRPr="004E545D">
        <w:t xml:space="preserve"> MatTags</w:t>
      </w:r>
      <w:r w:rsidR="004E545D" w:rsidRPr="004E545D">
        <w:rPr>
          <w:b/>
          <w:bCs/>
          <w:color w:val="000080"/>
        </w:rPr>
        <w:t>=[</w:t>
      </w:r>
      <w:r w:rsidR="004E545D" w:rsidRPr="004E545D">
        <w:rPr>
          <w:color w:val="FF0000"/>
        </w:rPr>
        <w:t>1</w:t>
      </w:r>
      <w:r w:rsidR="004E545D" w:rsidRPr="004E545D">
        <w:rPr>
          <w:b/>
          <w:bCs/>
          <w:color w:val="000080"/>
        </w:rPr>
        <w:t>,</w:t>
      </w:r>
      <w:r w:rsidR="004E545D" w:rsidRPr="004E545D">
        <w:rPr>
          <w:color w:val="FF0000"/>
        </w:rPr>
        <w:t>2</w:t>
      </w:r>
      <w:r w:rsidR="004E545D" w:rsidRPr="004E545D">
        <w:rPr>
          <w:b/>
          <w:bCs/>
          <w:color w:val="000080"/>
        </w:rPr>
        <w:t>],</w:t>
      </w:r>
      <w:r w:rsidR="004E545D">
        <w:t xml:space="preserve"> </w:t>
      </w:r>
      <w:r w:rsidR="004E545D" w:rsidRPr="004E545D">
        <w:t>OutFlowModelTags</w:t>
      </w:r>
      <w:r w:rsidR="004E545D" w:rsidRPr="004E545D">
        <w:rPr>
          <w:b/>
          <w:bCs/>
          <w:color w:val="000080"/>
        </w:rPr>
        <w:t>=[</w:t>
      </w:r>
      <w:r w:rsidR="004E545D" w:rsidRPr="004E545D">
        <w:rPr>
          <w:color w:val="FF0000"/>
        </w:rPr>
        <w:t>1</w:t>
      </w:r>
      <w:r w:rsidR="004E545D" w:rsidRPr="004E545D">
        <w:rPr>
          <w:b/>
          <w:bCs/>
          <w:color w:val="000080"/>
        </w:rPr>
        <w:t>,</w:t>
      </w:r>
      <w:r w:rsidR="004E545D" w:rsidRPr="004E545D">
        <w:rPr>
          <w:color w:val="FF0000"/>
        </w:rPr>
        <w:t>2</w:t>
      </w:r>
      <w:r w:rsidR="004E545D" w:rsidRPr="004E545D">
        <w:rPr>
          <w:b/>
          <w:bCs/>
          <w:color w:val="000080"/>
        </w:rPr>
        <w:t>,</w:t>
      </w:r>
      <w:r w:rsidR="004E545D" w:rsidRPr="004E545D">
        <w:rPr>
          <w:color w:val="FF0000"/>
        </w:rPr>
        <w:t>3</w:t>
      </w:r>
      <w:r w:rsidR="004E545D" w:rsidRPr="004E545D">
        <w:rPr>
          <w:b/>
          <w:bCs/>
          <w:color w:val="000080"/>
        </w:rPr>
        <w:t>,</w:t>
      </w:r>
      <w:r w:rsidR="004E545D" w:rsidRPr="004E545D">
        <w:rPr>
          <w:color w:val="FF0000"/>
        </w:rPr>
        <w:t>4</w:t>
      </w:r>
      <w:r w:rsidR="004E545D" w:rsidRPr="004E545D">
        <w:rPr>
          <w:b/>
          <w:bCs/>
          <w:color w:val="000080"/>
        </w:rPr>
        <w:t>],</w:t>
      </w:r>
      <w:r w:rsidR="004E545D" w:rsidRPr="004E545D">
        <w:t>MinDisThickness</w:t>
      </w:r>
      <w:r w:rsidR="004E545D" w:rsidRPr="004E545D">
        <w:rPr>
          <w:b/>
          <w:bCs/>
          <w:color w:val="000080"/>
        </w:rPr>
        <w:t>=</w:t>
      </w:r>
      <w:r w:rsidR="004E545D" w:rsidRPr="004E545D">
        <w:rPr>
          <w:color w:val="FF0000"/>
        </w:rPr>
        <w:t>0.005</w:t>
      </w:r>
      <w:r w:rsidR="004E545D" w:rsidRPr="004E545D">
        <w:rPr>
          <w:b/>
          <w:bCs/>
          <w:color w:val="000080"/>
        </w:rPr>
        <w:t>,)</w:t>
      </w:r>
    </w:p>
    <w:p w14:paraId="60A750B3" w14:textId="281BE51C" w:rsidR="00376E9A" w:rsidRDefault="008B3B20" w:rsidP="008B3B20">
      <w:pPr>
        <w:pStyle w:val="Heading3"/>
      </w:pPr>
      <w:bookmarkStart w:id="39" w:name="_Toc126182670"/>
      <w:r w:rsidRPr="008B3B20">
        <w:t>BritterMcQuaid</w:t>
      </w:r>
      <w:bookmarkEnd w:id="39"/>
    </w:p>
    <w:p w14:paraId="513136CB" w14:textId="127092A3" w:rsidR="008B3B20" w:rsidRDefault="001B2DB2" w:rsidP="008B3B20">
      <w:pPr>
        <w:pStyle w:val="3NormalLevel3"/>
      </w:pPr>
      <w:r>
        <w:t xml:space="preserve">This model is used for gas dispersions and its formulation is according </w:t>
      </w:r>
      <w:r>
        <w:fldChar w:fldCharType="begin" w:fldLock="1"/>
      </w:r>
      <w:r>
        <w:instrText>ADDIN CSL_CITATION {"citationItems":[{"id":"ITEM-1","itemData":{"DOI":"10.1016/S0921-9110(08)80005-5","ISBN":"9780444530813","ISSN":"09219110","abstract":"Following the Canvey Island study in 1982, it was identified that reliable data on frequency of release of flammable materials and ignition probabilities were not available. With the introduction of the CIMAH regulations, the range of incidents of interest increased to include all incidents with a potential for off-site harm. In 1986, the MHIDAS database was launched by the HSE to give a reliable source of data on major hazard incidents, and this service was developed and is maintained by AEA Technology. This paper reviews the data collected over the first ten years of operation and reports some of the issues associated with a system of this kind.","author":[{"dropping-particle":"","family":"Casal","given":"Joaquim","non-dropping-particle":"","parse-names":false,"suffix":""}],"container-title":"Industrial Safety Series","id":"ITEM-1","issued":{"date-parts":[["2018"]]},"number-of-pages":"61-117","title":"Evaluation of the Effects and Consequences of Major Accidents in Industrial Plants","type":"book","volume":"8"},"uris":["http://www.mendeley.com/documents/?uuid=78e2268d-da3b-4407-8c93-5b401dec1dfd"]}],"mendeley":{"formattedCitation":"[1]","plainTextFormattedCitation":"[1]"},"properties":{"noteIndex":0},"schema":"https://github.com/citation-style-language/schema/raw/master/csl-citation.json"}</w:instrText>
      </w:r>
      <w:r>
        <w:fldChar w:fldCharType="separate"/>
      </w:r>
      <w:r w:rsidRPr="001B2DB2">
        <w:rPr>
          <w:noProof/>
        </w:rPr>
        <w:t>[1]</w:t>
      </w:r>
      <w:r>
        <w:fldChar w:fldCharType="end"/>
      </w:r>
      <w:r>
        <w:t>.</w:t>
      </w:r>
    </w:p>
    <w:p w14:paraId="745393B4" w14:textId="77777777" w:rsidR="001B2DB2" w:rsidRDefault="001B2DB2" w:rsidP="001B2DB2">
      <w:pPr>
        <w:pStyle w:val="3NormalLevel3"/>
        <w:numPr>
          <w:ilvl w:val="0"/>
          <w:numId w:val="9"/>
        </w:numPr>
      </w:pPr>
      <w:r>
        <w:t>Command structure:</w:t>
      </w:r>
    </w:p>
    <w:p w14:paraId="59318DE1" w14:textId="50D3E9A2" w:rsidR="001B2DB2" w:rsidRPr="001B2DB2" w:rsidRDefault="00544EC2" w:rsidP="008703E9">
      <w:pPr>
        <w:pStyle w:val="CodesLine"/>
      </w:pPr>
      <w:r>
        <w:t>opr.</w:t>
      </w:r>
      <w:r w:rsidR="001B2DB2" w:rsidRPr="001B2DB2">
        <w:t>DispersionSpreadModels</w:t>
      </w:r>
      <w:r w:rsidR="001B2DB2" w:rsidRPr="001B2DB2">
        <w:rPr>
          <w:b/>
          <w:bCs/>
          <w:color w:val="B27D12"/>
        </w:rPr>
        <w:t>.</w:t>
      </w:r>
      <w:r w:rsidR="001B2DB2" w:rsidRPr="001B2DB2">
        <w:t>BritterMcQuaid</w:t>
      </w:r>
      <w:r w:rsidR="001B2DB2" w:rsidRPr="001B2DB2">
        <w:rPr>
          <w:b/>
          <w:bCs/>
          <w:color w:val="B27D12"/>
        </w:rPr>
        <w:t>(</w:t>
      </w:r>
      <w:r w:rsidR="001B2DB2" w:rsidRPr="001B2DB2">
        <w:t>Tag</w:t>
      </w:r>
      <w:r w:rsidR="001B2DB2" w:rsidRPr="001B2DB2">
        <w:rPr>
          <w:b/>
          <w:bCs/>
          <w:color w:val="B27D12"/>
        </w:rPr>
        <w:t>,</w:t>
      </w:r>
      <w:r w:rsidR="001B2DB2">
        <w:t xml:space="preserve"> </w:t>
      </w:r>
      <w:r w:rsidR="001B2DB2" w:rsidRPr="001B2DB2">
        <w:t>MatTags</w:t>
      </w:r>
      <w:r w:rsidR="001B2DB2" w:rsidRPr="001B2DB2">
        <w:rPr>
          <w:b/>
          <w:bCs/>
          <w:color w:val="B27D12"/>
        </w:rPr>
        <w:t>,</w:t>
      </w:r>
      <w:r w:rsidR="001B2DB2">
        <w:t xml:space="preserve"> </w:t>
      </w:r>
      <w:r w:rsidR="001B2DB2" w:rsidRPr="001B2DB2">
        <w:t>OutFlowModelTags</w:t>
      </w:r>
      <w:r w:rsidR="001B2DB2" w:rsidRPr="001B2DB2">
        <w:rPr>
          <w:b/>
          <w:bCs/>
          <w:color w:val="B27D12"/>
        </w:rPr>
        <w:t>,</w:t>
      </w:r>
      <w:r w:rsidR="001B2DB2">
        <w:t xml:space="preserve"> </w:t>
      </w:r>
      <w:r w:rsidR="001B2DB2" w:rsidRPr="001B2DB2">
        <w:t>C0</w:t>
      </w:r>
      <w:r w:rsidR="001B2DB2" w:rsidRPr="001B2DB2">
        <w:rPr>
          <w:b/>
          <w:bCs/>
          <w:color w:val="B27D12"/>
        </w:rPr>
        <w:t>=</w:t>
      </w:r>
      <w:r w:rsidR="001B2DB2" w:rsidRPr="001B2DB2">
        <w:rPr>
          <w:b/>
          <w:bCs/>
          <w:color w:val="258F8F"/>
        </w:rPr>
        <w:t>1</w:t>
      </w:r>
      <w:r w:rsidR="001B2DB2" w:rsidRPr="001B2DB2">
        <w:rPr>
          <w:b/>
          <w:bCs/>
          <w:color w:val="B27D12"/>
        </w:rPr>
        <w:t>,</w:t>
      </w:r>
      <w:r w:rsidR="008703E9" w:rsidRPr="008703E9">
        <w:rPr>
          <w:color w:val="333333"/>
        </w:rPr>
        <w:t xml:space="preserve"> MassParts</w:t>
      </w:r>
      <w:r w:rsidR="008703E9" w:rsidRPr="008703E9">
        <w:rPr>
          <w:b/>
          <w:bCs/>
          <w:color w:val="B27D12"/>
        </w:rPr>
        <w:t>=</w:t>
      </w:r>
      <w:r w:rsidR="008703E9" w:rsidRPr="008703E9">
        <w:rPr>
          <w:b/>
          <w:bCs/>
          <w:color w:val="258F8F"/>
        </w:rPr>
        <w:t>20</w:t>
      </w:r>
      <w:r w:rsidR="008703E9" w:rsidRPr="008703E9">
        <w:rPr>
          <w:b/>
          <w:bCs/>
          <w:color w:val="B27D12"/>
        </w:rPr>
        <w:t>,</w:t>
      </w:r>
      <w:r w:rsidR="001B2DB2" w:rsidRPr="001B2DB2">
        <w:rPr>
          <w:b/>
          <w:bCs/>
          <w:color w:val="B27D12"/>
        </w:rPr>
        <w:t>)</w:t>
      </w:r>
    </w:p>
    <w:p w14:paraId="11F4D4EF" w14:textId="77777777" w:rsidR="001B2DB2" w:rsidRDefault="001B2DB2" w:rsidP="001B2DB2">
      <w:pPr>
        <w:pStyle w:val="3NormalLevel3"/>
        <w:numPr>
          <w:ilvl w:val="0"/>
          <w:numId w:val="9"/>
        </w:numPr>
      </w:pPr>
      <w:r>
        <w:t>Input parameters:</w:t>
      </w:r>
    </w:p>
    <w:p w14:paraId="78999316" w14:textId="77777777" w:rsidR="001B2DB2" w:rsidRDefault="001B2DB2" w:rsidP="001B2DB2">
      <w:pPr>
        <w:pStyle w:val="3NormalLevel3"/>
        <w:numPr>
          <w:ilvl w:val="1"/>
          <w:numId w:val="9"/>
        </w:numPr>
      </w:pPr>
      <w:r>
        <w:t>Tag: Unique integer value that will be used for referring to the defined elements or objects.</w:t>
      </w:r>
    </w:p>
    <w:p w14:paraId="36ACB106" w14:textId="796EE95B" w:rsidR="001B2DB2" w:rsidRDefault="007C0152" w:rsidP="001B2DB2">
      <w:pPr>
        <w:pStyle w:val="3NormalLevel3"/>
        <w:numPr>
          <w:ilvl w:val="1"/>
          <w:numId w:val="9"/>
        </w:numPr>
      </w:pPr>
      <w:r>
        <w:t xml:space="preserve">MatTags: List of defined materials that user wants to consider this module for them as their </w:t>
      </w:r>
      <w:r w:rsidR="00ED3D29">
        <w:t>behavior</w:t>
      </w:r>
      <w:r>
        <w:t>.</w:t>
      </w:r>
    </w:p>
    <w:p w14:paraId="4A514A3D" w14:textId="77777777" w:rsidR="000D5A0B" w:rsidRDefault="000D5A0B" w:rsidP="000D5A0B">
      <w:pPr>
        <w:pStyle w:val="3NormalLevel3"/>
        <w:numPr>
          <w:ilvl w:val="1"/>
          <w:numId w:val="9"/>
        </w:numPr>
      </w:pPr>
      <w:r w:rsidRPr="00D05AB3">
        <w:t>OutFlowModelTags</w:t>
      </w:r>
      <w:r>
        <w:t>: List of outflow models that can happen after happening defined fragility tag.</w:t>
      </w:r>
    </w:p>
    <w:p w14:paraId="71222F82" w14:textId="2A506DBF" w:rsidR="00E0457A" w:rsidRDefault="000D5A0B" w:rsidP="00E0457A">
      <w:pPr>
        <w:pStyle w:val="3NormalLevel3"/>
        <w:numPr>
          <w:ilvl w:val="1"/>
          <w:numId w:val="9"/>
        </w:numPr>
      </w:pPr>
      <w:r w:rsidRPr="001B2DB2">
        <w:t>C0</w:t>
      </w:r>
      <w:r>
        <w:t xml:space="preserve">: </w:t>
      </w:r>
      <w:r w:rsidR="00E0457A">
        <w:t xml:space="preserve">Initial concentration of the gas at the outflow point. If user do not define any value for this </w:t>
      </w:r>
      <w:r w:rsidR="00290631">
        <w:t>parameter,</w:t>
      </w:r>
      <w:r w:rsidR="00E0457A">
        <w:t xml:space="preserve"> it will be considered equal to 1.</w:t>
      </w:r>
    </w:p>
    <w:p w14:paraId="6FF7CAE2" w14:textId="00EEB97D" w:rsidR="008703E9" w:rsidRDefault="008703E9" w:rsidP="00E0457A">
      <w:pPr>
        <w:pStyle w:val="3NormalLevel3"/>
        <w:numPr>
          <w:ilvl w:val="1"/>
          <w:numId w:val="9"/>
        </w:numPr>
      </w:pPr>
      <w:r w:rsidRPr="00CB3D90">
        <w:t>MassParts</w:t>
      </w:r>
      <w:r>
        <w:t xml:space="preserve">: </w:t>
      </w:r>
      <w:r w:rsidR="00623263">
        <w:t xml:space="preserve">to calculate the outflow mass volume, code uses a numerical approach and divide the volume in the range of the LFL and UFL to </w:t>
      </w:r>
      <w:r w:rsidR="00623263" w:rsidRPr="00CB3D90">
        <w:t>MassParts parts</w:t>
      </w:r>
      <w:r w:rsidR="00CB3D90" w:rsidRPr="00CB3D90">
        <w:t xml:space="preserve"> and do the calculations according these parts.</w:t>
      </w:r>
    </w:p>
    <w:p w14:paraId="4BBCD472" w14:textId="77777777" w:rsidR="000D5A0B" w:rsidRDefault="000D5A0B" w:rsidP="000D5A0B">
      <w:pPr>
        <w:pStyle w:val="3NormalLevel3"/>
        <w:numPr>
          <w:ilvl w:val="0"/>
          <w:numId w:val="9"/>
        </w:numPr>
        <w:spacing w:before="240"/>
      </w:pPr>
      <w:r>
        <w:t>Hypothesizes: Nothing special.</w:t>
      </w:r>
    </w:p>
    <w:p w14:paraId="262EE82A" w14:textId="79BF3EE5" w:rsidR="000D5A0B" w:rsidRDefault="000D5A0B" w:rsidP="000D5A0B">
      <w:pPr>
        <w:pStyle w:val="3NormalLevel3"/>
        <w:numPr>
          <w:ilvl w:val="0"/>
          <w:numId w:val="9"/>
        </w:numPr>
      </w:pPr>
      <w:r>
        <w:t>Example:</w:t>
      </w:r>
    </w:p>
    <w:p w14:paraId="1F32C0A9" w14:textId="3A3B2F71" w:rsidR="00420EE4" w:rsidRDefault="00544EC2" w:rsidP="00420EE4">
      <w:pPr>
        <w:pStyle w:val="CodesLine"/>
        <w:rPr>
          <w:b/>
          <w:bCs/>
          <w:color w:val="000080"/>
        </w:rPr>
      </w:pPr>
      <w:r>
        <w:t>opr.</w:t>
      </w:r>
      <w:r w:rsidR="00420EE4" w:rsidRPr="00420EE4">
        <w:t>DispersionSpreadModels</w:t>
      </w:r>
      <w:r w:rsidR="00420EE4" w:rsidRPr="00420EE4">
        <w:rPr>
          <w:b/>
          <w:bCs/>
          <w:color w:val="000080"/>
        </w:rPr>
        <w:t>.</w:t>
      </w:r>
      <w:r w:rsidR="00420EE4" w:rsidRPr="00420EE4">
        <w:t>BritterMcQuaid</w:t>
      </w:r>
      <w:r w:rsidR="00420EE4" w:rsidRPr="00420EE4">
        <w:rPr>
          <w:b/>
          <w:bCs/>
          <w:color w:val="000080"/>
        </w:rPr>
        <w:t>(</w:t>
      </w:r>
      <w:r w:rsidR="00420EE4" w:rsidRPr="00420EE4">
        <w:t>Tag</w:t>
      </w:r>
      <w:r w:rsidR="00420EE4" w:rsidRPr="00420EE4">
        <w:rPr>
          <w:b/>
          <w:bCs/>
          <w:color w:val="000080"/>
        </w:rPr>
        <w:t>=</w:t>
      </w:r>
      <w:r w:rsidR="00420EE4" w:rsidRPr="00420EE4">
        <w:rPr>
          <w:color w:val="FF0000"/>
        </w:rPr>
        <w:t>2</w:t>
      </w:r>
      <w:r w:rsidR="00420EE4" w:rsidRPr="00420EE4">
        <w:rPr>
          <w:b/>
          <w:bCs/>
          <w:color w:val="000080"/>
        </w:rPr>
        <w:t>,</w:t>
      </w:r>
      <w:r w:rsidR="00420EE4" w:rsidRPr="00420EE4">
        <w:t>MatTags</w:t>
      </w:r>
      <w:r w:rsidR="00420EE4" w:rsidRPr="00420EE4">
        <w:rPr>
          <w:b/>
          <w:bCs/>
          <w:color w:val="000080"/>
        </w:rPr>
        <w:t>=[</w:t>
      </w:r>
      <w:r w:rsidR="00420EE4" w:rsidRPr="00420EE4">
        <w:rPr>
          <w:color w:val="FF0000"/>
        </w:rPr>
        <w:t>5</w:t>
      </w:r>
      <w:r w:rsidR="00420EE4" w:rsidRPr="00420EE4">
        <w:rPr>
          <w:b/>
          <w:bCs/>
          <w:color w:val="000080"/>
        </w:rPr>
        <w:t>],</w:t>
      </w:r>
      <w:r w:rsidR="00420EE4" w:rsidRPr="00420EE4">
        <w:t>OutFlowModelTags</w:t>
      </w:r>
      <w:r w:rsidR="00420EE4" w:rsidRPr="00420EE4">
        <w:rPr>
          <w:b/>
          <w:bCs/>
          <w:color w:val="000080"/>
        </w:rPr>
        <w:t>=[</w:t>
      </w:r>
      <w:r w:rsidR="00420EE4" w:rsidRPr="00420EE4">
        <w:rPr>
          <w:color w:val="FF0000"/>
        </w:rPr>
        <w:t>6</w:t>
      </w:r>
      <w:r w:rsidR="00420EE4" w:rsidRPr="00420EE4">
        <w:rPr>
          <w:b/>
          <w:bCs/>
          <w:color w:val="000080"/>
        </w:rPr>
        <w:t>,</w:t>
      </w:r>
      <w:r w:rsidR="00420EE4" w:rsidRPr="00420EE4">
        <w:rPr>
          <w:color w:val="FF0000"/>
        </w:rPr>
        <w:t>7</w:t>
      </w:r>
      <w:r w:rsidR="00420EE4" w:rsidRPr="00420EE4">
        <w:rPr>
          <w:b/>
          <w:bCs/>
          <w:color w:val="000080"/>
        </w:rPr>
        <w:t>],</w:t>
      </w:r>
      <w:r w:rsidR="00420EE4" w:rsidRPr="00420EE4">
        <w:t xml:space="preserve"> C0</w:t>
      </w:r>
      <w:r w:rsidR="00420EE4" w:rsidRPr="00420EE4">
        <w:rPr>
          <w:b/>
          <w:bCs/>
          <w:color w:val="000080"/>
        </w:rPr>
        <w:t>=</w:t>
      </w:r>
      <w:r w:rsidR="00420EE4" w:rsidRPr="00420EE4">
        <w:rPr>
          <w:color w:val="FF0000"/>
        </w:rPr>
        <w:t>2.84</w:t>
      </w:r>
      <w:r w:rsidR="00420EE4" w:rsidRPr="00420EE4">
        <w:rPr>
          <w:b/>
          <w:bCs/>
          <w:color w:val="000080"/>
        </w:rPr>
        <w:t>)</w:t>
      </w:r>
    </w:p>
    <w:p w14:paraId="45C9849A" w14:textId="5EF0F2F2" w:rsidR="00623263" w:rsidRDefault="00623263" w:rsidP="00420EE4">
      <w:pPr>
        <w:pStyle w:val="CodesLine"/>
        <w:rPr>
          <w:b/>
          <w:bCs/>
          <w:color w:val="000080"/>
        </w:rPr>
      </w:pPr>
    </w:p>
    <w:p w14:paraId="5CA50714" w14:textId="197575DA" w:rsidR="00623263" w:rsidRDefault="00623263" w:rsidP="00623263">
      <w:pPr>
        <w:pStyle w:val="Heading3"/>
      </w:pPr>
      <w:bookmarkStart w:id="40" w:name="_Toc126182671"/>
      <w:r w:rsidRPr="00623263">
        <w:lastRenderedPageBreak/>
        <w:t>GasGaussian</w:t>
      </w:r>
      <w:bookmarkEnd w:id="40"/>
    </w:p>
    <w:p w14:paraId="443AAD00" w14:textId="250F13D8" w:rsidR="00623263" w:rsidRDefault="00623263" w:rsidP="00623263">
      <w:pPr>
        <w:pStyle w:val="3NormalLevel3"/>
      </w:pPr>
      <w:r>
        <w:t xml:space="preserve">This model is used for gas dispersions and its formulation is but with gaussian algorithm according </w:t>
      </w:r>
      <w:r>
        <w:fldChar w:fldCharType="begin" w:fldLock="1"/>
      </w:r>
      <w:r>
        <w:instrText>ADDIN CSL_CITATION {"citationItems":[{"id":"ITEM-1","itemData":{"DOI":"10.1016/S0921-9110(08)80005-5","ISBN":"9780444530813","ISSN":"09219110","abstract":"Following the Canvey Island study in 1982, it was identified that reliable data on frequency of release of flammable materials and ignition probabilities were not available. With the introduction of the CIMAH regulations, the range of incidents of interest increased to include all incidents with a potential for off-site harm. In 1986, the MHIDAS database was launched by the HSE to give a reliable source of data on major hazard incidents, and this service was developed and is maintained by AEA Technology. This paper reviews the data collected over the first ten years of operation and reports some of the issues associated with a system of this kind.","author":[{"dropping-particle":"","family":"Casal","given":"Joaquim","non-dropping-particle":"","parse-names":false,"suffix":""}],"container-title":"Industrial Safety Series","id":"ITEM-1","issued":{"date-parts":[["2018"]]},"number-of-pages":"61-117","title":"Evaluation of the Effects and Consequences of Major Accidents in Industrial Plants","type":"book","volume":"8"},"uris":["http://www.mendeley.com/documents/?uuid=78e2268d-da3b-4407-8c93-5b401dec1dfd"]}],"mendeley":{"formattedCitation":"[1]","plainTextFormattedCitation":"[1]"},"properties":{"noteIndex":0},"schema":"https://github.com/citation-style-language/schema/raw/master/csl-citation.json"}</w:instrText>
      </w:r>
      <w:r>
        <w:fldChar w:fldCharType="separate"/>
      </w:r>
      <w:r w:rsidRPr="001B2DB2">
        <w:rPr>
          <w:noProof/>
        </w:rPr>
        <w:t>[1]</w:t>
      </w:r>
      <w:r>
        <w:fldChar w:fldCharType="end"/>
      </w:r>
      <w:r>
        <w:t xml:space="preserve">. </w:t>
      </w:r>
      <w:r w:rsidR="00CB3D90">
        <w:t xml:space="preserve">It is assumed that the outflow happen from a point and the point height is considered as the height of the outflow point location. </w:t>
      </w:r>
      <w:r>
        <w:t xml:space="preserve">The gas concentration will be considered according gas outflow values, so if the outflow model </w:t>
      </w:r>
      <w:r w:rsidR="001F054D">
        <w:t>does</w:t>
      </w:r>
      <w:r>
        <w:t xml:space="preserve"> not consider any outflow values so, this module, do not calculate any dispersion because of no gas outflow.</w:t>
      </w:r>
    </w:p>
    <w:p w14:paraId="49EB313E" w14:textId="77777777" w:rsidR="00623263" w:rsidRDefault="00623263" w:rsidP="00623263">
      <w:pPr>
        <w:pStyle w:val="3NormalLevel3"/>
        <w:numPr>
          <w:ilvl w:val="0"/>
          <w:numId w:val="9"/>
        </w:numPr>
      </w:pPr>
      <w:r>
        <w:t>Command structure:</w:t>
      </w:r>
    </w:p>
    <w:p w14:paraId="299DAEA6" w14:textId="77777777" w:rsidR="00623263" w:rsidRPr="00623263" w:rsidRDefault="00623263" w:rsidP="00623263">
      <w:pPr>
        <w:pStyle w:val="CodesLine"/>
        <w:rPr>
          <w:rFonts w:ascii="Times New Roman" w:hAnsi="Times New Roman" w:cs="Times New Roman"/>
          <w:szCs w:val="24"/>
          <w:lang w:bidi="ar-SA"/>
        </w:rPr>
      </w:pPr>
      <w:r w:rsidRPr="00623263">
        <w:rPr>
          <w:lang w:bidi="ar-SA"/>
        </w:rPr>
        <w:t>GasGaussian</w:t>
      </w:r>
      <w:r w:rsidRPr="00623263">
        <w:rPr>
          <w:b/>
          <w:bCs/>
          <w:color w:val="000080"/>
          <w:lang w:bidi="ar-SA"/>
        </w:rPr>
        <w:t>(</w:t>
      </w:r>
      <w:r w:rsidRPr="00623263">
        <w:rPr>
          <w:lang w:bidi="ar-SA"/>
        </w:rPr>
        <w:t>tag</w:t>
      </w:r>
      <w:r w:rsidRPr="00623263">
        <w:rPr>
          <w:b/>
          <w:bCs/>
          <w:color w:val="000080"/>
          <w:lang w:bidi="ar-SA"/>
        </w:rPr>
        <w:t>,</w:t>
      </w:r>
      <w:r w:rsidRPr="00623263">
        <w:rPr>
          <w:lang w:bidi="ar-SA"/>
        </w:rPr>
        <w:t xml:space="preserve"> MatTags</w:t>
      </w:r>
      <w:r w:rsidRPr="00623263">
        <w:rPr>
          <w:b/>
          <w:bCs/>
          <w:color w:val="000080"/>
          <w:lang w:bidi="ar-SA"/>
        </w:rPr>
        <w:t>,</w:t>
      </w:r>
      <w:r w:rsidRPr="00623263">
        <w:rPr>
          <w:lang w:bidi="ar-SA"/>
        </w:rPr>
        <w:t xml:space="preserve"> OutFlowModelTags</w:t>
      </w:r>
      <w:r w:rsidRPr="00623263">
        <w:rPr>
          <w:b/>
          <w:bCs/>
          <w:color w:val="000080"/>
          <w:lang w:bidi="ar-SA"/>
        </w:rPr>
        <w:t>,</w:t>
      </w:r>
      <w:r w:rsidRPr="00623263">
        <w:rPr>
          <w:lang w:bidi="ar-SA"/>
        </w:rPr>
        <w:t xml:space="preserve"> OutFlowHeight</w:t>
      </w:r>
      <w:r w:rsidRPr="00623263">
        <w:rPr>
          <w:b/>
          <w:bCs/>
          <w:color w:val="000080"/>
          <w:lang w:bidi="ar-SA"/>
        </w:rPr>
        <w:t>=</w:t>
      </w:r>
      <w:r w:rsidRPr="00623263">
        <w:rPr>
          <w:color w:val="FF0000"/>
          <w:lang w:bidi="ar-SA"/>
        </w:rPr>
        <w:t>1</w:t>
      </w:r>
      <w:r w:rsidRPr="00623263">
        <w:rPr>
          <w:b/>
          <w:bCs/>
          <w:color w:val="000080"/>
          <w:lang w:bidi="ar-SA"/>
        </w:rPr>
        <w:t>,</w:t>
      </w:r>
      <w:r w:rsidRPr="00623263">
        <w:rPr>
          <w:lang w:bidi="ar-SA"/>
        </w:rPr>
        <w:t xml:space="preserve"> GasConstant</w:t>
      </w:r>
      <w:r w:rsidRPr="00623263">
        <w:rPr>
          <w:b/>
          <w:bCs/>
          <w:color w:val="000080"/>
          <w:lang w:bidi="ar-SA"/>
        </w:rPr>
        <w:t>=</w:t>
      </w:r>
      <w:r w:rsidRPr="00623263">
        <w:rPr>
          <w:color w:val="FF0000"/>
          <w:lang w:bidi="ar-SA"/>
        </w:rPr>
        <w:t>8.31446261815324</w:t>
      </w:r>
      <w:r w:rsidRPr="00623263">
        <w:rPr>
          <w:b/>
          <w:bCs/>
          <w:color w:val="000080"/>
          <w:lang w:bidi="ar-SA"/>
        </w:rPr>
        <w:t>,</w:t>
      </w:r>
      <w:r w:rsidRPr="00623263">
        <w:rPr>
          <w:lang w:bidi="ar-SA"/>
        </w:rPr>
        <w:t xml:space="preserve"> GasDispersionXSegments</w:t>
      </w:r>
      <w:r w:rsidRPr="00623263">
        <w:rPr>
          <w:b/>
          <w:bCs/>
          <w:color w:val="000080"/>
          <w:lang w:bidi="ar-SA"/>
        </w:rPr>
        <w:t>=</w:t>
      </w:r>
      <w:r w:rsidRPr="00623263">
        <w:rPr>
          <w:color w:val="FF0000"/>
          <w:lang w:bidi="ar-SA"/>
        </w:rPr>
        <w:t>10</w:t>
      </w:r>
      <w:r w:rsidRPr="00623263">
        <w:rPr>
          <w:b/>
          <w:bCs/>
          <w:color w:val="000080"/>
          <w:lang w:bidi="ar-SA"/>
        </w:rPr>
        <w:t>,</w:t>
      </w:r>
      <w:r w:rsidRPr="00623263">
        <w:rPr>
          <w:lang w:bidi="ar-SA"/>
        </w:rPr>
        <w:t xml:space="preserve"> GasDisperstionErrorPercent</w:t>
      </w:r>
      <w:r w:rsidRPr="00623263">
        <w:rPr>
          <w:b/>
          <w:bCs/>
          <w:color w:val="000080"/>
          <w:lang w:bidi="ar-SA"/>
        </w:rPr>
        <w:t>=</w:t>
      </w:r>
      <w:r w:rsidRPr="00623263">
        <w:rPr>
          <w:color w:val="FF0000"/>
          <w:lang w:bidi="ar-SA"/>
        </w:rPr>
        <w:t>1</w:t>
      </w:r>
      <w:r w:rsidRPr="00623263">
        <w:rPr>
          <w:b/>
          <w:bCs/>
          <w:color w:val="000080"/>
          <w:lang w:bidi="ar-SA"/>
        </w:rPr>
        <w:t>)</w:t>
      </w:r>
    </w:p>
    <w:p w14:paraId="776E2D4A" w14:textId="77777777" w:rsidR="00623263" w:rsidRDefault="00623263" w:rsidP="00623263">
      <w:pPr>
        <w:pStyle w:val="3NormalLevel3"/>
        <w:numPr>
          <w:ilvl w:val="0"/>
          <w:numId w:val="9"/>
        </w:numPr>
      </w:pPr>
      <w:r>
        <w:t>Input parameters:</w:t>
      </w:r>
    </w:p>
    <w:p w14:paraId="58CC70E8" w14:textId="77777777" w:rsidR="00623263" w:rsidRDefault="00623263" w:rsidP="00623263">
      <w:pPr>
        <w:pStyle w:val="3NormalLevel3"/>
        <w:numPr>
          <w:ilvl w:val="1"/>
          <w:numId w:val="9"/>
        </w:numPr>
      </w:pPr>
      <w:r>
        <w:t>Tag: Unique integer value that will be used for referring to the defined elements or objects.</w:t>
      </w:r>
    </w:p>
    <w:p w14:paraId="36146C64" w14:textId="578976FB" w:rsidR="00623263" w:rsidRDefault="007C0152" w:rsidP="00623263">
      <w:pPr>
        <w:pStyle w:val="3NormalLevel3"/>
        <w:numPr>
          <w:ilvl w:val="1"/>
          <w:numId w:val="9"/>
        </w:numPr>
      </w:pPr>
      <w:r>
        <w:t xml:space="preserve">MatTags: List of defined materials that user wants to consider this module for them as their </w:t>
      </w:r>
      <w:r w:rsidR="00036522">
        <w:t>behavior</w:t>
      </w:r>
      <w:r>
        <w:t>.</w:t>
      </w:r>
    </w:p>
    <w:p w14:paraId="488F18B0" w14:textId="6B328A90" w:rsidR="00623263" w:rsidRDefault="00623263" w:rsidP="00623263">
      <w:pPr>
        <w:pStyle w:val="3NormalLevel3"/>
        <w:numPr>
          <w:ilvl w:val="1"/>
          <w:numId w:val="9"/>
        </w:numPr>
      </w:pPr>
      <w:r w:rsidRPr="00D05AB3">
        <w:t>OutFlowModelTags</w:t>
      </w:r>
      <w:r>
        <w:t xml:space="preserve">: List of outflow models that can </w:t>
      </w:r>
      <w:r w:rsidR="00C90E06">
        <w:t>can cause this type of dispersion</w:t>
      </w:r>
      <w:r>
        <w:t>.</w:t>
      </w:r>
    </w:p>
    <w:p w14:paraId="34B2E20B" w14:textId="0E8E7838" w:rsidR="00623263" w:rsidRDefault="00623263" w:rsidP="00623263">
      <w:pPr>
        <w:pStyle w:val="3NormalLevel3"/>
        <w:numPr>
          <w:ilvl w:val="1"/>
          <w:numId w:val="9"/>
        </w:numPr>
      </w:pPr>
      <w:r w:rsidRPr="00623263">
        <w:rPr>
          <w:lang w:bidi="ar-SA"/>
        </w:rPr>
        <w:t>OutFlowHeight</w:t>
      </w:r>
      <w:r>
        <w:t xml:space="preserve">: Hight that </w:t>
      </w:r>
      <w:r w:rsidR="00BA4365">
        <w:t>gas is outflowing.</w:t>
      </w:r>
    </w:p>
    <w:p w14:paraId="4D968C1F" w14:textId="2F3B3749" w:rsidR="00623263" w:rsidRDefault="00BA4365" w:rsidP="00623263">
      <w:pPr>
        <w:pStyle w:val="3NormalLevel3"/>
        <w:numPr>
          <w:ilvl w:val="1"/>
          <w:numId w:val="9"/>
        </w:numPr>
      </w:pPr>
      <w:r w:rsidRPr="00623263">
        <w:rPr>
          <w:lang w:bidi="ar-SA"/>
        </w:rPr>
        <w:t>GasDispersionXSegments</w:t>
      </w:r>
      <w:r w:rsidR="00623263">
        <w:t xml:space="preserve">: </w:t>
      </w:r>
      <w:r>
        <w:t xml:space="preserve">number of segments that </w:t>
      </w:r>
      <w:r w:rsidR="001D39AB">
        <w:t xml:space="preserve">are </w:t>
      </w:r>
      <w:r>
        <w:t>consider</w:t>
      </w:r>
      <w:r w:rsidR="001D39AB">
        <w:t>ed</w:t>
      </w:r>
      <w:r>
        <w:t xml:space="preserve"> to calculate the dispersion and also </w:t>
      </w:r>
      <w:r w:rsidR="001D39AB">
        <w:t>dispersed mass</w:t>
      </w:r>
      <w:r w:rsidR="007C0152">
        <w:t xml:space="preserve"> of gas</w:t>
      </w:r>
      <w:r w:rsidR="00C90E06">
        <w:t>.</w:t>
      </w:r>
    </w:p>
    <w:p w14:paraId="28AFFBA9" w14:textId="0D1B214E" w:rsidR="00BA4365" w:rsidRDefault="007C0152" w:rsidP="00623263">
      <w:pPr>
        <w:pStyle w:val="3NormalLevel3"/>
        <w:numPr>
          <w:ilvl w:val="1"/>
          <w:numId w:val="9"/>
        </w:numPr>
      </w:pPr>
      <w:r w:rsidRPr="00623263">
        <w:rPr>
          <w:lang w:bidi="ar-SA"/>
        </w:rPr>
        <w:t>GasDisperstionErrorPercent</w:t>
      </w:r>
      <w:r>
        <w:rPr>
          <w:lang w:bidi="ar-SA"/>
        </w:rPr>
        <w:t>: Error percentage for numerical calculations.</w:t>
      </w:r>
    </w:p>
    <w:p w14:paraId="238A7015" w14:textId="77777777" w:rsidR="00623263" w:rsidRDefault="00623263" w:rsidP="00623263">
      <w:pPr>
        <w:pStyle w:val="3NormalLevel3"/>
        <w:numPr>
          <w:ilvl w:val="0"/>
          <w:numId w:val="9"/>
        </w:numPr>
        <w:spacing w:before="240"/>
      </w:pPr>
      <w:r>
        <w:t>Hypothesizes: Nothing special.</w:t>
      </w:r>
    </w:p>
    <w:p w14:paraId="10FAA1E9" w14:textId="032FF40E" w:rsidR="00623263" w:rsidRDefault="00623263" w:rsidP="00623263">
      <w:pPr>
        <w:pStyle w:val="3NormalLevel3"/>
        <w:numPr>
          <w:ilvl w:val="0"/>
          <w:numId w:val="9"/>
        </w:numPr>
      </w:pPr>
      <w:r>
        <w:t>Example:</w:t>
      </w:r>
    </w:p>
    <w:p w14:paraId="35518F01" w14:textId="582CB5EB" w:rsidR="007C0152" w:rsidRPr="007C0152" w:rsidRDefault="00544EC2" w:rsidP="007C0152">
      <w:pPr>
        <w:pStyle w:val="CodesLine"/>
        <w:rPr>
          <w:rFonts w:ascii="Times New Roman" w:hAnsi="Times New Roman" w:cs="Times New Roman"/>
          <w:szCs w:val="24"/>
          <w:lang w:bidi="ar-SA"/>
        </w:rPr>
      </w:pPr>
      <w:r>
        <w:rPr>
          <w:lang w:bidi="ar-SA"/>
        </w:rPr>
        <w:t>opr.</w:t>
      </w:r>
      <w:r w:rsidR="007C0152" w:rsidRPr="007C0152">
        <w:rPr>
          <w:lang w:bidi="ar-SA"/>
        </w:rPr>
        <w:t>DispersionSpreadModels</w:t>
      </w:r>
      <w:r w:rsidR="007C0152" w:rsidRPr="007C0152">
        <w:rPr>
          <w:b/>
          <w:bCs/>
          <w:color w:val="000080"/>
          <w:lang w:bidi="ar-SA"/>
        </w:rPr>
        <w:t>.</w:t>
      </w:r>
      <w:r w:rsidR="007C0152" w:rsidRPr="007C0152">
        <w:rPr>
          <w:lang w:bidi="ar-SA"/>
        </w:rPr>
        <w:t>GasGaussian</w:t>
      </w:r>
      <w:r w:rsidR="007C0152" w:rsidRPr="007C0152">
        <w:rPr>
          <w:b/>
          <w:bCs/>
          <w:color w:val="000080"/>
          <w:lang w:bidi="ar-SA"/>
        </w:rPr>
        <w:t>(</w:t>
      </w:r>
      <w:r w:rsidR="007C0152" w:rsidRPr="007C0152">
        <w:rPr>
          <w:lang w:bidi="ar-SA"/>
        </w:rPr>
        <w:t>tag</w:t>
      </w:r>
      <w:r w:rsidR="007C0152" w:rsidRPr="007C0152">
        <w:rPr>
          <w:b/>
          <w:bCs/>
          <w:color w:val="000080"/>
          <w:lang w:bidi="ar-SA"/>
        </w:rPr>
        <w:t>=</w:t>
      </w:r>
      <w:r w:rsidR="007C0152" w:rsidRPr="007C0152">
        <w:rPr>
          <w:color w:val="FF0000"/>
          <w:lang w:bidi="ar-SA"/>
        </w:rPr>
        <w:t>1</w:t>
      </w:r>
      <w:r w:rsidR="007C0152" w:rsidRPr="007C0152">
        <w:rPr>
          <w:b/>
          <w:bCs/>
          <w:color w:val="000080"/>
          <w:lang w:bidi="ar-SA"/>
        </w:rPr>
        <w:t>,</w:t>
      </w:r>
      <w:r w:rsidR="007C0152" w:rsidRPr="007C0152">
        <w:rPr>
          <w:lang w:bidi="ar-SA"/>
        </w:rPr>
        <w:t>MatTags</w:t>
      </w:r>
      <w:r w:rsidR="007C0152" w:rsidRPr="007C0152">
        <w:rPr>
          <w:b/>
          <w:bCs/>
          <w:color w:val="000080"/>
          <w:lang w:bidi="ar-SA"/>
        </w:rPr>
        <w:t>=[</w:t>
      </w:r>
      <w:r w:rsidR="007C0152" w:rsidRPr="007C0152">
        <w:rPr>
          <w:color w:val="FF0000"/>
          <w:lang w:bidi="ar-SA"/>
        </w:rPr>
        <w:t>1</w:t>
      </w:r>
      <w:r w:rsidR="007C0152" w:rsidRPr="007C0152">
        <w:rPr>
          <w:b/>
          <w:bCs/>
          <w:color w:val="000080"/>
          <w:lang w:bidi="ar-SA"/>
        </w:rPr>
        <w:t>],</w:t>
      </w:r>
      <w:r w:rsidR="007C0152" w:rsidRPr="007C0152">
        <w:rPr>
          <w:lang w:bidi="ar-SA"/>
        </w:rPr>
        <w:t xml:space="preserve"> OutFlowModelTags</w:t>
      </w:r>
      <w:r w:rsidR="007C0152" w:rsidRPr="007C0152">
        <w:rPr>
          <w:b/>
          <w:bCs/>
          <w:color w:val="000080"/>
          <w:lang w:bidi="ar-SA"/>
        </w:rPr>
        <w:t>=[</w:t>
      </w:r>
      <w:r w:rsidR="007C0152" w:rsidRPr="007C0152">
        <w:rPr>
          <w:color w:val="FF0000"/>
          <w:lang w:bidi="ar-SA"/>
        </w:rPr>
        <w:t>1</w:t>
      </w:r>
      <w:r w:rsidR="007C0152" w:rsidRPr="007C0152">
        <w:rPr>
          <w:b/>
          <w:bCs/>
          <w:color w:val="000080"/>
          <w:lang w:bidi="ar-SA"/>
        </w:rPr>
        <w:t>,</w:t>
      </w:r>
      <w:r w:rsidR="007C0152" w:rsidRPr="007C0152">
        <w:rPr>
          <w:color w:val="FF0000"/>
          <w:lang w:bidi="ar-SA"/>
        </w:rPr>
        <w:t>2</w:t>
      </w:r>
      <w:r w:rsidR="007C0152" w:rsidRPr="007C0152">
        <w:rPr>
          <w:b/>
          <w:bCs/>
          <w:color w:val="000080"/>
          <w:lang w:bidi="ar-SA"/>
        </w:rPr>
        <w:t>,</w:t>
      </w:r>
      <w:r w:rsidR="007C0152" w:rsidRPr="007C0152">
        <w:rPr>
          <w:color w:val="FF0000"/>
          <w:lang w:bidi="ar-SA"/>
        </w:rPr>
        <w:t>3</w:t>
      </w:r>
      <w:r w:rsidR="007C0152" w:rsidRPr="007C0152">
        <w:rPr>
          <w:b/>
          <w:bCs/>
          <w:color w:val="000080"/>
          <w:lang w:bidi="ar-SA"/>
        </w:rPr>
        <w:t>,</w:t>
      </w:r>
      <w:r w:rsidR="007C0152" w:rsidRPr="007C0152">
        <w:rPr>
          <w:color w:val="FF0000"/>
          <w:lang w:bidi="ar-SA"/>
        </w:rPr>
        <w:t>4</w:t>
      </w:r>
      <w:r w:rsidR="007C0152" w:rsidRPr="007C0152">
        <w:rPr>
          <w:b/>
          <w:bCs/>
          <w:color w:val="000080"/>
          <w:lang w:bidi="ar-SA"/>
        </w:rPr>
        <w:t>])</w:t>
      </w:r>
    </w:p>
    <w:p w14:paraId="61B27E6C" w14:textId="28ECC868" w:rsidR="007C0152" w:rsidRDefault="00262158" w:rsidP="00262158">
      <w:pPr>
        <w:pStyle w:val="Heading3"/>
      </w:pPr>
      <w:bookmarkStart w:id="41" w:name="_Toc126182672"/>
      <w:r w:rsidRPr="00262158">
        <w:t>LqdSprdGaussianGasDisp</w:t>
      </w:r>
      <w:bookmarkEnd w:id="41"/>
    </w:p>
    <w:p w14:paraId="1ED11214" w14:textId="4D296C89" w:rsidR="00262158" w:rsidRDefault="00262158" w:rsidP="00262158">
      <w:pPr>
        <w:pStyle w:val="3NormalLevel3"/>
      </w:pPr>
      <w:r>
        <w:t xml:space="preserve">This module is for modeling the spread of the liquids and then calculate its gas dispersion in the environment. </w:t>
      </w:r>
      <w:r w:rsidR="007A7073">
        <w:t>So,</w:t>
      </w:r>
      <w:r>
        <w:t xml:space="preserve"> it is appropriate for liquids that their gas dispersions are important to be considered. </w:t>
      </w:r>
    </w:p>
    <w:p w14:paraId="789F5266" w14:textId="77777777" w:rsidR="00262158" w:rsidRDefault="00262158" w:rsidP="00262158">
      <w:pPr>
        <w:pStyle w:val="3NormalLevel3"/>
        <w:numPr>
          <w:ilvl w:val="0"/>
          <w:numId w:val="9"/>
        </w:numPr>
      </w:pPr>
      <w:r>
        <w:t>Command structure:</w:t>
      </w:r>
    </w:p>
    <w:p w14:paraId="2D7623EA" w14:textId="6713E48B" w:rsidR="00533D6D" w:rsidRPr="00533D6D" w:rsidRDefault="00544EC2" w:rsidP="00533D6D">
      <w:pPr>
        <w:pStyle w:val="CodesLine"/>
        <w:rPr>
          <w:lang w:bidi="ar-SA"/>
        </w:rPr>
      </w:pPr>
      <w:r>
        <w:rPr>
          <w:lang w:bidi="ar-SA"/>
        </w:rPr>
        <w:t>opr.</w:t>
      </w:r>
      <w:r w:rsidR="00533D6D" w:rsidRPr="00533D6D">
        <w:rPr>
          <w:lang w:bidi="ar-SA"/>
        </w:rPr>
        <w:t>DispersionSpreadModels</w:t>
      </w:r>
      <w:r w:rsidR="00533D6D" w:rsidRPr="00533D6D">
        <w:rPr>
          <w:b/>
          <w:bCs/>
          <w:color w:val="000080"/>
          <w:lang w:bidi="ar-SA"/>
        </w:rPr>
        <w:t>.</w:t>
      </w:r>
      <w:r w:rsidR="00533D6D" w:rsidRPr="00533D6D">
        <w:rPr>
          <w:lang w:bidi="ar-SA"/>
        </w:rPr>
        <w:t>LqdSprdGaussianGasDisp</w:t>
      </w:r>
      <w:r w:rsidR="00533D6D" w:rsidRPr="00533D6D">
        <w:rPr>
          <w:b/>
          <w:bCs/>
          <w:color w:val="000080"/>
          <w:lang w:bidi="ar-SA"/>
        </w:rPr>
        <w:t>(</w:t>
      </w:r>
    </w:p>
    <w:p w14:paraId="3F2627F2" w14:textId="5616F0D7" w:rsidR="00533D6D" w:rsidRPr="00533D6D" w:rsidRDefault="00533D6D" w:rsidP="00533D6D">
      <w:pPr>
        <w:pStyle w:val="CodesLine"/>
        <w:rPr>
          <w:lang w:bidi="ar-SA"/>
        </w:rPr>
      </w:pPr>
      <w:r w:rsidRPr="00533D6D">
        <w:rPr>
          <w:lang w:bidi="ar-SA"/>
        </w:rPr>
        <w:t xml:space="preserve">    tag</w:t>
      </w:r>
      <w:r w:rsidRPr="00533D6D">
        <w:rPr>
          <w:b/>
          <w:bCs/>
          <w:color w:val="000080"/>
          <w:lang w:bidi="ar-SA"/>
        </w:rPr>
        <w:t>,</w:t>
      </w:r>
      <w:r w:rsidRPr="00533D6D">
        <w:rPr>
          <w:lang w:bidi="ar-SA"/>
        </w:rPr>
        <w:t xml:space="preserve"> MatTags</w:t>
      </w:r>
      <w:r w:rsidRPr="00533D6D">
        <w:rPr>
          <w:b/>
          <w:bCs/>
          <w:color w:val="000080"/>
          <w:lang w:bidi="ar-SA"/>
        </w:rPr>
        <w:t>,</w:t>
      </w:r>
      <w:r w:rsidRPr="00533D6D">
        <w:rPr>
          <w:lang w:bidi="ar-SA"/>
        </w:rPr>
        <w:t xml:space="preserve"> OutFlowModelTags</w:t>
      </w:r>
      <w:r w:rsidRPr="00533D6D">
        <w:rPr>
          <w:b/>
          <w:bCs/>
          <w:color w:val="000080"/>
          <w:lang w:bidi="ar-SA"/>
        </w:rPr>
        <w:t>,</w:t>
      </w:r>
    </w:p>
    <w:p w14:paraId="35D74036" w14:textId="49CA201C" w:rsidR="00533D6D" w:rsidRPr="00533D6D" w:rsidRDefault="00533D6D" w:rsidP="00533D6D">
      <w:pPr>
        <w:pStyle w:val="CodesLine"/>
        <w:rPr>
          <w:lang w:bidi="ar-SA"/>
        </w:rPr>
      </w:pPr>
      <w:r w:rsidRPr="00533D6D">
        <w:rPr>
          <w:lang w:bidi="ar-SA"/>
        </w:rPr>
        <w:t xml:space="preserve">    MinDisThickness</w:t>
      </w:r>
      <w:r w:rsidRPr="00533D6D">
        <w:rPr>
          <w:b/>
          <w:bCs/>
          <w:color w:val="000080"/>
          <w:lang w:bidi="ar-SA"/>
        </w:rPr>
        <w:t>=</w:t>
      </w:r>
      <w:r w:rsidRPr="00533D6D">
        <w:rPr>
          <w:color w:val="FF0000"/>
          <w:lang w:bidi="ar-SA"/>
        </w:rPr>
        <w:t>0.0</w:t>
      </w:r>
      <w:r w:rsidR="0034254C">
        <w:rPr>
          <w:color w:val="FF0000"/>
          <w:lang w:bidi="ar-SA"/>
        </w:rPr>
        <w:t>1</w:t>
      </w:r>
      <w:r w:rsidRPr="00533D6D">
        <w:rPr>
          <w:b/>
          <w:bCs/>
          <w:color w:val="000080"/>
          <w:lang w:bidi="ar-SA"/>
        </w:rPr>
        <w:t>,</w:t>
      </w:r>
    </w:p>
    <w:p w14:paraId="1DC73488" w14:textId="77777777" w:rsidR="00533D6D" w:rsidRPr="00533D6D" w:rsidRDefault="00533D6D" w:rsidP="00533D6D">
      <w:pPr>
        <w:pStyle w:val="CodesLine"/>
        <w:rPr>
          <w:lang w:bidi="ar-SA"/>
        </w:rPr>
      </w:pPr>
      <w:r w:rsidRPr="00533D6D">
        <w:rPr>
          <w:lang w:bidi="ar-SA"/>
        </w:rPr>
        <w:t xml:space="preserve">    Surface_Roughnesslist</w:t>
      </w:r>
      <w:r w:rsidRPr="00533D6D">
        <w:rPr>
          <w:b/>
          <w:bCs/>
          <w:color w:val="000080"/>
          <w:lang w:bidi="ar-SA"/>
        </w:rPr>
        <w:t>=[],</w:t>
      </w:r>
    </w:p>
    <w:p w14:paraId="7E3701DF" w14:textId="77777777" w:rsidR="00533D6D" w:rsidRPr="00533D6D" w:rsidRDefault="00533D6D" w:rsidP="00533D6D">
      <w:pPr>
        <w:pStyle w:val="CodesLine"/>
        <w:rPr>
          <w:lang w:bidi="ar-SA"/>
        </w:rPr>
      </w:pPr>
      <w:r w:rsidRPr="00533D6D">
        <w:rPr>
          <w:lang w:bidi="ar-SA"/>
        </w:rPr>
        <w:lastRenderedPageBreak/>
        <w:t xml:space="preserve">    Surface_RoughnessThickness</w:t>
      </w:r>
      <w:r w:rsidRPr="00533D6D">
        <w:rPr>
          <w:b/>
          <w:bCs/>
          <w:color w:val="000080"/>
          <w:lang w:bidi="ar-SA"/>
        </w:rPr>
        <w:t>=[],</w:t>
      </w:r>
    </w:p>
    <w:p w14:paraId="1F4FB842" w14:textId="77777777" w:rsidR="00533D6D" w:rsidRPr="00533D6D" w:rsidRDefault="00533D6D" w:rsidP="00533D6D">
      <w:pPr>
        <w:pStyle w:val="CodesLine"/>
        <w:rPr>
          <w:lang w:bidi="ar-SA"/>
        </w:rPr>
      </w:pPr>
      <w:r w:rsidRPr="00533D6D">
        <w:rPr>
          <w:lang w:bidi="ar-SA"/>
        </w:rPr>
        <w:t xml:space="preserve">    Vaporization_Delta_t</w:t>
      </w:r>
      <w:r w:rsidRPr="00533D6D">
        <w:rPr>
          <w:b/>
          <w:bCs/>
          <w:color w:val="000080"/>
          <w:lang w:bidi="ar-SA"/>
        </w:rPr>
        <w:t>=</w:t>
      </w:r>
      <w:r w:rsidRPr="00533D6D">
        <w:rPr>
          <w:color w:val="FF0000"/>
          <w:lang w:bidi="ar-SA"/>
        </w:rPr>
        <w:t>10</w:t>
      </w:r>
      <w:r w:rsidRPr="00533D6D">
        <w:rPr>
          <w:b/>
          <w:bCs/>
          <w:color w:val="000080"/>
          <w:lang w:bidi="ar-SA"/>
        </w:rPr>
        <w:t>,</w:t>
      </w:r>
    </w:p>
    <w:p w14:paraId="505C7359" w14:textId="77777777" w:rsidR="00533D6D" w:rsidRPr="00533D6D" w:rsidRDefault="00533D6D" w:rsidP="00533D6D">
      <w:pPr>
        <w:pStyle w:val="CodesLine"/>
        <w:rPr>
          <w:lang w:bidi="ar-SA"/>
        </w:rPr>
      </w:pPr>
      <w:r w:rsidRPr="00533D6D">
        <w:rPr>
          <w:lang w:bidi="ar-SA"/>
        </w:rPr>
        <w:t xml:space="preserve">    TotalDuration</w:t>
      </w:r>
      <w:r w:rsidRPr="00533D6D">
        <w:rPr>
          <w:b/>
          <w:bCs/>
          <w:color w:val="000080"/>
          <w:lang w:bidi="ar-SA"/>
        </w:rPr>
        <w:t>=</w:t>
      </w:r>
      <w:r w:rsidRPr="00533D6D">
        <w:rPr>
          <w:color w:val="FF0000"/>
          <w:lang w:bidi="ar-SA"/>
        </w:rPr>
        <w:t>1800</w:t>
      </w:r>
      <w:r w:rsidRPr="00533D6D">
        <w:rPr>
          <w:b/>
          <w:bCs/>
          <w:color w:val="000080"/>
          <w:lang w:bidi="ar-SA"/>
        </w:rPr>
        <w:t>,</w:t>
      </w:r>
    </w:p>
    <w:p w14:paraId="05C20017" w14:textId="77777777" w:rsidR="00533D6D" w:rsidRPr="00533D6D" w:rsidRDefault="00533D6D" w:rsidP="00533D6D">
      <w:pPr>
        <w:pStyle w:val="CodesLine"/>
        <w:rPr>
          <w:lang w:bidi="ar-SA"/>
        </w:rPr>
      </w:pPr>
      <w:r w:rsidRPr="00533D6D">
        <w:rPr>
          <w:lang w:bidi="ar-SA"/>
        </w:rPr>
        <w:t xml:space="preserve">    GasConstant</w:t>
      </w:r>
      <w:r w:rsidRPr="00533D6D">
        <w:rPr>
          <w:b/>
          <w:bCs/>
          <w:color w:val="000080"/>
          <w:lang w:bidi="ar-SA"/>
        </w:rPr>
        <w:t>=</w:t>
      </w:r>
      <w:r w:rsidRPr="00533D6D">
        <w:rPr>
          <w:color w:val="FF0000"/>
          <w:lang w:bidi="ar-SA"/>
        </w:rPr>
        <w:t>8.31446261815324</w:t>
      </w:r>
      <w:r w:rsidRPr="00533D6D">
        <w:rPr>
          <w:b/>
          <w:bCs/>
          <w:color w:val="000080"/>
          <w:lang w:bidi="ar-SA"/>
        </w:rPr>
        <w:t>,</w:t>
      </w:r>
    </w:p>
    <w:p w14:paraId="7E8A3543" w14:textId="77777777" w:rsidR="00533D6D" w:rsidRPr="00533D6D" w:rsidRDefault="00533D6D" w:rsidP="00533D6D">
      <w:pPr>
        <w:pStyle w:val="CodesLine"/>
        <w:rPr>
          <w:lang w:bidi="ar-SA"/>
        </w:rPr>
      </w:pPr>
      <w:r w:rsidRPr="00533D6D">
        <w:rPr>
          <w:lang w:bidi="ar-SA"/>
        </w:rPr>
        <w:t xml:space="preserve">    GasDispersionXSegments</w:t>
      </w:r>
      <w:r w:rsidRPr="00533D6D">
        <w:rPr>
          <w:b/>
          <w:bCs/>
          <w:color w:val="000080"/>
          <w:lang w:bidi="ar-SA"/>
        </w:rPr>
        <w:t>=</w:t>
      </w:r>
      <w:r w:rsidRPr="00533D6D">
        <w:rPr>
          <w:color w:val="FF0000"/>
          <w:lang w:bidi="ar-SA"/>
        </w:rPr>
        <w:t>10</w:t>
      </w:r>
      <w:r w:rsidRPr="00533D6D">
        <w:rPr>
          <w:b/>
          <w:bCs/>
          <w:color w:val="000080"/>
          <w:lang w:bidi="ar-SA"/>
        </w:rPr>
        <w:t>,</w:t>
      </w:r>
    </w:p>
    <w:p w14:paraId="4DCEB797" w14:textId="39153F52" w:rsidR="00533D6D" w:rsidRPr="00533D6D" w:rsidRDefault="00533D6D" w:rsidP="00533D6D">
      <w:pPr>
        <w:pStyle w:val="CodesLine"/>
        <w:rPr>
          <w:lang w:bidi="ar-SA"/>
        </w:rPr>
      </w:pPr>
      <w:r w:rsidRPr="00533D6D">
        <w:rPr>
          <w:lang w:bidi="ar-SA"/>
        </w:rPr>
        <w:t xml:space="preserve">    GasDisperstionErrorPercent</w:t>
      </w:r>
      <w:r w:rsidRPr="00533D6D">
        <w:rPr>
          <w:b/>
          <w:bCs/>
          <w:color w:val="000080"/>
          <w:lang w:bidi="ar-SA"/>
        </w:rPr>
        <w:t>=</w:t>
      </w:r>
      <w:r w:rsidRPr="00533D6D">
        <w:rPr>
          <w:color w:val="FF0000"/>
          <w:lang w:bidi="ar-SA"/>
        </w:rPr>
        <w:t>1</w:t>
      </w:r>
      <w:r w:rsidRPr="00533D6D">
        <w:rPr>
          <w:b/>
          <w:bCs/>
          <w:color w:val="000080"/>
          <w:lang w:bidi="ar-SA"/>
        </w:rPr>
        <w:t>,)</w:t>
      </w:r>
    </w:p>
    <w:p w14:paraId="1592C0D2" w14:textId="77777777" w:rsidR="00774E1B" w:rsidRDefault="00774E1B" w:rsidP="00774E1B">
      <w:pPr>
        <w:pStyle w:val="3NormalLevel3"/>
        <w:numPr>
          <w:ilvl w:val="0"/>
          <w:numId w:val="9"/>
        </w:numPr>
      </w:pPr>
      <w:r>
        <w:t>Input parameters:</w:t>
      </w:r>
    </w:p>
    <w:p w14:paraId="39FC01DF" w14:textId="77777777" w:rsidR="00774E1B" w:rsidRDefault="00774E1B" w:rsidP="00774E1B">
      <w:pPr>
        <w:pStyle w:val="3NormalLevel3"/>
        <w:numPr>
          <w:ilvl w:val="1"/>
          <w:numId w:val="9"/>
        </w:numPr>
      </w:pPr>
      <w:r>
        <w:t>Tag: Unique integer value that will be used for referring to the defined elements or objects.</w:t>
      </w:r>
    </w:p>
    <w:p w14:paraId="13E089BA" w14:textId="77777777" w:rsidR="00774E1B" w:rsidRDefault="00774E1B" w:rsidP="00774E1B">
      <w:pPr>
        <w:pStyle w:val="3NormalLevel3"/>
        <w:numPr>
          <w:ilvl w:val="1"/>
          <w:numId w:val="9"/>
        </w:numPr>
      </w:pPr>
      <w:r>
        <w:t>MatTags: List of defined materials that user wants to consider this module for them as their behaviour.</w:t>
      </w:r>
    </w:p>
    <w:p w14:paraId="28106383" w14:textId="6A3EAC75" w:rsidR="00774E1B" w:rsidRDefault="00774E1B" w:rsidP="00774E1B">
      <w:pPr>
        <w:pStyle w:val="3NormalLevel3"/>
        <w:numPr>
          <w:ilvl w:val="1"/>
          <w:numId w:val="9"/>
        </w:numPr>
      </w:pPr>
      <w:r w:rsidRPr="00D05AB3">
        <w:t>OutFlowModelTags</w:t>
      </w:r>
      <w:r>
        <w:t>: List of outflow models that can happen after happening defined fragility tag.</w:t>
      </w:r>
    </w:p>
    <w:p w14:paraId="00EB4D94" w14:textId="591003E2" w:rsidR="0034254C" w:rsidRDefault="0034254C" w:rsidP="0034254C">
      <w:pPr>
        <w:pStyle w:val="3NormalLevel3"/>
        <w:numPr>
          <w:ilvl w:val="1"/>
          <w:numId w:val="9"/>
        </w:numPr>
      </w:pPr>
      <w:r w:rsidRPr="00D05AB3">
        <w:t>MinDisThickness</w:t>
      </w:r>
      <w:r>
        <w:t xml:space="preserve">: Minimum thickness of the liquid until it has not reached to the dike wall (if dike has been defined before). If user do not define any value for this </w:t>
      </w:r>
      <w:r w:rsidR="004B1C2D">
        <w:t>parameter,</w:t>
      </w:r>
      <w:r>
        <w:t xml:space="preserve"> it will be considered equal to 0.01 m.</w:t>
      </w:r>
    </w:p>
    <w:p w14:paraId="6E7618E6" w14:textId="77777777" w:rsidR="0034254C" w:rsidRDefault="0034254C" w:rsidP="0034254C">
      <w:pPr>
        <w:pStyle w:val="3NormalLevel3"/>
        <w:numPr>
          <w:ilvl w:val="1"/>
          <w:numId w:val="9"/>
        </w:numPr>
      </w:pPr>
      <w:r w:rsidRPr="00F87BDC">
        <w:rPr>
          <w:lang w:bidi="ar-SA"/>
        </w:rPr>
        <w:t>Surface_Roughnesslist</w:t>
      </w:r>
      <w:r>
        <w:rPr>
          <w:lang w:bidi="ar-SA"/>
        </w:rPr>
        <w:t>: List of surfaces roughness’s.</w:t>
      </w:r>
    </w:p>
    <w:p w14:paraId="43A62ABD" w14:textId="77777777" w:rsidR="0034254C" w:rsidRDefault="0034254C" w:rsidP="0034254C">
      <w:pPr>
        <w:pStyle w:val="3NormalLevel3"/>
        <w:numPr>
          <w:ilvl w:val="1"/>
          <w:numId w:val="9"/>
        </w:numPr>
      </w:pPr>
      <w:r w:rsidRPr="00F87BDC">
        <w:rPr>
          <w:lang w:bidi="ar-SA"/>
        </w:rPr>
        <w:t>Surface_RoughnessThickness</w:t>
      </w:r>
      <w:r>
        <w:rPr>
          <w:lang w:bidi="ar-SA"/>
        </w:rPr>
        <w:t xml:space="preserve">: Thickness values corresponding to each </w:t>
      </w:r>
      <w:r w:rsidRPr="00F87BDC">
        <w:rPr>
          <w:lang w:bidi="ar-SA"/>
        </w:rPr>
        <w:t>Roughnesslist</w:t>
      </w:r>
      <w:r>
        <w:rPr>
          <w:lang w:bidi="ar-SA"/>
        </w:rPr>
        <w:t xml:space="preserve"> value.</w:t>
      </w:r>
    </w:p>
    <w:p w14:paraId="111BB186" w14:textId="4E064452" w:rsidR="0034254C" w:rsidRDefault="00774AE7" w:rsidP="00774E1B">
      <w:pPr>
        <w:pStyle w:val="3NormalLevel3"/>
        <w:numPr>
          <w:ilvl w:val="1"/>
          <w:numId w:val="9"/>
        </w:numPr>
      </w:pPr>
      <w:r w:rsidRPr="00533D6D">
        <w:rPr>
          <w:lang w:bidi="ar-SA"/>
        </w:rPr>
        <w:t>Vaporization_Delta_t</w:t>
      </w:r>
      <w:r>
        <w:rPr>
          <w:lang w:bidi="ar-SA"/>
        </w:rPr>
        <w:t>:</w:t>
      </w:r>
    </w:p>
    <w:p w14:paraId="6177E689" w14:textId="0192FFBF" w:rsidR="00D04EF5" w:rsidRDefault="00D04EF5" w:rsidP="00774E1B">
      <w:pPr>
        <w:pStyle w:val="3NormalLevel3"/>
        <w:numPr>
          <w:ilvl w:val="1"/>
          <w:numId w:val="9"/>
        </w:numPr>
      </w:pPr>
      <w:r w:rsidRPr="00533D6D">
        <w:rPr>
          <w:lang w:bidi="ar-SA"/>
        </w:rPr>
        <w:t>TotalDuration</w:t>
      </w:r>
      <w:r>
        <w:rPr>
          <w:lang w:bidi="ar-SA"/>
        </w:rPr>
        <w:t xml:space="preserve">: </w:t>
      </w:r>
    </w:p>
    <w:p w14:paraId="309BE0C3" w14:textId="77777777" w:rsidR="00774AE7" w:rsidRDefault="00774AE7" w:rsidP="00774AE7">
      <w:pPr>
        <w:pStyle w:val="3NormalLevel3"/>
        <w:numPr>
          <w:ilvl w:val="1"/>
          <w:numId w:val="9"/>
        </w:numPr>
      </w:pPr>
      <w:r w:rsidRPr="00623263">
        <w:rPr>
          <w:lang w:bidi="ar-SA"/>
        </w:rPr>
        <w:t>GasDispersionXSegments</w:t>
      </w:r>
      <w:r>
        <w:t>: number of segments that are considered to calculate the dispersion and also dispersed mass of gas</w:t>
      </w:r>
    </w:p>
    <w:p w14:paraId="670A584D" w14:textId="165AA8B9" w:rsidR="00774AE7" w:rsidRDefault="00774AE7" w:rsidP="00774AE7">
      <w:pPr>
        <w:pStyle w:val="3NormalLevel3"/>
        <w:numPr>
          <w:ilvl w:val="1"/>
          <w:numId w:val="9"/>
        </w:numPr>
      </w:pPr>
      <w:r w:rsidRPr="00623263">
        <w:rPr>
          <w:lang w:bidi="ar-SA"/>
        </w:rPr>
        <w:t>GasDisperstionErrorPercent</w:t>
      </w:r>
      <w:r>
        <w:rPr>
          <w:lang w:bidi="ar-SA"/>
        </w:rPr>
        <w:t>: Error percentage for numerical calculations.</w:t>
      </w:r>
    </w:p>
    <w:p w14:paraId="4D61A03E" w14:textId="77777777" w:rsidR="00D04EF5" w:rsidRDefault="00D04EF5" w:rsidP="00D04EF5">
      <w:pPr>
        <w:pStyle w:val="3NormalLevel3"/>
        <w:numPr>
          <w:ilvl w:val="0"/>
          <w:numId w:val="9"/>
        </w:numPr>
        <w:spacing w:before="240"/>
      </w:pPr>
      <w:r>
        <w:t>Hypothesizes: Nothing special.</w:t>
      </w:r>
    </w:p>
    <w:p w14:paraId="354D5898" w14:textId="77777777" w:rsidR="00D04EF5" w:rsidRDefault="00D04EF5" w:rsidP="00D04EF5">
      <w:pPr>
        <w:pStyle w:val="3NormalLevel3"/>
        <w:numPr>
          <w:ilvl w:val="0"/>
          <w:numId w:val="9"/>
        </w:numPr>
      </w:pPr>
      <w:r>
        <w:t>Example:</w:t>
      </w:r>
    </w:p>
    <w:p w14:paraId="1364CD17" w14:textId="34603DC5" w:rsidR="00D04EF5" w:rsidRPr="00D04EF5" w:rsidRDefault="00544EC2" w:rsidP="00D04EF5">
      <w:pPr>
        <w:pStyle w:val="CodesLine"/>
        <w:rPr>
          <w:rFonts w:ascii="Times New Roman" w:hAnsi="Times New Roman" w:cs="Times New Roman"/>
          <w:szCs w:val="24"/>
          <w:lang w:bidi="ar-SA"/>
        </w:rPr>
      </w:pPr>
      <w:r>
        <w:rPr>
          <w:lang w:bidi="ar-SA"/>
        </w:rPr>
        <w:t>opr.</w:t>
      </w:r>
      <w:r w:rsidR="00D04EF5" w:rsidRPr="00D04EF5">
        <w:rPr>
          <w:lang w:bidi="ar-SA"/>
        </w:rPr>
        <w:t>DispersionSpreadModels</w:t>
      </w:r>
      <w:r w:rsidR="00D04EF5" w:rsidRPr="00D04EF5">
        <w:rPr>
          <w:b/>
          <w:bCs/>
          <w:color w:val="000080"/>
          <w:lang w:bidi="ar-SA"/>
        </w:rPr>
        <w:t>.</w:t>
      </w:r>
      <w:r w:rsidR="00D04EF5" w:rsidRPr="00D04EF5">
        <w:rPr>
          <w:lang w:bidi="ar-SA"/>
        </w:rPr>
        <w:t>LqdSprdGaussianGasDisp</w:t>
      </w:r>
      <w:r w:rsidR="00D04EF5" w:rsidRPr="00D04EF5">
        <w:rPr>
          <w:b/>
          <w:bCs/>
          <w:color w:val="000080"/>
          <w:lang w:bidi="ar-SA"/>
        </w:rPr>
        <w:t>(</w:t>
      </w:r>
      <w:r w:rsidR="00D04EF5" w:rsidRPr="00D04EF5">
        <w:rPr>
          <w:lang w:bidi="ar-SA"/>
        </w:rPr>
        <w:t>tag</w:t>
      </w:r>
      <w:r w:rsidR="00D04EF5" w:rsidRPr="00D04EF5">
        <w:rPr>
          <w:b/>
          <w:bCs/>
          <w:color w:val="000080"/>
          <w:lang w:bidi="ar-SA"/>
        </w:rPr>
        <w:t>=</w:t>
      </w:r>
      <w:r w:rsidR="00D04EF5" w:rsidRPr="00D04EF5">
        <w:rPr>
          <w:color w:val="FF0000"/>
          <w:lang w:bidi="ar-SA"/>
        </w:rPr>
        <w:t>4</w:t>
      </w:r>
      <w:r w:rsidR="00D04EF5" w:rsidRPr="00D04EF5">
        <w:rPr>
          <w:b/>
          <w:bCs/>
          <w:color w:val="000080"/>
          <w:lang w:bidi="ar-SA"/>
        </w:rPr>
        <w:t>,</w:t>
      </w:r>
      <w:r w:rsidR="00D04EF5" w:rsidRPr="00D04EF5">
        <w:rPr>
          <w:lang w:bidi="ar-SA"/>
        </w:rPr>
        <w:t>MatTags</w:t>
      </w:r>
      <w:r w:rsidR="00D04EF5" w:rsidRPr="00D04EF5">
        <w:rPr>
          <w:b/>
          <w:bCs/>
          <w:color w:val="000080"/>
          <w:lang w:bidi="ar-SA"/>
        </w:rPr>
        <w:t>=[</w:t>
      </w:r>
      <w:r w:rsidR="00D04EF5" w:rsidRPr="00D04EF5">
        <w:rPr>
          <w:color w:val="FF0000"/>
          <w:lang w:bidi="ar-SA"/>
        </w:rPr>
        <w:t>3</w:t>
      </w:r>
      <w:r w:rsidR="00D04EF5" w:rsidRPr="00D04EF5">
        <w:rPr>
          <w:b/>
          <w:bCs/>
          <w:color w:val="000080"/>
          <w:lang w:bidi="ar-SA"/>
        </w:rPr>
        <w:t>,</w:t>
      </w:r>
      <w:r w:rsidR="00D04EF5" w:rsidRPr="00D04EF5">
        <w:rPr>
          <w:color w:val="FF0000"/>
          <w:lang w:bidi="ar-SA"/>
        </w:rPr>
        <w:t>4</w:t>
      </w:r>
      <w:r w:rsidR="00D04EF5" w:rsidRPr="00D04EF5">
        <w:rPr>
          <w:b/>
          <w:bCs/>
          <w:color w:val="000080"/>
          <w:lang w:bidi="ar-SA"/>
        </w:rPr>
        <w:t>],</w:t>
      </w:r>
      <w:r w:rsidR="00D04EF5" w:rsidRPr="00D04EF5">
        <w:rPr>
          <w:lang w:bidi="ar-SA"/>
        </w:rPr>
        <w:t>OutFlowModelTags</w:t>
      </w:r>
      <w:r w:rsidR="00D04EF5" w:rsidRPr="00D04EF5">
        <w:rPr>
          <w:b/>
          <w:bCs/>
          <w:color w:val="000080"/>
          <w:lang w:bidi="ar-SA"/>
        </w:rPr>
        <w:t>=[</w:t>
      </w:r>
      <w:r w:rsidR="00D04EF5" w:rsidRPr="00D04EF5">
        <w:rPr>
          <w:color w:val="FF0000"/>
          <w:lang w:bidi="ar-SA"/>
        </w:rPr>
        <w:t>1</w:t>
      </w:r>
      <w:r w:rsidR="00D04EF5" w:rsidRPr="00D04EF5">
        <w:rPr>
          <w:b/>
          <w:bCs/>
          <w:color w:val="000080"/>
          <w:lang w:bidi="ar-SA"/>
        </w:rPr>
        <w:t>,</w:t>
      </w:r>
      <w:r w:rsidR="00D04EF5" w:rsidRPr="00D04EF5">
        <w:rPr>
          <w:color w:val="FF0000"/>
          <w:lang w:bidi="ar-SA"/>
        </w:rPr>
        <w:t>2</w:t>
      </w:r>
      <w:r w:rsidR="00D04EF5" w:rsidRPr="00D04EF5">
        <w:rPr>
          <w:b/>
          <w:bCs/>
          <w:color w:val="000080"/>
          <w:lang w:bidi="ar-SA"/>
        </w:rPr>
        <w:t>,</w:t>
      </w:r>
      <w:r w:rsidR="00D04EF5" w:rsidRPr="00D04EF5">
        <w:rPr>
          <w:color w:val="FF0000"/>
          <w:lang w:bidi="ar-SA"/>
        </w:rPr>
        <w:t>3</w:t>
      </w:r>
      <w:r w:rsidR="00D04EF5" w:rsidRPr="00D04EF5">
        <w:rPr>
          <w:b/>
          <w:bCs/>
          <w:color w:val="000080"/>
          <w:lang w:bidi="ar-SA"/>
        </w:rPr>
        <w:t>,</w:t>
      </w:r>
      <w:r w:rsidR="00D04EF5" w:rsidRPr="00D04EF5">
        <w:rPr>
          <w:color w:val="FF0000"/>
          <w:lang w:bidi="ar-SA"/>
        </w:rPr>
        <w:t>4</w:t>
      </w:r>
      <w:r w:rsidR="00D04EF5" w:rsidRPr="00D04EF5">
        <w:rPr>
          <w:b/>
          <w:bCs/>
          <w:color w:val="000080"/>
          <w:lang w:bidi="ar-SA"/>
        </w:rPr>
        <w:t>],</w:t>
      </w:r>
      <w:r w:rsidR="00D04EF5" w:rsidRPr="00D04EF5">
        <w:rPr>
          <w:lang w:bidi="ar-SA"/>
        </w:rPr>
        <w:t>MinDisThickness</w:t>
      </w:r>
      <w:r w:rsidR="00D04EF5" w:rsidRPr="00D04EF5">
        <w:rPr>
          <w:b/>
          <w:bCs/>
          <w:color w:val="000080"/>
          <w:lang w:bidi="ar-SA"/>
        </w:rPr>
        <w:t>=</w:t>
      </w:r>
      <w:r w:rsidR="00D04EF5" w:rsidRPr="00D04EF5">
        <w:rPr>
          <w:color w:val="FF0000"/>
          <w:lang w:bidi="ar-SA"/>
        </w:rPr>
        <w:t>0.005</w:t>
      </w:r>
      <w:r w:rsidR="00D04EF5" w:rsidRPr="00D04EF5">
        <w:rPr>
          <w:b/>
          <w:bCs/>
          <w:color w:val="000080"/>
          <w:lang w:bidi="ar-SA"/>
        </w:rPr>
        <w:t>,</w:t>
      </w:r>
      <w:r w:rsidR="00D04EF5" w:rsidRPr="00D04EF5">
        <w:rPr>
          <w:lang w:bidi="ar-SA"/>
        </w:rPr>
        <w:t>Vaporization_Delta_t</w:t>
      </w:r>
      <w:r w:rsidR="00D04EF5" w:rsidRPr="00D04EF5">
        <w:rPr>
          <w:b/>
          <w:bCs/>
          <w:color w:val="000080"/>
          <w:lang w:bidi="ar-SA"/>
        </w:rPr>
        <w:t>=</w:t>
      </w:r>
      <w:r w:rsidR="00D04EF5" w:rsidRPr="00D04EF5">
        <w:rPr>
          <w:color w:val="FF0000"/>
          <w:lang w:bidi="ar-SA"/>
        </w:rPr>
        <w:t>10</w:t>
      </w:r>
      <w:r w:rsidR="00D04EF5" w:rsidRPr="00D04EF5">
        <w:rPr>
          <w:b/>
          <w:bCs/>
          <w:color w:val="000080"/>
          <w:lang w:bidi="ar-SA"/>
        </w:rPr>
        <w:t>,</w:t>
      </w:r>
      <w:r w:rsidR="00D04EF5" w:rsidRPr="00D04EF5">
        <w:rPr>
          <w:lang w:bidi="ar-SA"/>
        </w:rPr>
        <w:t xml:space="preserve">                                                     TotalDuration</w:t>
      </w:r>
      <w:r w:rsidR="00D04EF5" w:rsidRPr="00D04EF5">
        <w:rPr>
          <w:b/>
          <w:bCs/>
          <w:color w:val="000080"/>
          <w:lang w:bidi="ar-SA"/>
        </w:rPr>
        <w:t>=</w:t>
      </w:r>
      <w:r w:rsidR="00D04EF5" w:rsidRPr="00D04EF5">
        <w:rPr>
          <w:color w:val="FF0000"/>
          <w:lang w:bidi="ar-SA"/>
        </w:rPr>
        <w:t>1800</w:t>
      </w:r>
      <w:r w:rsidR="00D04EF5" w:rsidRPr="00D04EF5">
        <w:rPr>
          <w:b/>
          <w:bCs/>
          <w:color w:val="000080"/>
          <w:lang w:bidi="ar-SA"/>
        </w:rPr>
        <w:t>,</w:t>
      </w:r>
      <w:r w:rsidR="00D04EF5" w:rsidRPr="00D04EF5">
        <w:rPr>
          <w:lang w:bidi="ar-SA"/>
        </w:rPr>
        <w:t>GasConstant</w:t>
      </w:r>
      <w:r w:rsidR="00D04EF5" w:rsidRPr="00D04EF5">
        <w:rPr>
          <w:b/>
          <w:bCs/>
          <w:color w:val="000080"/>
          <w:lang w:bidi="ar-SA"/>
        </w:rPr>
        <w:t>=</w:t>
      </w:r>
      <w:r w:rsidR="00D04EF5" w:rsidRPr="00D04EF5">
        <w:rPr>
          <w:color w:val="FF0000"/>
          <w:lang w:bidi="ar-SA"/>
        </w:rPr>
        <w:t>8.31446261815324</w:t>
      </w:r>
      <w:r w:rsidR="00D04EF5" w:rsidRPr="00D04EF5">
        <w:rPr>
          <w:b/>
          <w:bCs/>
          <w:color w:val="000080"/>
          <w:lang w:bidi="ar-SA"/>
        </w:rPr>
        <w:t>,</w:t>
      </w:r>
      <w:r w:rsidR="00D04EF5" w:rsidRPr="00D04EF5">
        <w:rPr>
          <w:lang w:bidi="ar-SA"/>
        </w:rPr>
        <w:t>GasDispersionXSegments</w:t>
      </w:r>
      <w:r w:rsidR="00D04EF5" w:rsidRPr="00D04EF5">
        <w:rPr>
          <w:b/>
          <w:bCs/>
          <w:color w:val="000080"/>
          <w:lang w:bidi="ar-SA"/>
        </w:rPr>
        <w:t>=</w:t>
      </w:r>
      <w:r w:rsidR="00D04EF5" w:rsidRPr="00D04EF5">
        <w:rPr>
          <w:color w:val="FF0000"/>
          <w:lang w:bidi="ar-SA"/>
        </w:rPr>
        <w:t>10</w:t>
      </w:r>
      <w:r w:rsidR="00D04EF5" w:rsidRPr="00D04EF5">
        <w:rPr>
          <w:b/>
          <w:bCs/>
          <w:color w:val="000080"/>
          <w:lang w:bidi="ar-SA"/>
        </w:rPr>
        <w:t>,</w:t>
      </w:r>
      <w:r w:rsidR="00D04EF5" w:rsidRPr="00D04EF5">
        <w:rPr>
          <w:lang w:bidi="ar-SA"/>
        </w:rPr>
        <w:t>GasDisperstionErrorPercent</w:t>
      </w:r>
      <w:r w:rsidR="00D04EF5" w:rsidRPr="00D04EF5">
        <w:rPr>
          <w:b/>
          <w:bCs/>
          <w:color w:val="000080"/>
          <w:lang w:bidi="ar-SA"/>
        </w:rPr>
        <w:t>=</w:t>
      </w:r>
      <w:r w:rsidR="00D04EF5" w:rsidRPr="00D04EF5">
        <w:rPr>
          <w:color w:val="FF0000"/>
          <w:lang w:bidi="ar-SA"/>
        </w:rPr>
        <w:t>1</w:t>
      </w:r>
      <w:r w:rsidR="00D04EF5" w:rsidRPr="00D04EF5">
        <w:rPr>
          <w:b/>
          <w:bCs/>
          <w:color w:val="000080"/>
          <w:lang w:bidi="ar-SA"/>
        </w:rPr>
        <w:t>,)</w:t>
      </w:r>
    </w:p>
    <w:p w14:paraId="4A36E0CB" w14:textId="77777777" w:rsidR="00623263" w:rsidRPr="00623263" w:rsidRDefault="00623263" w:rsidP="00623263">
      <w:pPr>
        <w:pStyle w:val="3NormalLevel3"/>
      </w:pPr>
    </w:p>
    <w:p w14:paraId="6238EDA0" w14:textId="0771BC54" w:rsidR="00A86BAC" w:rsidRDefault="00A86BAC" w:rsidP="00A86BAC">
      <w:pPr>
        <w:pStyle w:val="Heading2"/>
      </w:pPr>
      <w:bookmarkStart w:id="42" w:name="_Toc126182673"/>
      <w:r w:rsidRPr="00A86BAC">
        <w:t>PhysicalEffect</w:t>
      </w:r>
      <w:r>
        <w:t xml:space="preserve"> Subpackage</w:t>
      </w:r>
      <w:bookmarkEnd w:id="42"/>
    </w:p>
    <w:p w14:paraId="17ED8C7F" w14:textId="4B06ABEF" w:rsidR="00E91D68" w:rsidRPr="00E91D68" w:rsidRDefault="00E91D68" w:rsidP="00E91D68">
      <w:pPr>
        <w:pStyle w:val="2NormalLevel2"/>
      </w:pPr>
      <w:r>
        <w:t xml:space="preserve">As obvious from the name of subpackage, this package is for modelling the physical events effect. </w:t>
      </w:r>
    </w:p>
    <w:p w14:paraId="75A80271" w14:textId="5CE5EDF0" w:rsidR="00A86BAC" w:rsidRDefault="00E91D68" w:rsidP="00E91D68">
      <w:pPr>
        <w:pStyle w:val="Heading3"/>
      </w:pPr>
      <w:bookmarkStart w:id="43" w:name="_Toc126182674"/>
      <w:r w:rsidRPr="009B31A1">
        <w:lastRenderedPageBreak/>
        <w:t>fire_point_source</w:t>
      </w:r>
      <w:bookmarkEnd w:id="43"/>
    </w:p>
    <w:p w14:paraId="7BE60094" w14:textId="55BBCE0B" w:rsidR="00E91D68" w:rsidRDefault="00E91D68" w:rsidP="00E91D68">
      <w:pPr>
        <w:pStyle w:val="3NormalLevel3"/>
      </w:pPr>
      <w:r>
        <w:t xml:space="preserve">This module is for modelling the heat radiation of a burning liquid. </w:t>
      </w:r>
      <w:r w:rsidR="00F13170">
        <w:t>If there were no liquid spread this module do not return any results.</w:t>
      </w:r>
    </w:p>
    <w:p w14:paraId="2BC50C84" w14:textId="77777777" w:rsidR="00F13170" w:rsidRDefault="00F13170" w:rsidP="00F13170">
      <w:pPr>
        <w:pStyle w:val="3NormalLevel3"/>
        <w:numPr>
          <w:ilvl w:val="0"/>
          <w:numId w:val="9"/>
        </w:numPr>
      </w:pPr>
      <w:r>
        <w:t>Command structure:</w:t>
      </w:r>
    </w:p>
    <w:p w14:paraId="7A56A887" w14:textId="742B0FD4" w:rsidR="00F13170" w:rsidRPr="00F13170" w:rsidRDefault="00544EC2" w:rsidP="00F13170">
      <w:pPr>
        <w:pStyle w:val="CodesLine"/>
        <w:rPr>
          <w:rFonts w:ascii="Times New Roman" w:hAnsi="Times New Roman" w:cs="Times New Roman"/>
          <w:szCs w:val="24"/>
          <w:lang w:bidi="ar-SA"/>
        </w:rPr>
      </w:pPr>
      <w:r>
        <w:rPr>
          <w:lang w:bidi="ar-SA"/>
        </w:rPr>
        <w:t>opr.</w:t>
      </w:r>
      <w:r w:rsidR="00F13170" w:rsidRPr="00F13170">
        <w:rPr>
          <w:lang w:bidi="ar-SA"/>
        </w:rPr>
        <w:t>PhysicalEffect</w:t>
      </w:r>
      <w:r w:rsidR="00F13170" w:rsidRPr="00F13170">
        <w:rPr>
          <w:b/>
          <w:bCs/>
          <w:color w:val="000080"/>
          <w:lang w:bidi="ar-SA"/>
        </w:rPr>
        <w:t>.</w:t>
      </w:r>
      <w:r w:rsidR="00F13170" w:rsidRPr="00F13170">
        <w:rPr>
          <w:lang w:bidi="ar-SA"/>
        </w:rPr>
        <w:t>fire_point_source</w:t>
      </w:r>
      <w:r w:rsidR="00F13170" w:rsidRPr="00F13170">
        <w:rPr>
          <w:b/>
          <w:bCs/>
          <w:color w:val="000080"/>
          <w:lang w:bidi="ar-SA"/>
        </w:rPr>
        <w:t>(</w:t>
      </w:r>
      <w:r w:rsidR="00F13170" w:rsidRPr="00F13170">
        <w:rPr>
          <w:lang w:bidi="ar-SA"/>
        </w:rPr>
        <w:t>tag</w:t>
      </w:r>
      <w:r w:rsidR="00F13170" w:rsidRPr="00F13170">
        <w:rPr>
          <w:b/>
          <w:bCs/>
          <w:color w:val="000080"/>
          <w:lang w:bidi="ar-SA"/>
        </w:rPr>
        <w:t>,</w:t>
      </w:r>
      <w:r w:rsidR="00F13170" w:rsidRPr="00F13170">
        <w:rPr>
          <w:lang w:bidi="ar-SA"/>
        </w:rPr>
        <w:t xml:space="preserve"> minf</w:t>
      </w:r>
      <w:r w:rsidR="00F13170" w:rsidRPr="00F13170">
        <w:rPr>
          <w:b/>
          <w:bCs/>
          <w:color w:val="000080"/>
          <w:lang w:bidi="ar-SA"/>
        </w:rPr>
        <w:t>=</w:t>
      </w:r>
      <w:r w:rsidR="00F13170" w:rsidRPr="00F13170">
        <w:rPr>
          <w:color w:val="FF0000"/>
          <w:lang w:bidi="ar-SA"/>
        </w:rPr>
        <w:t>0.055</w:t>
      </w:r>
      <w:r w:rsidR="00F13170" w:rsidRPr="00F13170">
        <w:rPr>
          <w:b/>
          <w:bCs/>
          <w:color w:val="000080"/>
          <w:lang w:bidi="ar-SA"/>
        </w:rPr>
        <w:t>,</w:t>
      </w:r>
      <w:r w:rsidR="00F13170" w:rsidRPr="00F13170">
        <w:rPr>
          <w:lang w:bidi="ar-SA"/>
        </w:rPr>
        <w:t xml:space="preserve"> k</w:t>
      </w:r>
      <w:r w:rsidR="00F13170" w:rsidRPr="00F13170">
        <w:rPr>
          <w:b/>
          <w:bCs/>
          <w:color w:val="000080"/>
          <w:lang w:bidi="ar-SA"/>
        </w:rPr>
        <w:t>=</w:t>
      </w:r>
      <w:r w:rsidR="00F13170" w:rsidRPr="00F13170">
        <w:rPr>
          <w:color w:val="FF0000"/>
          <w:lang w:bidi="ar-SA"/>
        </w:rPr>
        <w:t>1.5</w:t>
      </w:r>
      <w:r w:rsidR="00F13170" w:rsidRPr="00F13170">
        <w:rPr>
          <w:b/>
          <w:bCs/>
          <w:color w:val="000080"/>
          <w:lang w:bidi="ar-SA"/>
        </w:rPr>
        <w:t>)</w:t>
      </w:r>
    </w:p>
    <w:p w14:paraId="37431940" w14:textId="6E7FDAE7" w:rsidR="00F13170" w:rsidRDefault="00F13170" w:rsidP="00F13170">
      <w:pPr>
        <w:pStyle w:val="3NormalLevel3"/>
        <w:numPr>
          <w:ilvl w:val="0"/>
          <w:numId w:val="9"/>
        </w:numPr>
      </w:pPr>
      <w:r>
        <w:t>Input parameters:</w:t>
      </w:r>
    </w:p>
    <w:p w14:paraId="0E81E6E6" w14:textId="4A3C521F" w:rsidR="00F13170" w:rsidRDefault="00F13170" w:rsidP="00F13170">
      <w:pPr>
        <w:pStyle w:val="3NormalLevel3"/>
        <w:numPr>
          <w:ilvl w:val="1"/>
          <w:numId w:val="9"/>
        </w:numPr>
      </w:pPr>
      <w:r>
        <w:t>Tag: Unique integer value that will be used for referring to the defined elements or objects.</w:t>
      </w:r>
    </w:p>
    <w:p w14:paraId="07275B2A" w14:textId="4090281A" w:rsidR="00F13170" w:rsidRDefault="0037113B" w:rsidP="00F13170">
      <w:pPr>
        <w:pStyle w:val="3NormalLevel3"/>
        <w:numPr>
          <w:ilvl w:val="1"/>
          <w:numId w:val="9"/>
        </w:numPr>
      </w:pPr>
      <w:r>
        <w:rPr>
          <w:lang w:bidi="ar-SA"/>
        </w:rPr>
        <w:t>m</w:t>
      </w:r>
      <w:r w:rsidRPr="00F13170">
        <w:rPr>
          <w:lang w:bidi="ar-SA"/>
        </w:rPr>
        <w:t>inf</w:t>
      </w:r>
      <w:r>
        <w:rPr>
          <w:lang w:bidi="ar-SA"/>
        </w:rPr>
        <w:t xml:space="preserve">: </w:t>
      </w:r>
      <w:r w:rsidR="00F84904" w:rsidRPr="00F84904">
        <w:rPr>
          <w:lang w:bidi="ar-SA"/>
        </w:rPr>
        <w:t xml:space="preserve">is burning velocity for an infinite diameter pool. some sample values are presented in table 3.8 </w:t>
      </w:r>
      <w:r w:rsidR="00612A48">
        <w:rPr>
          <w:lang w:bidi="ar-SA"/>
        </w:rPr>
        <w:t>Casal</w:t>
      </w:r>
      <w:r w:rsidR="00F84904" w:rsidRPr="00F84904">
        <w:rPr>
          <w:lang w:bidi="ar-SA"/>
        </w:rPr>
        <w:t xml:space="preserve"> book</w:t>
      </w:r>
      <w:r w:rsidR="00F84904">
        <w:rPr>
          <w:lang w:bidi="ar-SA"/>
        </w:rPr>
        <w:t>.</w:t>
      </w:r>
    </w:p>
    <w:p w14:paraId="079A0032" w14:textId="416A56DC" w:rsidR="00F84904" w:rsidRDefault="00F84904" w:rsidP="00F13170">
      <w:pPr>
        <w:pStyle w:val="3NormalLevel3"/>
        <w:numPr>
          <w:ilvl w:val="1"/>
          <w:numId w:val="9"/>
        </w:numPr>
      </w:pPr>
      <w:r>
        <w:rPr>
          <w:lang w:bidi="ar-SA"/>
        </w:rPr>
        <w:t xml:space="preserve">k: </w:t>
      </w:r>
      <w:r w:rsidRPr="00F84904">
        <w:rPr>
          <w:lang w:bidi="ar-SA"/>
        </w:rPr>
        <w:t xml:space="preserve">constant according table 3.8 </w:t>
      </w:r>
      <w:r w:rsidR="00612A48">
        <w:rPr>
          <w:lang w:bidi="ar-SA"/>
        </w:rPr>
        <w:t>Casal</w:t>
      </w:r>
      <w:r w:rsidRPr="00F84904">
        <w:rPr>
          <w:lang w:bidi="ar-SA"/>
        </w:rPr>
        <w:t xml:space="preserve"> book</w:t>
      </w:r>
    </w:p>
    <w:p w14:paraId="6B391B8F" w14:textId="77777777" w:rsidR="00D04EF5" w:rsidRDefault="00D04EF5" w:rsidP="00D04EF5">
      <w:pPr>
        <w:pStyle w:val="3NormalLevel3"/>
        <w:numPr>
          <w:ilvl w:val="0"/>
          <w:numId w:val="9"/>
        </w:numPr>
        <w:spacing w:before="240"/>
      </w:pPr>
      <w:r>
        <w:t>Hypothesizes: Nothing special.</w:t>
      </w:r>
    </w:p>
    <w:p w14:paraId="08E31E96" w14:textId="77777777" w:rsidR="00D04EF5" w:rsidRDefault="00D04EF5" w:rsidP="00D04EF5">
      <w:pPr>
        <w:pStyle w:val="3NormalLevel3"/>
        <w:numPr>
          <w:ilvl w:val="0"/>
          <w:numId w:val="9"/>
        </w:numPr>
      </w:pPr>
      <w:r>
        <w:t>Example:</w:t>
      </w:r>
    </w:p>
    <w:p w14:paraId="2A1A10C3" w14:textId="513C054C" w:rsidR="009B0787" w:rsidRPr="009B0787" w:rsidRDefault="00544EC2" w:rsidP="009B0787">
      <w:pPr>
        <w:pStyle w:val="CodesLine"/>
        <w:rPr>
          <w:rFonts w:ascii="Times New Roman" w:hAnsi="Times New Roman" w:cs="Times New Roman"/>
          <w:szCs w:val="24"/>
          <w:lang w:bidi="ar-SA"/>
        </w:rPr>
      </w:pPr>
      <w:r>
        <w:rPr>
          <w:lang w:bidi="ar-SA"/>
        </w:rPr>
        <w:t>opr.</w:t>
      </w:r>
      <w:r w:rsidR="009B0787" w:rsidRPr="009B0787">
        <w:rPr>
          <w:lang w:bidi="ar-SA"/>
        </w:rPr>
        <w:t>PhysicalEffect</w:t>
      </w:r>
      <w:r w:rsidR="009B0787" w:rsidRPr="009B0787">
        <w:rPr>
          <w:b/>
          <w:bCs/>
          <w:color w:val="000080"/>
          <w:lang w:bidi="ar-SA"/>
        </w:rPr>
        <w:t>.</w:t>
      </w:r>
      <w:r w:rsidR="009B0787" w:rsidRPr="009B0787">
        <w:rPr>
          <w:lang w:bidi="ar-SA"/>
        </w:rPr>
        <w:t>fire_point_source</w:t>
      </w:r>
      <w:r w:rsidR="009B0787" w:rsidRPr="009B0787">
        <w:rPr>
          <w:b/>
          <w:bCs/>
          <w:color w:val="000080"/>
          <w:lang w:bidi="ar-SA"/>
        </w:rPr>
        <w:t>(</w:t>
      </w:r>
      <w:r w:rsidR="009B0787" w:rsidRPr="009B0787">
        <w:rPr>
          <w:color w:val="FF0000"/>
          <w:lang w:bidi="ar-SA"/>
        </w:rPr>
        <w:t>1</w:t>
      </w:r>
      <w:r w:rsidR="009B0787" w:rsidRPr="009B0787">
        <w:rPr>
          <w:b/>
          <w:bCs/>
          <w:color w:val="000080"/>
          <w:lang w:bidi="ar-SA"/>
        </w:rPr>
        <w:t>,</w:t>
      </w:r>
      <w:r w:rsidR="009B0787" w:rsidRPr="009B0787">
        <w:rPr>
          <w:lang w:bidi="ar-SA"/>
        </w:rPr>
        <w:t>minf</w:t>
      </w:r>
      <w:r w:rsidR="009B0787" w:rsidRPr="009B0787">
        <w:rPr>
          <w:b/>
          <w:bCs/>
          <w:color w:val="000080"/>
          <w:lang w:bidi="ar-SA"/>
        </w:rPr>
        <w:t>=</w:t>
      </w:r>
      <w:r w:rsidR="009B0787" w:rsidRPr="009B0787">
        <w:rPr>
          <w:color w:val="FF0000"/>
          <w:lang w:bidi="ar-SA"/>
        </w:rPr>
        <w:t>0.0501</w:t>
      </w:r>
      <w:r w:rsidR="009B0787" w:rsidRPr="009B0787">
        <w:rPr>
          <w:b/>
          <w:bCs/>
          <w:color w:val="000080"/>
          <w:lang w:bidi="ar-SA"/>
        </w:rPr>
        <w:t>,</w:t>
      </w:r>
      <w:r w:rsidR="009B0787" w:rsidRPr="009B0787">
        <w:rPr>
          <w:lang w:bidi="ar-SA"/>
        </w:rPr>
        <w:t>k</w:t>
      </w:r>
      <w:r w:rsidR="009B0787" w:rsidRPr="009B0787">
        <w:rPr>
          <w:b/>
          <w:bCs/>
          <w:color w:val="000080"/>
          <w:lang w:bidi="ar-SA"/>
        </w:rPr>
        <w:t>=</w:t>
      </w:r>
      <w:r w:rsidR="009B0787" w:rsidRPr="009B0787">
        <w:rPr>
          <w:color w:val="FF0000"/>
          <w:lang w:bidi="ar-SA"/>
        </w:rPr>
        <w:t>1.5</w:t>
      </w:r>
      <w:r w:rsidR="009B0787" w:rsidRPr="009B0787">
        <w:rPr>
          <w:b/>
          <w:bCs/>
          <w:color w:val="000080"/>
          <w:lang w:bidi="ar-SA"/>
        </w:rPr>
        <w:t>)</w:t>
      </w:r>
    </w:p>
    <w:p w14:paraId="1571C9DA" w14:textId="77777777" w:rsidR="00E91D68" w:rsidRDefault="00E91D68" w:rsidP="00E91D68">
      <w:pPr>
        <w:pStyle w:val="3NormalLevel3"/>
      </w:pPr>
    </w:p>
    <w:p w14:paraId="43DBC4AC" w14:textId="1DF92768" w:rsidR="00E91D68" w:rsidRDefault="00E91D68" w:rsidP="00E91D68">
      <w:pPr>
        <w:pStyle w:val="Heading3"/>
      </w:pPr>
      <w:bookmarkStart w:id="44" w:name="_Toc126182675"/>
      <w:r>
        <w:t>VCE_</w:t>
      </w:r>
      <w:r w:rsidRPr="00E91D68">
        <w:t>TNT</w:t>
      </w:r>
      <w:bookmarkEnd w:id="44"/>
    </w:p>
    <w:p w14:paraId="7A6980D7" w14:textId="501C0359" w:rsidR="00E91D68" w:rsidRDefault="00635AA5" w:rsidP="00E91D68">
      <w:pPr>
        <w:pStyle w:val="3NormalLevel3"/>
      </w:pPr>
      <w:r>
        <w:t xml:space="preserve">This module is for modelling Vapor Cloud explosion with TNT model. </w:t>
      </w:r>
      <w:r w:rsidR="007B2E6D">
        <w:t>This model doesn’t work if no gas dispersion calculated in corresponding dispersion model in the previous step. So, the defined dispersion model should consider gas dispersion and if it models only liquid spread so no results will be back.</w:t>
      </w:r>
    </w:p>
    <w:p w14:paraId="40627EA8" w14:textId="77777777" w:rsidR="007B2E6D" w:rsidRDefault="007B2E6D" w:rsidP="007B2E6D">
      <w:pPr>
        <w:pStyle w:val="3NormalLevel3"/>
        <w:numPr>
          <w:ilvl w:val="0"/>
          <w:numId w:val="9"/>
        </w:numPr>
      </w:pPr>
      <w:r>
        <w:t>Command structure:</w:t>
      </w:r>
    </w:p>
    <w:p w14:paraId="365905CD" w14:textId="5E04CC5F" w:rsidR="007B2E6D" w:rsidRPr="007B2E6D" w:rsidRDefault="00544EC2" w:rsidP="007B2E6D">
      <w:pPr>
        <w:pStyle w:val="CodesLine"/>
        <w:rPr>
          <w:rFonts w:ascii="Times New Roman" w:hAnsi="Times New Roman" w:cs="Times New Roman"/>
          <w:szCs w:val="24"/>
          <w:lang w:bidi="ar-SA"/>
        </w:rPr>
      </w:pPr>
      <w:r>
        <w:rPr>
          <w:lang w:bidi="ar-SA"/>
        </w:rPr>
        <w:t>opr.</w:t>
      </w:r>
      <w:r w:rsidR="007B2E6D" w:rsidRPr="007B2E6D">
        <w:rPr>
          <w:lang w:bidi="ar-SA"/>
        </w:rPr>
        <w:t>PhysicalEffect</w:t>
      </w:r>
      <w:r w:rsidR="007B2E6D" w:rsidRPr="007B2E6D">
        <w:rPr>
          <w:b/>
          <w:bCs/>
          <w:color w:val="000080"/>
          <w:lang w:bidi="ar-SA"/>
        </w:rPr>
        <w:t>.</w:t>
      </w:r>
      <w:r w:rsidR="007B2E6D" w:rsidRPr="007B2E6D">
        <w:rPr>
          <w:lang w:bidi="ar-SA"/>
        </w:rPr>
        <w:t>VCE_TNT</w:t>
      </w:r>
      <w:r w:rsidR="007B2E6D" w:rsidRPr="007B2E6D">
        <w:rPr>
          <w:b/>
          <w:bCs/>
          <w:color w:val="000080"/>
          <w:lang w:bidi="ar-SA"/>
        </w:rPr>
        <w:t>(</w:t>
      </w:r>
      <w:r w:rsidR="007B2E6D" w:rsidRPr="007B2E6D">
        <w:rPr>
          <w:lang w:bidi="ar-SA"/>
        </w:rPr>
        <w:t>tag</w:t>
      </w:r>
      <w:r w:rsidR="007B2E6D" w:rsidRPr="007B2E6D">
        <w:rPr>
          <w:b/>
          <w:bCs/>
          <w:color w:val="000080"/>
          <w:lang w:bidi="ar-SA"/>
        </w:rPr>
        <w:t>,</w:t>
      </w:r>
      <w:r w:rsidR="007B2E6D" w:rsidRPr="007B2E6D">
        <w:rPr>
          <w:lang w:bidi="ar-SA"/>
        </w:rPr>
        <w:t xml:space="preserve"> Etta</w:t>
      </w:r>
      <w:r w:rsidR="007B2E6D" w:rsidRPr="007B2E6D">
        <w:rPr>
          <w:b/>
          <w:bCs/>
          <w:color w:val="000080"/>
          <w:lang w:bidi="ar-SA"/>
        </w:rPr>
        <w:t>=</w:t>
      </w:r>
      <w:r w:rsidR="007B2E6D" w:rsidRPr="007B2E6D">
        <w:rPr>
          <w:color w:val="FF0000"/>
          <w:lang w:bidi="ar-SA"/>
        </w:rPr>
        <w:t>0.03</w:t>
      </w:r>
      <w:r w:rsidR="007B2E6D" w:rsidRPr="007B2E6D">
        <w:rPr>
          <w:b/>
          <w:bCs/>
          <w:color w:val="000080"/>
          <w:lang w:bidi="ar-SA"/>
        </w:rPr>
        <w:t>)</w:t>
      </w:r>
    </w:p>
    <w:p w14:paraId="0E92BFCD" w14:textId="77777777" w:rsidR="009B0787" w:rsidRDefault="009B0787" w:rsidP="00F365A7">
      <w:pPr>
        <w:pStyle w:val="3NormalLevel3"/>
        <w:numPr>
          <w:ilvl w:val="0"/>
          <w:numId w:val="9"/>
        </w:numPr>
        <w:spacing w:before="240"/>
      </w:pPr>
      <w:r>
        <w:t>Input parameters:</w:t>
      </w:r>
    </w:p>
    <w:p w14:paraId="4C91B0AF" w14:textId="7ABB7AD6" w:rsidR="00F365A7" w:rsidRDefault="00F365A7" w:rsidP="00F365A7">
      <w:pPr>
        <w:pStyle w:val="3NormalLevel3"/>
        <w:numPr>
          <w:ilvl w:val="1"/>
          <w:numId w:val="9"/>
        </w:numPr>
      </w:pPr>
      <w:r>
        <w:t>Tag: Unique integer value that will be used for referring to the defined elements or objects.</w:t>
      </w:r>
    </w:p>
    <w:p w14:paraId="05644E5E" w14:textId="0826717C" w:rsidR="00F365A7" w:rsidRDefault="00F365A7" w:rsidP="00F365A7">
      <w:pPr>
        <w:pStyle w:val="3NormalLevel3"/>
        <w:numPr>
          <w:ilvl w:val="1"/>
          <w:numId w:val="9"/>
        </w:numPr>
      </w:pPr>
      <w:r>
        <w:t xml:space="preserve">Etta: </w:t>
      </w:r>
      <w:r w:rsidRPr="00F365A7">
        <w:t>Explosion Yield Factor That is between 1% to 10% and it is recommended to be considered equal to 3%</w:t>
      </w:r>
    </w:p>
    <w:p w14:paraId="431E11A9" w14:textId="77777777" w:rsidR="006B15BB" w:rsidRDefault="006B15BB" w:rsidP="006B15BB">
      <w:pPr>
        <w:pStyle w:val="3NormalLevel3"/>
        <w:numPr>
          <w:ilvl w:val="0"/>
          <w:numId w:val="9"/>
        </w:numPr>
        <w:spacing w:before="240"/>
      </w:pPr>
      <w:r>
        <w:t>Hypothesizes: Nothing special.</w:t>
      </w:r>
    </w:p>
    <w:p w14:paraId="739852BD" w14:textId="2C313E9E" w:rsidR="006B15BB" w:rsidRDefault="006B15BB" w:rsidP="006B15BB">
      <w:pPr>
        <w:pStyle w:val="3NormalLevel3"/>
        <w:numPr>
          <w:ilvl w:val="0"/>
          <w:numId w:val="9"/>
        </w:numPr>
      </w:pPr>
      <w:r>
        <w:t>Example:</w:t>
      </w:r>
    </w:p>
    <w:p w14:paraId="2F6786AE" w14:textId="0BE2BDDC" w:rsidR="006B15BB" w:rsidRPr="006B15BB" w:rsidRDefault="00544EC2" w:rsidP="006B15BB">
      <w:pPr>
        <w:pStyle w:val="CodesLine"/>
        <w:rPr>
          <w:rFonts w:ascii="Times New Roman" w:hAnsi="Times New Roman" w:cs="Times New Roman"/>
          <w:szCs w:val="24"/>
          <w:lang w:bidi="ar-SA"/>
        </w:rPr>
      </w:pPr>
      <w:r>
        <w:rPr>
          <w:lang w:bidi="ar-SA"/>
        </w:rPr>
        <w:t>opr.</w:t>
      </w:r>
      <w:r w:rsidR="006B15BB" w:rsidRPr="006B15BB">
        <w:rPr>
          <w:lang w:bidi="ar-SA"/>
        </w:rPr>
        <w:t>PhysicalEffect</w:t>
      </w:r>
      <w:r w:rsidR="006B15BB" w:rsidRPr="006B15BB">
        <w:rPr>
          <w:b/>
          <w:bCs/>
          <w:color w:val="000080"/>
          <w:lang w:bidi="ar-SA"/>
        </w:rPr>
        <w:t>.</w:t>
      </w:r>
      <w:r w:rsidR="006B15BB" w:rsidRPr="006B15BB">
        <w:rPr>
          <w:lang w:bidi="ar-SA"/>
        </w:rPr>
        <w:t>VCE_TNT</w:t>
      </w:r>
      <w:r w:rsidR="006B15BB" w:rsidRPr="006B15BB">
        <w:rPr>
          <w:b/>
          <w:bCs/>
          <w:color w:val="000080"/>
          <w:lang w:bidi="ar-SA"/>
        </w:rPr>
        <w:t>(</w:t>
      </w:r>
      <w:r w:rsidR="006B15BB" w:rsidRPr="006B15BB">
        <w:rPr>
          <w:color w:val="FF0000"/>
          <w:lang w:bidi="ar-SA"/>
        </w:rPr>
        <w:t>1</w:t>
      </w:r>
      <w:r w:rsidR="006B15BB" w:rsidRPr="006B15BB">
        <w:rPr>
          <w:b/>
          <w:bCs/>
          <w:color w:val="000080"/>
          <w:lang w:bidi="ar-SA"/>
        </w:rPr>
        <w:t>)</w:t>
      </w:r>
    </w:p>
    <w:p w14:paraId="32E90C7A" w14:textId="60A15287" w:rsidR="00E91D68" w:rsidRPr="00E91D68" w:rsidRDefault="00E91D68" w:rsidP="00E91D68">
      <w:pPr>
        <w:pStyle w:val="Heading3"/>
      </w:pPr>
      <w:bookmarkStart w:id="45" w:name="_Toc126182676"/>
      <w:r>
        <w:lastRenderedPageBreak/>
        <w:t>Safe</w:t>
      </w:r>
      <w:bookmarkEnd w:id="45"/>
    </w:p>
    <w:p w14:paraId="2CE88A2F" w14:textId="08D57233" w:rsidR="00E91D68" w:rsidRDefault="003D0A21" w:rsidP="00E91D68">
      <w:pPr>
        <w:pStyle w:val="3NormalLevel3"/>
      </w:pPr>
      <w:r>
        <w:t xml:space="preserve">As obvious from its name, this module case no physical effect even if hazardous material released in environment. </w:t>
      </w:r>
    </w:p>
    <w:p w14:paraId="2D88DA58" w14:textId="77777777" w:rsidR="003D0A21" w:rsidRDefault="003D0A21" w:rsidP="003D0A21">
      <w:pPr>
        <w:pStyle w:val="3NormalLevel3"/>
        <w:numPr>
          <w:ilvl w:val="0"/>
          <w:numId w:val="9"/>
        </w:numPr>
      </w:pPr>
      <w:r>
        <w:t>Command structure:</w:t>
      </w:r>
    </w:p>
    <w:p w14:paraId="333A8833" w14:textId="7F76A0CB" w:rsidR="00111045" w:rsidRPr="00111045" w:rsidRDefault="00544EC2" w:rsidP="00111045">
      <w:pPr>
        <w:pStyle w:val="CodesLine"/>
        <w:rPr>
          <w:rFonts w:ascii="Times New Roman" w:hAnsi="Times New Roman" w:cs="Times New Roman"/>
          <w:szCs w:val="24"/>
          <w:lang w:bidi="ar-SA"/>
        </w:rPr>
      </w:pPr>
      <w:proofErr w:type="gramStart"/>
      <w:r>
        <w:rPr>
          <w:lang w:bidi="ar-SA"/>
        </w:rPr>
        <w:t>opr.</w:t>
      </w:r>
      <w:r w:rsidR="00111045" w:rsidRPr="00111045">
        <w:rPr>
          <w:lang w:bidi="ar-SA"/>
        </w:rPr>
        <w:t>PhysicalEffect</w:t>
      </w:r>
      <w:r w:rsidR="00111045" w:rsidRPr="00111045">
        <w:rPr>
          <w:b/>
          <w:bCs/>
          <w:color w:val="000080"/>
          <w:lang w:bidi="ar-SA"/>
        </w:rPr>
        <w:t>.</w:t>
      </w:r>
      <w:r w:rsidR="00111045" w:rsidRPr="00111045">
        <w:rPr>
          <w:lang w:bidi="ar-SA"/>
        </w:rPr>
        <w:t>SAFE</w:t>
      </w:r>
      <w:proofErr w:type="gramEnd"/>
      <w:r w:rsidR="00111045" w:rsidRPr="00111045">
        <w:rPr>
          <w:b/>
          <w:bCs/>
          <w:color w:val="000080"/>
          <w:lang w:bidi="ar-SA"/>
        </w:rPr>
        <w:t>(</w:t>
      </w:r>
      <w:r w:rsidR="00111045" w:rsidRPr="00111045">
        <w:rPr>
          <w:lang w:bidi="ar-SA"/>
        </w:rPr>
        <w:t>tag</w:t>
      </w:r>
      <w:r w:rsidR="00111045" w:rsidRPr="00111045">
        <w:rPr>
          <w:b/>
          <w:bCs/>
          <w:color w:val="000080"/>
          <w:lang w:bidi="ar-SA"/>
        </w:rPr>
        <w:t>)</w:t>
      </w:r>
    </w:p>
    <w:p w14:paraId="35F9D962" w14:textId="77777777" w:rsidR="00111045" w:rsidRDefault="00111045" w:rsidP="00111045">
      <w:pPr>
        <w:pStyle w:val="3NormalLevel3"/>
        <w:numPr>
          <w:ilvl w:val="0"/>
          <w:numId w:val="9"/>
        </w:numPr>
        <w:spacing w:before="240"/>
      </w:pPr>
      <w:r>
        <w:t>Input parameters:</w:t>
      </w:r>
    </w:p>
    <w:p w14:paraId="4D1567BB" w14:textId="77777777" w:rsidR="00111045" w:rsidRDefault="00111045" w:rsidP="00111045">
      <w:pPr>
        <w:pStyle w:val="3NormalLevel3"/>
        <w:numPr>
          <w:ilvl w:val="1"/>
          <w:numId w:val="9"/>
        </w:numPr>
      </w:pPr>
      <w:r>
        <w:t>Tag: Unique integer value that will be used for referring to the defined elements or objects.</w:t>
      </w:r>
    </w:p>
    <w:p w14:paraId="4987EA4A" w14:textId="77777777" w:rsidR="00BE350B" w:rsidRDefault="00BE350B" w:rsidP="00BE350B">
      <w:pPr>
        <w:pStyle w:val="3NormalLevel3"/>
        <w:numPr>
          <w:ilvl w:val="0"/>
          <w:numId w:val="9"/>
        </w:numPr>
        <w:spacing w:before="240"/>
      </w:pPr>
      <w:r>
        <w:t>Hypothesizes: Nothing special.</w:t>
      </w:r>
    </w:p>
    <w:p w14:paraId="7F8AD0D6" w14:textId="77777777" w:rsidR="003D0A21" w:rsidRPr="00E91D68" w:rsidRDefault="003D0A21" w:rsidP="00E91D68">
      <w:pPr>
        <w:pStyle w:val="3NormalLevel3"/>
      </w:pPr>
    </w:p>
    <w:p w14:paraId="4B41DD7C" w14:textId="73515865" w:rsidR="00A86BAC" w:rsidRDefault="00A86BAC" w:rsidP="00A86BAC">
      <w:pPr>
        <w:pStyle w:val="Heading2"/>
      </w:pPr>
      <w:bookmarkStart w:id="46" w:name="_Toc126182677"/>
      <w:r>
        <w:t>Safety Subpackage</w:t>
      </w:r>
      <w:bookmarkEnd w:id="46"/>
    </w:p>
    <w:p w14:paraId="73CF5567" w14:textId="7E1E9236" w:rsidR="00E10806" w:rsidRDefault="00E10806" w:rsidP="00E10806">
      <w:pPr>
        <w:pStyle w:val="2NormalLevel2"/>
      </w:pPr>
      <w:r>
        <w:t>This subpackage is for defining the barrier and safety systems. Their properties will be used by other objects that these safety object/s assigned to them.</w:t>
      </w:r>
    </w:p>
    <w:p w14:paraId="12B90C36" w14:textId="36B2217C" w:rsidR="00E10806" w:rsidRDefault="00E10806" w:rsidP="00E10806">
      <w:pPr>
        <w:pStyle w:val="Heading3"/>
      </w:pPr>
      <w:r>
        <w:t xml:space="preserve"> </w:t>
      </w:r>
      <w:bookmarkStart w:id="47" w:name="_Toc126182678"/>
      <w:r>
        <w:t>Dike</w:t>
      </w:r>
      <w:bookmarkEnd w:id="47"/>
    </w:p>
    <w:p w14:paraId="6ABB52B5" w14:textId="33BF1A54" w:rsidR="00E10806" w:rsidRDefault="00E10806" w:rsidP="00E10806">
      <w:pPr>
        <w:pStyle w:val="3NormalLevel3"/>
      </w:pPr>
      <w:r>
        <w:t xml:space="preserve">This module is used to define dike objects. By assigning this object to plant units, the outflow area will be limited to the area of defined and assigned dikes. </w:t>
      </w:r>
    </w:p>
    <w:p w14:paraId="2F69186F" w14:textId="77777777" w:rsidR="00E10806" w:rsidRDefault="00E10806" w:rsidP="00E10806">
      <w:pPr>
        <w:pStyle w:val="3NormalLevel3"/>
        <w:numPr>
          <w:ilvl w:val="0"/>
          <w:numId w:val="9"/>
        </w:numPr>
      </w:pPr>
      <w:r>
        <w:t>Command structure:</w:t>
      </w:r>
    </w:p>
    <w:p w14:paraId="639E27B8" w14:textId="726D8E6C" w:rsidR="00EA4BA3" w:rsidRPr="00EA4BA3" w:rsidRDefault="00544EC2" w:rsidP="00EA4BA3">
      <w:pPr>
        <w:pStyle w:val="CodesLine"/>
        <w:rPr>
          <w:rFonts w:ascii="Times New Roman" w:hAnsi="Times New Roman" w:cs="Times New Roman"/>
          <w:szCs w:val="24"/>
          <w:lang w:bidi="ar-SA"/>
        </w:rPr>
      </w:pPr>
      <w:r>
        <w:rPr>
          <w:lang w:bidi="ar-SA"/>
        </w:rPr>
        <w:t>opr.</w:t>
      </w:r>
      <w:r w:rsidR="00EA4BA3" w:rsidRPr="00EA4BA3">
        <w:rPr>
          <w:lang w:bidi="ar-SA"/>
        </w:rPr>
        <w:t>Safety</w:t>
      </w:r>
      <w:r w:rsidR="00EA4BA3" w:rsidRPr="00EA4BA3">
        <w:rPr>
          <w:b/>
          <w:bCs/>
          <w:color w:val="000080"/>
          <w:lang w:bidi="ar-SA"/>
        </w:rPr>
        <w:t>.</w:t>
      </w:r>
      <w:r w:rsidR="00EA4BA3" w:rsidRPr="00EA4BA3">
        <w:rPr>
          <w:lang w:bidi="ar-SA"/>
        </w:rPr>
        <w:t>Dike</w:t>
      </w:r>
      <w:r w:rsidR="00EA4BA3" w:rsidRPr="00EA4BA3">
        <w:rPr>
          <w:b/>
          <w:bCs/>
          <w:color w:val="000080"/>
          <w:lang w:bidi="ar-SA"/>
        </w:rPr>
        <w:t>(</w:t>
      </w:r>
      <w:r w:rsidR="00EA4BA3" w:rsidRPr="00EA4BA3">
        <w:rPr>
          <w:lang w:bidi="ar-SA"/>
        </w:rPr>
        <w:t>tag</w:t>
      </w:r>
      <w:r w:rsidR="00EA4BA3" w:rsidRPr="00EA4BA3">
        <w:rPr>
          <w:b/>
          <w:bCs/>
          <w:color w:val="000080"/>
          <w:lang w:bidi="ar-SA"/>
        </w:rPr>
        <w:t>,</w:t>
      </w:r>
      <w:r w:rsidR="00EA4BA3" w:rsidRPr="00EA4BA3">
        <w:rPr>
          <w:lang w:bidi="ar-SA"/>
        </w:rPr>
        <w:t xml:space="preserve"> Height</w:t>
      </w:r>
      <w:r w:rsidR="00EA4BA3" w:rsidRPr="00EA4BA3">
        <w:rPr>
          <w:b/>
          <w:bCs/>
          <w:color w:val="000080"/>
          <w:lang w:bidi="ar-SA"/>
        </w:rPr>
        <w:t>=</w:t>
      </w:r>
      <w:r w:rsidR="00EA4BA3" w:rsidRPr="00EA4BA3">
        <w:rPr>
          <w:b/>
          <w:bCs/>
          <w:color w:val="880088"/>
          <w:lang w:bidi="ar-SA"/>
        </w:rPr>
        <w:t>None</w:t>
      </w:r>
      <w:r w:rsidR="00EA4BA3" w:rsidRPr="00EA4BA3">
        <w:rPr>
          <w:b/>
          <w:bCs/>
          <w:color w:val="000080"/>
          <w:lang w:bidi="ar-SA"/>
        </w:rPr>
        <w:t>,</w:t>
      </w:r>
      <w:r w:rsidR="00EA4BA3" w:rsidRPr="00EA4BA3">
        <w:rPr>
          <w:lang w:bidi="ar-SA"/>
        </w:rPr>
        <w:t xml:space="preserve"> Area</w:t>
      </w:r>
      <w:r w:rsidR="00EA4BA3" w:rsidRPr="00EA4BA3">
        <w:rPr>
          <w:b/>
          <w:bCs/>
          <w:color w:val="000080"/>
          <w:lang w:bidi="ar-SA"/>
        </w:rPr>
        <w:t>=</w:t>
      </w:r>
      <w:r w:rsidR="00EA4BA3" w:rsidRPr="00EA4BA3">
        <w:rPr>
          <w:b/>
          <w:bCs/>
          <w:color w:val="880088"/>
          <w:lang w:bidi="ar-SA"/>
        </w:rPr>
        <w:t>None</w:t>
      </w:r>
      <w:r w:rsidR="00EA4BA3" w:rsidRPr="00EA4BA3">
        <w:rPr>
          <w:b/>
          <w:bCs/>
          <w:color w:val="000080"/>
          <w:lang w:bidi="ar-SA"/>
        </w:rPr>
        <w:t>)</w:t>
      </w:r>
    </w:p>
    <w:p w14:paraId="096ACF1A" w14:textId="77777777" w:rsidR="00E10806" w:rsidRDefault="00E10806" w:rsidP="00E10806">
      <w:pPr>
        <w:pStyle w:val="3NormalLevel3"/>
        <w:numPr>
          <w:ilvl w:val="0"/>
          <w:numId w:val="9"/>
        </w:numPr>
        <w:spacing w:before="240"/>
      </w:pPr>
      <w:r>
        <w:t>Input parameters:</w:t>
      </w:r>
    </w:p>
    <w:p w14:paraId="6197D8F5" w14:textId="598E321E" w:rsidR="00E10806" w:rsidRDefault="00E10806" w:rsidP="00E10806">
      <w:pPr>
        <w:pStyle w:val="3NormalLevel3"/>
        <w:numPr>
          <w:ilvl w:val="1"/>
          <w:numId w:val="9"/>
        </w:numPr>
      </w:pPr>
      <w:r>
        <w:t>Tag: Unique integer value that will be used for referring to the defined elements or objects.</w:t>
      </w:r>
    </w:p>
    <w:p w14:paraId="3F25801E" w14:textId="76DB31D2" w:rsidR="00EA4BA3" w:rsidRDefault="00EA4BA3" w:rsidP="00E10806">
      <w:pPr>
        <w:pStyle w:val="3NormalLevel3"/>
        <w:numPr>
          <w:ilvl w:val="1"/>
          <w:numId w:val="9"/>
        </w:numPr>
      </w:pPr>
      <w:r w:rsidRPr="00EA4BA3">
        <w:rPr>
          <w:lang w:bidi="ar-SA"/>
        </w:rPr>
        <w:t>Height</w:t>
      </w:r>
      <w:r>
        <w:rPr>
          <w:lang w:bidi="ar-SA"/>
        </w:rPr>
        <w:t>: Hight of the dike.</w:t>
      </w:r>
    </w:p>
    <w:p w14:paraId="5213402C" w14:textId="71738638" w:rsidR="00EA4BA3" w:rsidRDefault="00EA4BA3" w:rsidP="00E10806">
      <w:pPr>
        <w:pStyle w:val="3NormalLevel3"/>
        <w:numPr>
          <w:ilvl w:val="1"/>
          <w:numId w:val="9"/>
        </w:numPr>
      </w:pPr>
      <w:r w:rsidRPr="00EA4BA3">
        <w:rPr>
          <w:lang w:bidi="ar-SA"/>
        </w:rPr>
        <w:t>Area</w:t>
      </w:r>
      <w:r>
        <w:rPr>
          <w:lang w:bidi="ar-SA"/>
        </w:rPr>
        <w:t>: Area is surrounded by the dike.</w:t>
      </w:r>
    </w:p>
    <w:p w14:paraId="196B17E8" w14:textId="77777777" w:rsidR="00E10806" w:rsidRDefault="00E10806" w:rsidP="00E10806">
      <w:pPr>
        <w:pStyle w:val="3NormalLevel3"/>
        <w:numPr>
          <w:ilvl w:val="0"/>
          <w:numId w:val="9"/>
        </w:numPr>
        <w:spacing w:before="240"/>
      </w:pPr>
      <w:r>
        <w:t>Hypothesizes: Nothing special.</w:t>
      </w:r>
    </w:p>
    <w:p w14:paraId="45A44526" w14:textId="77777777" w:rsidR="00EA4BA3" w:rsidRDefault="00EA4BA3" w:rsidP="00EA4BA3">
      <w:pPr>
        <w:pStyle w:val="3NormalLevel3"/>
        <w:numPr>
          <w:ilvl w:val="0"/>
          <w:numId w:val="9"/>
        </w:numPr>
      </w:pPr>
      <w:r>
        <w:t>Example:</w:t>
      </w:r>
    </w:p>
    <w:p w14:paraId="3D9447E2" w14:textId="716D3AD2" w:rsidR="00EA4BA3" w:rsidRPr="00EA4BA3" w:rsidRDefault="00544EC2" w:rsidP="00EA4BA3">
      <w:pPr>
        <w:pStyle w:val="CodesLine"/>
        <w:rPr>
          <w:rFonts w:ascii="Times New Roman" w:hAnsi="Times New Roman" w:cs="Times New Roman"/>
          <w:szCs w:val="24"/>
          <w:lang w:bidi="ar-SA"/>
        </w:rPr>
      </w:pPr>
      <w:r>
        <w:rPr>
          <w:lang w:bidi="ar-SA"/>
        </w:rPr>
        <w:t>opr.</w:t>
      </w:r>
      <w:r w:rsidR="00EA4BA3" w:rsidRPr="00EA4BA3">
        <w:rPr>
          <w:lang w:bidi="ar-SA"/>
        </w:rPr>
        <w:t>Safety</w:t>
      </w:r>
      <w:r w:rsidR="00EA4BA3" w:rsidRPr="00EA4BA3">
        <w:rPr>
          <w:b/>
          <w:bCs/>
          <w:color w:val="000080"/>
          <w:lang w:bidi="ar-SA"/>
        </w:rPr>
        <w:t>.</w:t>
      </w:r>
      <w:r w:rsidR="00EA4BA3" w:rsidRPr="00EA4BA3">
        <w:rPr>
          <w:lang w:bidi="ar-SA"/>
        </w:rPr>
        <w:t>Dike</w:t>
      </w:r>
      <w:r w:rsidR="00EA4BA3" w:rsidRPr="00EA4BA3">
        <w:rPr>
          <w:b/>
          <w:bCs/>
          <w:color w:val="000080"/>
          <w:lang w:bidi="ar-SA"/>
        </w:rPr>
        <w:t>(</w:t>
      </w:r>
      <w:r w:rsidR="00EA4BA3" w:rsidRPr="00EA4BA3">
        <w:rPr>
          <w:color w:val="FF0000"/>
          <w:lang w:bidi="ar-SA"/>
        </w:rPr>
        <w:t>4</w:t>
      </w:r>
      <w:r w:rsidR="00EA4BA3" w:rsidRPr="00EA4BA3">
        <w:rPr>
          <w:b/>
          <w:bCs/>
          <w:color w:val="000080"/>
          <w:lang w:bidi="ar-SA"/>
        </w:rPr>
        <w:t>,</w:t>
      </w:r>
      <w:r w:rsidR="00EA4BA3" w:rsidRPr="00EA4BA3">
        <w:rPr>
          <w:color w:val="FF0000"/>
          <w:lang w:bidi="ar-SA"/>
        </w:rPr>
        <w:t>2</w:t>
      </w:r>
      <w:r w:rsidR="00EA4BA3" w:rsidRPr="00EA4BA3">
        <w:rPr>
          <w:b/>
          <w:bCs/>
          <w:color w:val="000080"/>
          <w:lang w:bidi="ar-SA"/>
        </w:rPr>
        <w:t>,</w:t>
      </w:r>
      <w:r w:rsidR="00EA4BA3" w:rsidRPr="00EA4BA3">
        <w:rPr>
          <w:color w:val="FF0000"/>
          <w:lang w:bidi="ar-SA"/>
        </w:rPr>
        <w:t>50</w:t>
      </w:r>
      <w:r w:rsidR="00EA4BA3" w:rsidRPr="00EA4BA3">
        <w:rPr>
          <w:b/>
          <w:bCs/>
          <w:color w:val="000080"/>
          <w:lang w:bidi="ar-SA"/>
        </w:rPr>
        <w:t>**</w:t>
      </w:r>
      <w:r w:rsidR="00EA4BA3" w:rsidRPr="00EA4BA3">
        <w:rPr>
          <w:color w:val="FF0000"/>
          <w:lang w:bidi="ar-SA"/>
        </w:rPr>
        <w:t>2</w:t>
      </w:r>
      <w:r w:rsidR="00EA4BA3" w:rsidRPr="00EA4BA3">
        <w:rPr>
          <w:b/>
          <w:bCs/>
          <w:color w:val="000080"/>
          <w:lang w:bidi="ar-SA"/>
        </w:rPr>
        <w:t>)</w:t>
      </w:r>
    </w:p>
    <w:p w14:paraId="5C1DF253" w14:textId="363FC47E" w:rsidR="00A86BAC" w:rsidRDefault="00A86BAC" w:rsidP="00A86BAC">
      <w:pPr>
        <w:pStyle w:val="Heading2"/>
      </w:pPr>
      <w:bookmarkStart w:id="48" w:name="_Toc126182679"/>
      <w:r>
        <w:t>PlantUnits Subpackage</w:t>
      </w:r>
      <w:bookmarkEnd w:id="48"/>
    </w:p>
    <w:p w14:paraId="4761ECC4" w14:textId="0C75945D" w:rsidR="00A86BAC" w:rsidRDefault="00300837" w:rsidP="00A86BAC">
      <w:pPr>
        <w:pStyle w:val="2NormalLevel2"/>
      </w:pPr>
      <w:r>
        <w:t xml:space="preserve">Very Important subpackage that is responsible to define the plant unit objects and assign their properties and defined related objects to them. </w:t>
      </w:r>
    </w:p>
    <w:p w14:paraId="0FEED80F" w14:textId="7F3935D3" w:rsidR="00201FF5" w:rsidRDefault="00201FF5" w:rsidP="00201FF5">
      <w:pPr>
        <w:pStyle w:val="Heading3"/>
      </w:pPr>
      <w:bookmarkStart w:id="49" w:name="_Toc126182680"/>
      <w:r>
        <w:lastRenderedPageBreak/>
        <w:t>ONGStorage</w:t>
      </w:r>
      <w:bookmarkEnd w:id="49"/>
    </w:p>
    <w:p w14:paraId="50D2DB6F" w14:textId="34680CC0" w:rsidR="00201FF5" w:rsidRDefault="00201FF5" w:rsidP="00201FF5">
      <w:pPr>
        <w:pStyle w:val="3NormalLevel3"/>
      </w:pPr>
      <w:r>
        <w:t>ON Ground Storage tank object is defined by this module. Defined features also should be assigned by their tags to this/these object/s.</w:t>
      </w:r>
    </w:p>
    <w:p w14:paraId="43645531" w14:textId="77777777" w:rsidR="00201FF5" w:rsidRDefault="00201FF5" w:rsidP="00201FF5">
      <w:pPr>
        <w:pStyle w:val="3NormalLevel3"/>
        <w:numPr>
          <w:ilvl w:val="0"/>
          <w:numId w:val="9"/>
        </w:numPr>
      </w:pPr>
      <w:r>
        <w:t>Command structure:</w:t>
      </w:r>
    </w:p>
    <w:p w14:paraId="5B9252DA" w14:textId="094D7C52" w:rsidR="00201FF5" w:rsidRPr="00201FF5" w:rsidRDefault="00544EC2" w:rsidP="00201FF5">
      <w:pPr>
        <w:pStyle w:val="CodesLine"/>
        <w:rPr>
          <w:lang w:bidi="ar-SA"/>
        </w:rPr>
      </w:pPr>
      <w:r>
        <w:rPr>
          <w:lang w:bidi="ar-SA"/>
        </w:rPr>
        <w:t>opr.</w:t>
      </w:r>
      <w:r w:rsidR="00201FF5" w:rsidRPr="00201FF5">
        <w:rPr>
          <w:lang w:bidi="ar-SA"/>
        </w:rPr>
        <w:t>PlantUnits</w:t>
      </w:r>
      <w:r w:rsidR="00201FF5" w:rsidRPr="00201FF5">
        <w:rPr>
          <w:b/>
          <w:bCs/>
          <w:color w:val="000080"/>
          <w:lang w:bidi="ar-SA"/>
        </w:rPr>
        <w:t>.</w:t>
      </w:r>
      <w:r w:rsidR="00201FF5" w:rsidRPr="00201FF5">
        <w:rPr>
          <w:lang w:bidi="ar-SA"/>
        </w:rPr>
        <w:t>ONGStorage</w:t>
      </w:r>
      <w:r w:rsidR="00201FF5" w:rsidRPr="00201FF5">
        <w:rPr>
          <w:b/>
          <w:bCs/>
          <w:color w:val="000080"/>
          <w:lang w:bidi="ar-SA"/>
        </w:rPr>
        <w:t>(</w:t>
      </w:r>
      <w:r w:rsidR="00201FF5" w:rsidRPr="00201FF5">
        <w:rPr>
          <w:lang w:bidi="ar-SA"/>
        </w:rPr>
        <w:t>tag</w:t>
      </w:r>
      <w:r w:rsidR="00201FF5" w:rsidRPr="00201FF5">
        <w:rPr>
          <w:b/>
          <w:bCs/>
          <w:color w:val="000080"/>
          <w:lang w:bidi="ar-SA"/>
        </w:rPr>
        <w:t>,</w:t>
      </w:r>
    </w:p>
    <w:p w14:paraId="17816DD5" w14:textId="77777777" w:rsidR="00201FF5" w:rsidRPr="00201FF5" w:rsidRDefault="00201FF5" w:rsidP="00201FF5">
      <w:pPr>
        <w:pStyle w:val="CodesLine"/>
        <w:rPr>
          <w:lang w:bidi="ar-SA"/>
        </w:rPr>
      </w:pPr>
      <w:r w:rsidRPr="00201FF5">
        <w:rPr>
          <w:lang w:bidi="ar-SA"/>
        </w:rPr>
        <w:t xml:space="preserve">    SiteTag</w:t>
      </w:r>
      <w:r w:rsidRPr="00201FF5">
        <w:rPr>
          <w:b/>
          <w:bCs/>
          <w:color w:val="000080"/>
          <w:lang w:bidi="ar-SA"/>
        </w:rPr>
        <w:t>=</w:t>
      </w:r>
      <w:r w:rsidRPr="00201FF5">
        <w:rPr>
          <w:b/>
          <w:bCs/>
          <w:color w:val="880088"/>
          <w:lang w:bidi="ar-SA"/>
        </w:rPr>
        <w:t>None</w:t>
      </w:r>
      <w:r w:rsidRPr="00201FF5">
        <w:rPr>
          <w:b/>
          <w:bCs/>
          <w:color w:val="000080"/>
          <w:lang w:bidi="ar-SA"/>
        </w:rPr>
        <w:t>,</w:t>
      </w:r>
    </w:p>
    <w:p w14:paraId="5B5F48C9" w14:textId="77777777" w:rsidR="00201FF5" w:rsidRPr="00201FF5" w:rsidRDefault="00201FF5" w:rsidP="00201FF5">
      <w:pPr>
        <w:pStyle w:val="CodesLine"/>
        <w:rPr>
          <w:lang w:bidi="ar-SA"/>
        </w:rPr>
      </w:pPr>
      <w:r w:rsidRPr="00201FF5">
        <w:rPr>
          <w:lang w:bidi="ar-SA"/>
        </w:rPr>
        <w:t xml:space="preserve">    DikeTag</w:t>
      </w:r>
      <w:r w:rsidRPr="00201FF5">
        <w:rPr>
          <w:b/>
          <w:bCs/>
          <w:color w:val="000080"/>
          <w:lang w:bidi="ar-SA"/>
        </w:rPr>
        <w:t>=</w:t>
      </w:r>
      <w:r w:rsidRPr="00201FF5">
        <w:rPr>
          <w:b/>
          <w:bCs/>
          <w:color w:val="880088"/>
          <w:lang w:bidi="ar-SA"/>
        </w:rPr>
        <w:t>None</w:t>
      </w:r>
      <w:r w:rsidRPr="00201FF5">
        <w:rPr>
          <w:b/>
          <w:bCs/>
          <w:color w:val="000080"/>
          <w:lang w:bidi="ar-SA"/>
        </w:rPr>
        <w:t>,</w:t>
      </w:r>
    </w:p>
    <w:p w14:paraId="2D62921D" w14:textId="77777777" w:rsidR="00201FF5" w:rsidRPr="00201FF5" w:rsidRDefault="00201FF5" w:rsidP="00201FF5">
      <w:pPr>
        <w:pStyle w:val="CodesLine"/>
        <w:rPr>
          <w:lang w:bidi="ar-SA"/>
        </w:rPr>
      </w:pPr>
      <w:r w:rsidRPr="00201FF5">
        <w:rPr>
          <w:lang w:bidi="ar-SA"/>
        </w:rPr>
        <w:t xml:space="preserve">    SubstanceTag</w:t>
      </w:r>
      <w:r w:rsidRPr="00201FF5">
        <w:rPr>
          <w:b/>
          <w:bCs/>
          <w:color w:val="000080"/>
          <w:lang w:bidi="ar-SA"/>
        </w:rPr>
        <w:t>=</w:t>
      </w:r>
      <w:r w:rsidRPr="00201FF5">
        <w:rPr>
          <w:b/>
          <w:bCs/>
          <w:color w:val="880088"/>
          <w:lang w:bidi="ar-SA"/>
        </w:rPr>
        <w:t>None</w:t>
      </w:r>
      <w:r w:rsidRPr="00201FF5">
        <w:rPr>
          <w:b/>
          <w:bCs/>
          <w:color w:val="000080"/>
          <w:lang w:bidi="ar-SA"/>
        </w:rPr>
        <w:t>,</w:t>
      </w:r>
    </w:p>
    <w:p w14:paraId="398C38C7" w14:textId="77777777" w:rsidR="00201FF5" w:rsidRPr="00201FF5" w:rsidRDefault="00201FF5" w:rsidP="00201FF5">
      <w:pPr>
        <w:pStyle w:val="CodesLine"/>
        <w:rPr>
          <w:lang w:bidi="ar-SA"/>
        </w:rPr>
      </w:pPr>
      <w:r w:rsidRPr="00201FF5">
        <w:rPr>
          <w:lang w:bidi="ar-SA"/>
        </w:rPr>
        <w:t xml:space="preserve">    FragilityTagNumbers</w:t>
      </w:r>
      <w:r w:rsidRPr="00201FF5">
        <w:rPr>
          <w:b/>
          <w:bCs/>
          <w:color w:val="000080"/>
          <w:lang w:bidi="ar-SA"/>
        </w:rPr>
        <w:t>=</w:t>
      </w:r>
      <w:r w:rsidRPr="00201FF5">
        <w:rPr>
          <w:b/>
          <w:bCs/>
          <w:color w:val="880088"/>
          <w:lang w:bidi="ar-SA"/>
        </w:rPr>
        <w:t>None</w:t>
      </w:r>
      <w:r w:rsidRPr="00201FF5">
        <w:rPr>
          <w:b/>
          <w:bCs/>
          <w:color w:val="000080"/>
          <w:lang w:bidi="ar-SA"/>
        </w:rPr>
        <w:t>,</w:t>
      </w:r>
    </w:p>
    <w:p w14:paraId="536B06C1" w14:textId="77777777" w:rsidR="00201FF5" w:rsidRPr="00201FF5" w:rsidRDefault="00201FF5" w:rsidP="00201FF5">
      <w:pPr>
        <w:pStyle w:val="CodesLine"/>
        <w:rPr>
          <w:lang w:bidi="ar-SA"/>
        </w:rPr>
      </w:pPr>
      <w:r w:rsidRPr="00201FF5">
        <w:rPr>
          <w:lang w:bidi="ar-SA"/>
        </w:rPr>
        <w:t xml:space="preserve">    Horizontal_localPosition</w:t>
      </w:r>
      <w:r w:rsidRPr="00201FF5">
        <w:rPr>
          <w:b/>
          <w:bCs/>
          <w:color w:val="000080"/>
          <w:lang w:bidi="ar-SA"/>
        </w:rPr>
        <w:t>=</w:t>
      </w:r>
      <w:r w:rsidRPr="00201FF5">
        <w:rPr>
          <w:color w:val="FF0000"/>
          <w:lang w:bidi="ar-SA"/>
        </w:rPr>
        <w:t>0</w:t>
      </w:r>
      <w:r w:rsidRPr="00201FF5">
        <w:rPr>
          <w:b/>
          <w:bCs/>
          <w:color w:val="000080"/>
          <w:lang w:bidi="ar-SA"/>
        </w:rPr>
        <w:t>,</w:t>
      </w:r>
    </w:p>
    <w:p w14:paraId="4BEEF97F" w14:textId="77777777" w:rsidR="00201FF5" w:rsidRPr="00201FF5" w:rsidRDefault="00201FF5" w:rsidP="00201FF5">
      <w:pPr>
        <w:pStyle w:val="CodesLine"/>
        <w:rPr>
          <w:lang w:bidi="ar-SA"/>
        </w:rPr>
      </w:pPr>
      <w:r w:rsidRPr="00201FF5">
        <w:rPr>
          <w:lang w:bidi="ar-SA"/>
        </w:rPr>
        <w:t xml:space="preserve">    Vertical_localPosition</w:t>
      </w:r>
      <w:r w:rsidRPr="00201FF5">
        <w:rPr>
          <w:b/>
          <w:bCs/>
          <w:color w:val="000080"/>
          <w:lang w:bidi="ar-SA"/>
        </w:rPr>
        <w:t>=</w:t>
      </w:r>
      <w:r w:rsidRPr="00201FF5">
        <w:rPr>
          <w:color w:val="FF0000"/>
          <w:lang w:bidi="ar-SA"/>
        </w:rPr>
        <w:t>0</w:t>
      </w:r>
      <w:r w:rsidRPr="00201FF5">
        <w:rPr>
          <w:b/>
          <w:bCs/>
          <w:color w:val="000080"/>
          <w:lang w:bidi="ar-SA"/>
        </w:rPr>
        <w:t>,</w:t>
      </w:r>
    </w:p>
    <w:p w14:paraId="29E65FBE" w14:textId="77777777" w:rsidR="00201FF5" w:rsidRPr="00201FF5" w:rsidRDefault="00201FF5" w:rsidP="00201FF5">
      <w:pPr>
        <w:pStyle w:val="CodesLine"/>
        <w:rPr>
          <w:lang w:bidi="ar-SA"/>
        </w:rPr>
      </w:pPr>
      <w:r w:rsidRPr="00201FF5">
        <w:rPr>
          <w:lang w:bidi="ar-SA"/>
        </w:rPr>
        <w:t xml:space="preserve">    Surface_Roughness</w:t>
      </w:r>
      <w:r w:rsidRPr="00201FF5">
        <w:rPr>
          <w:b/>
          <w:bCs/>
          <w:color w:val="000080"/>
          <w:lang w:bidi="ar-SA"/>
        </w:rPr>
        <w:t>=</w:t>
      </w:r>
      <w:r w:rsidRPr="00201FF5">
        <w:rPr>
          <w:b/>
          <w:bCs/>
          <w:color w:val="880088"/>
          <w:lang w:bidi="ar-SA"/>
        </w:rPr>
        <w:t>None</w:t>
      </w:r>
      <w:r w:rsidRPr="00201FF5">
        <w:rPr>
          <w:b/>
          <w:bCs/>
          <w:color w:val="000080"/>
          <w:lang w:bidi="ar-SA"/>
        </w:rPr>
        <w:t>,</w:t>
      </w:r>
    </w:p>
    <w:p w14:paraId="05F3D75D" w14:textId="77777777" w:rsidR="00201FF5" w:rsidRPr="00201FF5" w:rsidRDefault="00201FF5" w:rsidP="00201FF5">
      <w:pPr>
        <w:pStyle w:val="CodesLine"/>
        <w:rPr>
          <w:lang w:bidi="ar-SA"/>
        </w:rPr>
      </w:pPr>
      <w:r w:rsidRPr="00201FF5">
        <w:rPr>
          <w:lang w:bidi="ar-SA"/>
        </w:rPr>
        <w:t xml:space="preserve">    Pressure</w:t>
      </w:r>
      <w:r w:rsidRPr="00201FF5">
        <w:rPr>
          <w:b/>
          <w:bCs/>
          <w:color w:val="000080"/>
          <w:lang w:bidi="ar-SA"/>
        </w:rPr>
        <w:t>=</w:t>
      </w:r>
      <w:r w:rsidRPr="00201FF5">
        <w:rPr>
          <w:color w:val="FF0000"/>
          <w:lang w:bidi="ar-SA"/>
        </w:rPr>
        <w:t>0</w:t>
      </w:r>
      <w:r w:rsidRPr="00201FF5">
        <w:rPr>
          <w:b/>
          <w:bCs/>
          <w:color w:val="000080"/>
          <w:lang w:bidi="ar-SA"/>
        </w:rPr>
        <w:t>,</w:t>
      </w:r>
    </w:p>
    <w:p w14:paraId="7699CE5E" w14:textId="77777777" w:rsidR="00201FF5" w:rsidRPr="00201FF5" w:rsidRDefault="00201FF5" w:rsidP="00201FF5">
      <w:pPr>
        <w:pStyle w:val="CodesLine"/>
        <w:rPr>
          <w:lang w:bidi="ar-SA"/>
        </w:rPr>
      </w:pPr>
      <w:r w:rsidRPr="00201FF5">
        <w:rPr>
          <w:lang w:bidi="ar-SA"/>
        </w:rPr>
        <w:t xml:space="preserve">    Temperature</w:t>
      </w:r>
      <w:r w:rsidRPr="00201FF5">
        <w:rPr>
          <w:b/>
          <w:bCs/>
          <w:color w:val="000080"/>
          <w:lang w:bidi="ar-SA"/>
        </w:rPr>
        <w:t>=</w:t>
      </w:r>
      <w:r w:rsidRPr="00201FF5">
        <w:rPr>
          <w:color w:val="FF0000"/>
          <w:lang w:bidi="ar-SA"/>
        </w:rPr>
        <w:t>0</w:t>
      </w:r>
      <w:r w:rsidRPr="00201FF5">
        <w:rPr>
          <w:b/>
          <w:bCs/>
          <w:color w:val="000080"/>
          <w:lang w:bidi="ar-SA"/>
        </w:rPr>
        <w:t>,</w:t>
      </w:r>
    </w:p>
    <w:p w14:paraId="058EE636" w14:textId="77777777" w:rsidR="00201FF5" w:rsidRPr="00201FF5" w:rsidRDefault="00201FF5" w:rsidP="00201FF5">
      <w:pPr>
        <w:pStyle w:val="CodesLine"/>
        <w:rPr>
          <w:lang w:bidi="ar-SA"/>
        </w:rPr>
      </w:pPr>
      <w:r w:rsidRPr="00201FF5">
        <w:rPr>
          <w:lang w:bidi="ar-SA"/>
        </w:rPr>
        <w:t xml:space="preserve">    SubstanceVolumeRatio</w:t>
      </w:r>
      <w:r w:rsidRPr="00201FF5">
        <w:rPr>
          <w:b/>
          <w:bCs/>
          <w:color w:val="000080"/>
          <w:lang w:bidi="ar-SA"/>
        </w:rPr>
        <w:t>=</w:t>
      </w:r>
      <w:r w:rsidRPr="00201FF5">
        <w:rPr>
          <w:b/>
          <w:bCs/>
          <w:color w:val="880088"/>
          <w:lang w:bidi="ar-SA"/>
        </w:rPr>
        <w:t>None</w:t>
      </w:r>
      <w:r w:rsidRPr="00201FF5">
        <w:rPr>
          <w:b/>
          <w:bCs/>
          <w:color w:val="000080"/>
          <w:lang w:bidi="ar-SA"/>
        </w:rPr>
        <w:t>,</w:t>
      </w:r>
    </w:p>
    <w:p w14:paraId="5622550C" w14:textId="77777777" w:rsidR="00201FF5" w:rsidRPr="00201FF5" w:rsidRDefault="00201FF5" w:rsidP="00201FF5">
      <w:pPr>
        <w:pStyle w:val="CodesLine"/>
        <w:rPr>
          <w:lang w:bidi="ar-SA"/>
        </w:rPr>
      </w:pPr>
      <w:r w:rsidRPr="00201FF5">
        <w:rPr>
          <w:lang w:bidi="ar-SA"/>
        </w:rPr>
        <w:t xml:space="preserve">    Diameter</w:t>
      </w:r>
      <w:r w:rsidRPr="00201FF5">
        <w:rPr>
          <w:b/>
          <w:bCs/>
          <w:color w:val="000080"/>
          <w:lang w:bidi="ar-SA"/>
        </w:rPr>
        <w:t>=</w:t>
      </w:r>
      <w:r w:rsidRPr="00201FF5">
        <w:rPr>
          <w:b/>
          <w:bCs/>
          <w:color w:val="880088"/>
          <w:lang w:bidi="ar-SA"/>
        </w:rPr>
        <w:t>None</w:t>
      </w:r>
      <w:r w:rsidRPr="00201FF5">
        <w:rPr>
          <w:b/>
          <w:bCs/>
          <w:color w:val="000080"/>
          <w:lang w:bidi="ar-SA"/>
        </w:rPr>
        <w:t>,</w:t>
      </w:r>
    </w:p>
    <w:p w14:paraId="7E25865F" w14:textId="77777777" w:rsidR="00201FF5" w:rsidRPr="00201FF5" w:rsidRDefault="00201FF5" w:rsidP="00201FF5">
      <w:pPr>
        <w:pStyle w:val="CodesLine"/>
        <w:rPr>
          <w:lang w:bidi="ar-SA"/>
        </w:rPr>
      </w:pPr>
      <w:r w:rsidRPr="00201FF5">
        <w:rPr>
          <w:lang w:bidi="ar-SA"/>
        </w:rPr>
        <w:t xml:space="preserve">    Height</w:t>
      </w:r>
      <w:r w:rsidRPr="00201FF5">
        <w:rPr>
          <w:b/>
          <w:bCs/>
          <w:color w:val="000080"/>
          <w:lang w:bidi="ar-SA"/>
        </w:rPr>
        <w:t>=</w:t>
      </w:r>
      <w:r w:rsidRPr="00201FF5">
        <w:rPr>
          <w:b/>
          <w:bCs/>
          <w:color w:val="880088"/>
          <w:lang w:bidi="ar-SA"/>
        </w:rPr>
        <w:t>None</w:t>
      </w:r>
      <w:r w:rsidRPr="00201FF5">
        <w:rPr>
          <w:b/>
          <w:bCs/>
          <w:color w:val="000080"/>
          <w:lang w:bidi="ar-SA"/>
        </w:rPr>
        <w:t>,</w:t>
      </w:r>
    </w:p>
    <w:p w14:paraId="00A0E2A0" w14:textId="77777777" w:rsidR="00201FF5" w:rsidRPr="00201FF5" w:rsidRDefault="00201FF5" w:rsidP="00201FF5">
      <w:pPr>
        <w:pStyle w:val="CodesLine"/>
        <w:rPr>
          <w:lang w:bidi="ar-SA"/>
        </w:rPr>
      </w:pPr>
      <w:r w:rsidRPr="00201FF5">
        <w:rPr>
          <w:lang w:bidi="ar-SA"/>
        </w:rPr>
        <w:t xml:space="preserve">    GroundTemperature</w:t>
      </w:r>
      <w:r w:rsidRPr="00201FF5">
        <w:rPr>
          <w:b/>
          <w:bCs/>
          <w:color w:val="000080"/>
          <w:lang w:bidi="ar-SA"/>
        </w:rPr>
        <w:t>=</w:t>
      </w:r>
      <w:r w:rsidRPr="00201FF5">
        <w:rPr>
          <w:b/>
          <w:bCs/>
          <w:color w:val="880088"/>
          <w:lang w:bidi="ar-SA"/>
        </w:rPr>
        <w:t>None</w:t>
      </w:r>
      <w:r w:rsidRPr="00201FF5">
        <w:rPr>
          <w:b/>
          <w:bCs/>
          <w:color w:val="000080"/>
          <w:lang w:bidi="ar-SA"/>
        </w:rPr>
        <w:t>,</w:t>
      </w:r>
    </w:p>
    <w:p w14:paraId="3722CE32" w14:textId="77777777" w:rsidR="00201FF5" w:rsidRPr="00201FF5" w:rsidRDefault="00201FF5" w:rsidP="00201FF5">
      <w:pPr>
        <w:pStyle w:val="CodesLine"/>
        <w:rPr>
          <w:lang w:bidi="ar-SA"/>
        </w:rPr>
      </w:pPr>
      <w:r w:rsidRPr="00201FF5">
        <w:rPr>
          <w:lang w:bidi="ar-SA"/>
        </w:rPr>
        <w:t xml:space="preserve">    Ks_Soil_Thermal_conductivity</w:t>
      </w:r>
      <w:r w:rsidRPr="00201FF5">
        <w:rPr>
          <w:b/>
          <w:bCs/>
          <w:color w:val="000080"/>
          <w:lang w:bidi="ar-SA"/>
        </w:rPr>
        <w:t>=</w:t>
      </w:r>
      <w:r w:rsidRPr="00201FF5">
        <w:rPr>
          <w:b/>
          <w:bCs/>
          <w:color w:val="880088"/>
          <w:lang w:bidi="ar-SA"/>
        </w:rPr>
        <w:t>None</w:t>
      </w:r>
      <w:r w:rsidRPr="00201FF5">
        <w:rPr>
          <w:b/>
          <w:bCs/>
          <w:color w:val="000080"/>
          <w:lang w:bidi="ar-SA"/>
        </w:rPr>
        <w:t>,</w:t>
      </w:r>
    </w:p>
    <w:p w14:paraId="4D4D253D" w14:textId="77777777" w:rsidR="00201FF5" w:rsidRPr="00201FF5" w:rsidRDefault="00201FF5" w:rsidP="00201FF5">
      <w:pPr>
        <w:pStyle w:val="CodesLine"/>
        <w:rPr>
          <w:lang w:bidi="ar-SA"/>
        </w:rPr>
      </w:pPr>
      <w:r w:rsidRPr="00201FF5">
        <w:rPr>
          <w:lang w:bidi="ar-SA"/>
        </w:rPr>
        <w:t xml:space="preserve">    Alphas_Soil_thermal_diffusivity</w:t>
      </w:r>
      <w:r w:rsidRPr="00201FF5">
        <w:rPr>
          <w:b/>
          <w:bCs/>
          <w:color w:val="000080"/>
          <w:lang w:bidi="ar-SA"/>
        </w:rPr>
        <w:t>=</w:t>
      </w:r>
      <w:r w:rsidRPr="00201FF5">
        <w:rPr>
          <w:b/>
          <w:bCs/>
          <w:color w:val="880088"/>
          <w:lang w:bidi="ar-SA"/>
        </w:rPr>
        <w:t>None</w:t>
      </w:r>
      <w:r w:rsidRPr="00201FF5">
        <w:rPr>
          <w:b/>
          <w:bCs/>
          <w:color w:val="000080"/>
          <w:lang w:bidi="ar-SA"/>
        </w:rPr>
        <w:t>,</w:t>
      </w:r>
    </w:p>
    <w:p w14:paraId="239A68A2" w14:textId="77777777" w:rsidR="00201FF5" w:rsidRPr="00201FF5" w:rsidRDefault="00201FF5" w:rsidP="00201FF5">
      <w:pPr>
        <w:pStyle w:val="CodesLine"/>
        <w:rPr>
          <w:lang w:bidi="ar-SA"/>
        </w:rPr>
      </w:pPr>
      <w:r w:rsidRPr="00201FF5">
        <w:rPr>
          <w:lang w:bidi="ar-SA"/>
        </w:rPr>
        <w:t xml:space="preserve">    boundary_points_Number</w:t>
      </w:r>
      <w:r w:rsidRPr="00201FF5">
        <w:rPr>
          <w:b/>
          <w:bCs/>
          <w:color w:val="000080"/>
          <w:lang w:bidi="ar-SA"/>
        </w:rPr>
        <w:t>=</w:t>
      </w:r>
      <w:r w:rsidRPr="00201FF5">
        <w:rPr>
          <w:color w:val="FF0000"/>
          <w:lang w:bidi="ar-SA"/>
        </w:rPr>
        <w:t>20</w:t>
      </w:r>
      <w:r w:rsidRPr="00201FF5">
        <w:rPr>
          <w:b/>
          <w:bCs/>
          <w:color w:val="000080"/>
          <w:lang w:bidi="ar-SA"/>
        </w:rPr>
        <w:t>,</w:t>
      </w:r>
    </w:p>
    <w:p w14:paraId="75ACCFA9" w14:textId="77777777" w:rsidR="00201FF5" w:rsidRPr="00201FF5" w:rsidRDefault="00201FF5" w:rsidP="00201FF5">
      <w:pPr>
        <w:pStyle w:val="CodesLine"/>
        <w:rPr>
          <w:lang w:bidi="ar-SA"/>
        </w:rPr>
      </w:pPr>
      <w:r w:rsidRPr="00201FF5">
        <w:rPr>
          <w:lang w:bidi="ar-SA"/>
        </w:rPr>
        <w:t xml:space="preserve">    boundary_points_height_levels</w:t>
      </w:r>
      <w:r w:rsidRPr="00201FF5">
        <w:rPr>
          <w:b/>
          <w:bCs/>
          <w:color w:val="000080"/>
          <w:lang w:bidi="ar-SA"/>
        </w:rPr>
        <w:t>=</w:t>
      </w:r>
      <w:r w:rsidRPr="00201FF5">
        <w:rPr>
          <w:color w:val="FF0000"/>
          <w:lang w:bidi="ar-SA"/>
        </w:rPr>
        <w:t>10</w:t>
      </w:r>
      <w:r w:rsidRPr="00201FF5">
        <w:rPr>
          <w:b/>
          <w:bCs/>
          <w:color w:val="000080"/>
          <w:lang w:bidi="ar-SA"/>
        </w:rPr>
        <w:t>,</w:t>
      </w:r>
    </w:p>
    <w:p w14:paraId="01A78B2C" w14:textId="77777777" w:rsidR="00201FF5" w:rsidRPr="00201FF5" w:rsidRDefault="00201FF5" w:rsidP="00201FF5">
      <w:pPr>
        <w:pStyle w:val="CodesLine"/>
        <w:rPr>
          <w:lang w:bidi="ar-SA"/>
        </w:rPr>
      </w:pPr>
      <w:r w:rsidRPr="00201FF5">
        <w:rPr>
          <w:lang w:bidi="ar-SA"/>
        </w:rPr>
        <w:t xml:space="preserve">    pressure_probit_tag</w:t>
      </w:r>
      <w:r w:rsidRPr="00201FF5">
        <w:rPr>
          <w:b/>
          <w:bCs/>
          <w:color w:val="000080"/>
          <w:lang w:bidi="ar-SA"/>
        </w:rPr>
        <w:t>=</w:t>
      </w:r>
      <w:r w:rsidRPr="00201FF5">
        <w:rPr>
          <w:b/>
          <w:bCs/>
          <w:color w:val="880088"/>
          <w:lang w:bidi="ar-SA"/>
        </w:rPr>
        <w:t>None</w:t>
      </w:r>
      <w:r w:rsidRPr="00201FF5">
        <w:rPr>
          <w:b/>
          <w:bCs/>
          <w:color w:val="000080"/>
          <w:lang w:bidi="ar-SA"/>
        </w:rPr>
        <w:t>,</w:t>
      </w:r>
    </w:p>
    <w:p w14:paraId="1392C55E" w14:textId="0E0CFF00" w:rsidR="00201FF5" w:rsidRDefault="00201FF5" w:rsidP="00201FF5">
      <w:pPr>
        <w:pStyle w:val="CodesLine"/>
        <w:rPr>
          <w:b/>
          <w:bCs/>
          <w:color w:val="000080"/>
          <w:lang w:bidi="ar-SA"/>
        </w:rPr>
      </w:pPr>
      <w:r w:rsidRPr="00201FF5">
        <w:rPr>
          <w:lang w:bidi="ar-SA"/>
        </w:rPr>
        <w:t xml:space="preserve">    radiation_probit_tag</w:t>
      </w:r>
      <w:r w:rsidRPr="00201FF5">
        <w:rPr>
          <w:b/>
          <w:bCs/>
          <w:color w:val="000080"/>
          <w:lang w:bidi="ar-SA"/>
        </w:rPr>
        <w:t>=</w:t>
      </w:r>
      <w:r w:rsidRPr="00201FF5">
        <w:rPr>
          <w:b/>
          <w:bCs/>
          <w:color w:val="880088"/>
          <w:lang w:bidi="ar-SA"/>
        </w:rPr>
        <w:t>None</w:t>
      </w:r>
      <w:r w:rsidRPr="00201FF5">
        <w:rPr>
          <w:b/>
          <w:bCs/>
          <w:color w:val="000080"/>
          <w:lang w:bidi="ar-SA"/>
        </w:rPr>
        <w:t>,</w:t>
      </w:r>
    </w:p>
    <w:p w14:paraId="239F623E" w14:textId="64ECF7F9" w:rsidR="005C58F2" w:rsidRPr="00201FF5" w:rsidRDefault="005C58F2" w:rsidP="00201FF5">
      <w:pPr>
        <w:pStyle w:val="CodesLine"/>
        <w:rPr>
          <w:lang w:bidi="ar-SA"/>
        </w:rPr>
      </w:pPr>
      <w:r>
        <w:rPr>
          <w:b/>
          <w:bCs/>
          <w:color w:val="000080"/>
          <w:lang w:bidi="ar-SA"/>
        </w:rPr>
        <w:t xml:space="preserve">    </w:t>
      </w:r>
      <w:r w:rsidRPr="005C58F2">
        <w:rPr>
          <w:lang w:bidi="ar-SA"/>
        </w:rPr>
        <w:t>RadiationDifferenceDose=</w:t>
      </w:r>
      <w:r w:rsidRPr="005C58F2">
        <w:rPr>
          <w:color w:val="FF0000"/>
          <w:lang w:bidi="ar-SA"/>
        </w:rPr>
        <w:t>1000</w:t>
      </w:r>
      <w:r>
        <w:rPr>
          <w:b/>
          <w:bCs/>
          <w:color w:val="000080"/>
          <w:lang w:bidi="ar-SA"/>
        </w:rPr>
        <w:t>,</w:t>
      </w:r>
    </w:p>
    <w:p w14:paraId="00AA6B57" w14:textId="77777777" w:rsidR="00201FF5" w:rsidRPr="00201FF5" w:rsidRDefault="00201FF5" w:rsidP="00201FF5">
      <w:pPr>
        <w:pStyle w:val="CodesLine"/>
        <w:rPr>
          <w:rFonts w:ascii="Times New Roman" w:hAnsi="Times New Roman" w:cs="Times New Roman"/>
          <w:szCs w:val="24"/>
          <w:lang w:bidi="ar-SA"/>
        </w:rPr>
      </w:pPr>
      <w:r w:rsidRPr="00201FF5">
        <w:rPr>
          <w:b/>
          <w:bCs/>
          <w:color w:val="000080"/>
          <w:lang w:bidi="ar-SA"/>
        </w:rPr>
        <w:t>)</w:t>
      </w:r>
    </w:p>
    <w:p w14:paraId="5A8AB541" w14:textId="77777777" w:rsidR="00201FF5" w:rsidRDefault="00201FF5" w:rsidP="00201FF5">
      <w:pPr>
        <w:pStyle w:val="3NormalLevel3"/>
        <w:numPr>
          <w:ilvl w:val="0"/>
          <w:numId w:val="9"/>
        </w:numPr>
        <w:spacing w:before="240"/>
      </w:pPr>
      <w:r>
        <w:t>Input parameters:</w:t>
      </w:r>
    </w:p>
    <w:p w14:paraId="165867BE" w14:textId="77777777" w:rsidR="00201FF5" w:rsidRDefault="00201FF5" w:rsidP="00201FF5">
      <w:pPr>
        <w:pStyle w:val="3NormalLevel3"/>
        <w:numPr>
          <w:ilvl w:val="1"/>
          <w:numId w:val="9"/>
        </w:numPr>
      </w:pPr>
      <w:r>
        <w:t>Tag: Unique integer value that will be used for referring to the defined elements or objects.</w:t>
      </w:r>
    </w:p>
    <w:p w14:paraId="5890916E" w14:textId="1A823523" w:rsidR="00201FF5" w:rsidRDefault="00472F56" w:rsidP="00201FF5">
      <w:pPr>
        <w:pStyle w:val="3NormalLevel3"/>
        <w:numPr>
          <w:ilvl w:val="1"/>
          <w:numId w:val="9"/>
        </w:numPr>
      </w:pPr>
      <w:r w:rsidRPr="00201FF5">
        <w:rPr>
          <w:lang w:bidi="ar-SA"/>
        </w:rPr>
        <w:t>SiteTag</w:t>
      </w:r>
      <w:r w:rsidR="00201FF5">
        <w:rPr>
          <w:lang w:bidi="ar-SA"/>
        </w:rPr>
        <w:t xml:space="preserve">: </w:t>
      </w:r>
      <w:r>
        <w:rPr>
          <w:lang w:bidi="ar-SA"/>
        </w:rPr>
        <w:t>Tag of the site</w:t>
      </w:r>
      <w:r w:rsidR="00201FF5">
        <w:rPr>
          <w:lang w:bidi="ar-SA"/>
        </w:rPr>
        <w:t>.</w:t>
      </w:r>
    </w:p>
    <w:p w14:paraId="3D2805A6" w14:textId="16FC8266" w:rsidR="00201FF5" w:rsidRDefault="00472F56" w:rsidP="00201FF5">
      <w:pPr>
        <w:pStyle w:val="3NormalLevel3"/>
        <w:numPr>
          <w:ilvl w:val="1"/>
          <w:numId w:val="9"/>
        </w:numPr>
      </w:pPr>
      <w:r w:rsidRPr="00201FF5">
        <w:rPr>
          <w:lang w:bidi="ar-SA"/>
        </w:rPr>
        <w:t>DikeTag</w:t>
      </w:r>
      <w:r w:rsidR="00201FF5">
        <w:rPr>
          <w:lang w:bidi="ar-SA"/>
        </w:rPr>
        <w:t xml:space="preserve">: </w:t>
      </w:r>
      <w:r>
        <w:rPr>
          <w:lang w:bidi="ar-SA"/>
        </w:rPr>
        <w:t>Tag of the dike that surrounded the tank. There is no need to define if the tank is not surrounded by any dike</w:t>
      </w:r>
      <w:r w:rsidR="00201FF5">
        <w:rPr>
          <w:lang w:bidi="ar-SA"/>
        </w:rPr>
        <w:t>.</w:t>
      </w:r>
    </w:p>
    <w:p w14:paraId="702341D8" w14:textId="22E9AB6D" w:rsidR="00472F56" w:rsidRDefault="000E1017" w:rsidP="00201FF5">
      <w:pPr>
        <w:pStyle w:val="3NormalLevel3"/>
        <w:numPr>
          <w:ilvl w:val="1"/>
          <w:numId w:val="9"/>
        </w:numPr>
      </w:pPr>
      <w:r w:rsidRPr="00201FF5">
        <w:rPr>
          <w:lang w:bidi="ar-SA"/>
        </w:rPr>
        <w:t>SubstanceTag</w:t>
      </w:r>
      <w:r>
        <w:rPr>
          <w:lang w:bidi="ar-SA"/>
        </w:rPr>
        <w:t>: Tag of the tank substance.</w:t>
      </w:r>
    </w:p>
    <w:p w14:paraId="79623808" w14:textId="13996A4B" w:rsidR="000E1017" w:rsidRDefault="000E1017" w:rsidP="00201FF5">
      <w:pPr>
        <w:pStyle w:val="3NormalLevel3"/>
        <w:numPr>
          <w:ilvl w:val="1"/>
          <w:numId w:val="9"/>
        </w:numPr>
      </w:pPr>
      <w:r w:rsidRPr="00201FF5">
        <w:rPr>
          <w:lang w:bidi="ar-SA"/>
        </w:rPr>
        <w:t>FragilityTagNumbers</w:t>
      </w:r>
      <w:r>
        <w:rPr>
          <w:lang w:bidi="ar-SA"/>
        </w:rPr>
        <w:t>: List of the tank fragilities tag.</w:t>
      </w:r>
    </w:p>
    <w:p w14:paraId="7F8F84A0" w14:textId="0E4100C2" w:rsidR="000E1017" w:rsidRDefault="000E1017" w:rsidP="00201FF5">
      <w:pPr>
        <w:pStyle w:val="3NormalLevel3"/>
        <w:numPr>
          <w:ilvl w:val="1"/>
          <w:numId w:val="9"/>
        </w:numPr>
      </w:pPr>
      <w:r w:rsidRPr="00201FF5">
        <w:rPr>
          <w:lang w:bidi="ar-SA"/>
        </w:rPr>
        <w:t>Horizontal_localPosition</w:t>
      </w:r>
      <w:r>
        <w:rPr>
          <w:lang w:bidi="ar-SA"/>
        </w:rPr>
        <w:t>: Horizontal location of the tank respect to the local reference point (0,0).</w:t>
      </w:r>
    </w:p>
    <w:p w14:paraId="61C30E6A" w14:textId="20DFF036" w:rsidR="000E1017" w:rsidRDefault="000E1017" w:rsidP="000E1017">
      <w:pPr>
        <w:pStyle w:val="3NormalLevel3"/>
        <w:numPr>
          <w:ilvl w:val="1"/>
          <w:numId w:val="9"/>
        </w:numPr>
      </w:pPr>
      <w:r w:rsidRPr="00201FF5">
        <w:rPr>
          <w:lang w:bidi="ar-SA"/>
        </w:rPr>
        <w:t>Vertical _localPosition</w:t>
      </w:r>
      <w:r>
        <w:rPr>
          <w:lang w:bidi="ar-SA"/>
        </w:rPr>
        <w:t>: Vertical location of the tank respect to the local reference point (0,0).</w:t>
      </w:r>
    </w:p>
    <w:p w14:paraId="7F9AEF45" w14:textId="77777777" w:rsidR="00FE79AC" w:rsidRDefault="000E1017" w:rsidP="00201FF5">
      <w:pPr>
        <w:pStyle w:val="3NormalLevel3"/>
        <w:numPr>
          <w:ilvl w:val="1"/>
          <w:numId w:val="9"/>
        </w:numPr>
      </w:pPr>
      <w:r w:rsidRPr="00201FF5">
        <w:rPr>
          <w:lang w:bidi="ar-SA"/>
        </w:rPr>
        <w:t>Surface_Roughness</w:t>
      </w:r>
      <w:r>
        <w:rPr>
          <w:lang w:bidi="ar-SA"/>
        </w:rPr>
        <w:t xml:space="preserve">: Value of the surface roughness. </w:t>
      </w:r>
      <w:r w:rsidR="00FE79AC">
        <w:rPr>
          <w:lang w:bidi="ar-SA"/>
        </w:rPr>
        <w:t>This value will be used for liquid dispersion models.</w:t>
      </w:r>
    </w:p>
    <w:p w14:paraId="6EC6C13B" w14:textId="07E9589D" w:rsidR="000E1017" w:rsidRDefault="00FE79AC" w:rsidP="00201FF5">
      <w:pPr>
        <w:pStyle w:val="3NormalLevel3"/>
        <w:numPr>
          <w:ilvl w:val="1"/>
          <w:numId w:val="9"/>
        </w:numPr>
      </w:pPr>
      <w:r>
        <w:rPr>
          <w:lang w:bidi="ar-SA"/>
        </w:rPr>
        <w:t xml:space="preserve"> </w:t>
      </w:r>
      <w:r w:rsidR="002D3549" w:rsidRPr="00201FF5">
        <w:rPr>
          <w:lang w:bidi="ar-SA"/>
        </w:rPr>
        <w:t>Pressure</w:t>
      </w:r>
      <w:r w:rsidR="002D3549">
        <w:rPr>
          <w:lang w:bidi="ar-SA"/>
        </w:rPr>
        <w:t>: Internal pressure value of the tank.</w:t>
      </w:r>
    </w:p>
    <w:p w14:paraId="29BB2565" w14:textId="1A0359AD" w:rsidR="002D3549" w:rsidRDefault="002D3549" w:rsidP="00201FF5">
      <w:pPr>
        <w:pStyle w:val="3NormalLevel3"/>
        <w:numPr>
          <w:ilvl w:val="1"/>
          <w:numId w:val="9"/>
        </w:numPr>
      </w:pPr>
      <w:r w:rsidRPr="00201FF5">
        <w:rPr>
          <w:lang w:bidi="ar-SA"/>
        </w:rPr>
        <w:t>Temperature</w:t>
      </w:r>
      <w:r>
        <w:rPr>
          <w:lang w:bidi="ar-SA"/>
        </w:rPr>
        <w:t>: Internal temperature value of the tank.</w:t>
      </w:r>
    </w:p>
    <w:p w14:paraId="0D93FF98" w14:textId="16FC7A68" w:rsidR="002D3549" w:rsidRDefault="002D3549" w:rsidP="00201FF5">
      <w:pPr>
        <w:pStyle w:val="3NormalLevel3"/>
        <w:numPr>
          <w:ilvl w:val="1"/>
          <w:numId w:val="9"/>
        </w:numPr>
      </w:pPr>
      <w:r w:rsidRPr="00201FF5">
        <w:rPr>
          <w:lang w:bidi="ar-SA"/>
        </w:rPr>
        <w:lastRenderedPageBreak/>
        <w:t>SubstanceVolumeRatio</w:t>
      </w:r>
      <w:r>
        <w:rPr>
          <w:lang w:bidi="ar-SA"/>
        </w:rPr>
        <w:t xml:space="preserve">: </w:t>
      </w:r>
      <w:r w:rsidR="00446E8D">
        <w:rPr>
          <w:lang w:bidi="ar-SA"/>
        </w:rPr>
        <w:t>Ratio of the tank content to the total volume of the tank.</w:t>
      </w:r>
    </w:p>
    <w:p w14:paraId="6EF09F00" w14:textId="4C85ACAC" w:rsidR="00446E8D" w:rsidRDefault="00446E8D" w:rsidP="00201FF5">
      <w:pPr>
        <w:pStyle w:val="3NormalLevel3"/>
        <w:numPr>
          <w:ilvl w:val="1"/>
          <w:numId w:val="9"/>
        </w:numPr>
      </w:pPr>
      <w:r w:rsidRPr="00201FF5">
        <w:rPr>
          <w:lang w:bidi="ar-SA"/>
        </w:rPr>
        <w:t>Diameter</w:t>
      </w:r>
      <w:r>
        <w:rPr>
          <w:lang w:bidi="ar-SA"/>
        </w:rPr>
        <w:t>: Tank diameter.</w:t>
      </w:r>
    </w:p>
    <w:p w14:paraId="3F3E1940" w14:textId="0FA74C4F" w:rsidR="00446E8D" w:rsidRDefault="00446E8D" w:rsidP="00201FF5">
      <w:pPr>
        <w:pStyle w:val="3NormalLevel3"/>
        <w:numPr>
          <w:ilvl w:val="1"/>
          <w:numId w:val="9"/>
        </w:numPr>
      </w:pPr>
      <w:r w:rsidRPr="00201FF5">
        <w:rPr>
          <w:lang w:bidi="ar-SA"/>
        </w:rPr>
        <w:t>Height</w:t>
      </w:r>
      <w:r>
        <w:rPr>
          <w:lang w:bidi="ar-SA"/>
        </w:rPr>
        <w:t>: Tank height.</w:t>
      </w:r>
    </w:p>
    <w:p w14:paraId="2027274D" w14:textId="2D0FC113" w:rsidR="00446E8D" w:rsidRDefault="00446E8D" w:rsidP="00201FF5">
      <w:pPr>
        <w:pStyle w:val="3NormalLevel3"/>
        <w:numPr>
          <w:ilvl w:val="1"/>
          <w:numId w:val="9"/>
        </w:numPr>
      </w:pPr>
      <w:r w:rsidRPr="00201FF5">
        <w:rPr>
          <w:lang w:bidi="ar-SA"/>
        </w:rPr>
        <w:t>GroundTemperature</w:t>
      </w:r>
      <w:r>
        <w:rPr>
          <w:lang w:bidi="ar-SA"/>
        </w:rPr>
        <w:t>: Temperature of the ground around the tank that will be used for liquids vaporization. If user do not enter any value, it will be considered equal to site temperature.</w:t>
      </w:r>
    </w:p>
    <w:p w14:paraId="17E2C473" w14:textId="38ACF37A" w:rsidR="00446E8D" w:rsidRDefault="00446E8D" w:rsidP="00201FF5">
      <w:pPr>
        <w:pStyle w:val="3NormalLevel3"/>
        <w:numPr>
          <w:ilvl w:val="1"/>
          <w:numId w:val="9"/>
        </w:numPr>
      </w:pPr>
      <w:r w:rsidRPr="00201FF5">
        <w:rPr>
          <w:lang w:bidi="ar-SA"/>
        </w:rPr>
        <w:t>Ks_Soil_Thermal_conductivity</w:t>
      </w:r>
      <w:r>
        <w:rPr>
          <w:lang w:bidi="ar-SA"/>
        </w:rPr>
        <w:t xml:space="preserve">: </w:t>
      </w:r>
      <w:r w:rsidR="00A563E7">
        <w:rPr>
          <w:lang w:bidi="ar-SA"/>
        </w:rPr>
        <w:t xml:space="preserve">Soil thermal conductivity </w:t>
      </w:r>
      <w:r w:rsidR="00C278D7">
        <w:rPr>
          <w:lang w:bidi="ar-SA"/>
        </w:rPr>
        <w:t>or Ks that</w:t>
      </w:r>
      <w:r>
        <w:rPr>
          <w:lang w:bidi="ar-SA"/>
        </w:rPr>
        <w:t xml:space="preserve"> will be used for liquid vaporization calculation. If user do not enter any value, it will be considered equal to 0.9.</w:t>
      </w:r>
    </w:p>
    <w:p w14:paraId="68EAE493" w14:textId="19F90FD5" w:rsidR="00446E8D" w:rsidRPr="00C278D7" w:rsidRDefault="00A563E7" w:rsidP="00201FF5">
      <w:pPr>
        <w:pStyle w:val="3NormalLevel3"/>
        <w:numPr>
          <w:ilvl w:val="1"/>
          <w:numId w:val="9"/>
        </w:numPr>
      </w:pPr>
      <w:r w:rsidRPr="00201FF5">
        <w:rPr>
          <w:lang w:bidi="ar-SA"/>
        </w:rPr>
        <w:t>Alphas_Soil_thermal_diffusivity</w:t>
      </w:r>
      <w:r>
        <w:rPr>
          <w:lang w:bidi="ar-SA"/>
        </w:rPr>
        <w:t xml:space="preserve">: </w:t>
      </w:r>
      <w:r w:rsidR="00C278D7">
        <w:rPr>
          <w:lang w:bidi="ar-SA"/>
        </w:rPr>
        <w:t xml:space="preserve">Soil thermal diffusivity that will be used for liquid dispersion and If user do not enter any value, it will be considered equal to </w:t>
      </w:r>
      <m:oMath>
        <m:r>
          <w:rPr>
            <w:rFonts w:ascii="Cambria Math" w:hAnsi="Cambria Math"/>
            <w:lang w:bidi="ar-SA"/>
          </w:rPr>
          <m:t>4.3×</m:t>
        </m:r>
        <m:sSup>
          <m:sSupPr>
            <m:ctrlPr>
              <w:rPr>
                <w:rFonts w:ascii="Cambria Math" w:hAnsi="Cambria Math"/>
                <w:i/>
                <w:lang w:bidi="ar-SA"/>
              </w:rPr>
            </m:ctrlPr>
          </m:sSupPr>
          <m:e>
            <m:r>
              <w:rPr>
                <w:rFonts w:ascii="Cambria Math" w:hAnsi="Cambria Math"/>
                <w:lang w:bidi="ar-SA"/>
              </w:rPr>
              <m:t>10</m:t>
            </m:r>
          </m:e>
          <m:sup>
            <m:r>
              <w:rPr>
                <w:rFonts w:ascii="Cambria Math" w:hAnsi="Cambria Math"/>
                <w:lang w:bidi="ar-SA"/>
              </w:rPr>
              <m:t>-7</m:t>
            </m:r>
          </m:sup>
        </m:sSup>
        <m:r>
          <w:rPr>
            <w:rFonts w:ascii="Cambria Math" w:hAnsi="Cambria Math"/>
            <w:lang w:bidi="ar-SA"/>
          </w:rPr>
          <m:t>.</m:t>
        </m:r>
      </m:oMath>
    </w:p>
    <w:p w14:paraId="02E11FA5" w14:textId="6992DDAE" w:rsidR="00C278D7" w:rsidRDefault="00226CAD" w:rsidP="00201FF5">
      <w:pPr>
        <w:pStyle w:val="3NormalLevel3"/>
        <w:numPr>
          <w:ilvl w:val="1"/>
          <w:numId w:val="9"/>
        </w:numPr>
      </w:pPr>
      <w:r w:rsidRPr="00201FF5">
        <w:rPr>
          <w:lang w:bidi="ar-SA"/>
        </w:rPr>
        <w:t>boundary_points_Number</w:t>
      </w:r>
      <w:r>
        <w:rPr>
          <w:lang w:bidi="ar-SA"/>
        </w:rPr>
        <w:t>: Number of the boundary points that program uses them to calculate the pressure and temperature at these points.</w:t>
      </w:r>
    </w:p>
    <w:p w14:paraId="424F4436" w14:textId="1CD86EC4" w:rsidR="00226CAD" w:rsidRDefault="00226CAD" w:rsidP="00201FF5">
      <w:pPr>
        <w:pStyle w:val="3NormalLevel3"/>
        <w:numPr>
          <w:ilvl w:val="1"/>
          <w:numId w:val="9"/>
        </w:numPr>
      </w:pPr>
      <w:r w:rsidRPr="00201FF5">
        <w:rPr>
          <w:lang w:bidi="ar-SA"/>
        </w:rPr>
        <w:t>boundary_points_height_levels</w:t>
      </w:r>
      <w:r>
        <w:rPr>
          <w:lang w:bidi="ar-SA"/>
        </w:rPr>
        <w:t>: Number of the levels that boundary points will be repeated in the height of the tank. If boundary points defined equal to 20 and heigh points level defined equal to 10, there will be 200 points on the tank body that temperatures and pressures will be calculated for.</w:t>
      </w:r>
    </w:p>
    <w:p w14:paraId="7C1A6D1A" w14:textId="7773E9DC" w:rsidR="00226CAD" w:rsidRDefault="00690C87" w:rsidP="00201FF5">
      <w:pPr>
        <w:pStyle w:val="3NormalLevel3"/>
        <w:numPr>
          <w:ilvl w:val="1"/>
          <w:numId w:val="9"/>
        </w:numPr>
      </w:pPr>
      <w:r w:rsidRPr="00201FF5">
        <w:rPr>
          <w:lang w:bidi="ar-SA"/>
        </w:rPr>
        <w:t>pressure_probit_tag</w:t>
      </w:r>
      <w:r>
        <w:rPr>
          <w:lang w:bidi="ar-SA"/>
        </w:rPr>
        <w:t xml:space="preserve">: </w:t>
      </w:r>
      <w:r w:rsidR="00716097">
        <w:rPr>
          <w:lang w:bidi="ar-SA"/>
        </w:rPr>
        <w:t>Tag of the defined probit object to be use for vulnerability under pressure loads.</w:t>
      </w:r>
    </w:p>
    <w:p w14:paraId="34DFA3B8" w14:textId="51C0443F" w:rsidR="00716097" w:rsidRDefault="00716097" w:rsidP="00201FF5">
      <w:pPr>
        <w:pStyle w:val="3NormalLevel3"/>
        <w:numPr>
          <w:ilvl w:val="1"/>
          <w:numId w:val="9"/>
        </w:numPr>
      </w:pPr>
      <w:r w:rsidRPr="00201FF5">
        <w:rPr>
          <w:lang w:bidi="ar-SA"/>
        </w:rPr>
        <w:t>radiation_probit_tag</w:t>
      </w:r>
      <w:r>
        <w:rPr>
          <w:lang w:bidi="ar-SA"/>
        </w:rPr>
        <w:t>: Tag of the defined probit object to be use for vulnerability under temperature loads.</w:t>
      </w:r>
    </w:p>
    <w:p w14:paraId="580706D1" w14:textId="79CF987F" w:rsidR="005C58F2" w:rsidRDefault="005C58F2" w:rsidP="00201FF5">
      <w:pPr>
        <w:pStyle w:val="3NormalLevel3"/>
        <w:numPr>
          <w:ilvl w:val="1"/>
          <w:numId w:val="9"/>
        </w:numPr>
      </w:pPr>
      <w:r w:rsidRPr="005C58F2">
        <w:rPr>
          <w:color w:val="000000"/>
          <w:lang w:bidi="ar-SA"/>
        </w:rPr>
        <w:t>RadiationDifferenceDose</w:t>
      </w:r>
      <w:r>
        <w:rPr>
          <w:color w:val="000000"/>
          <w:lang w:bidi="ar-SA"/>
        </w:rPr>
        <w:t xml:space="preserve">: A thermal radiation dose if the increase of radiation become more than this value, code will check the vulnerability of the object using the new thermal radiation dose and defined probit function. </w:t>
      </w:r>
      <w:r w:rsidR="00EE5936">
        <w:rPr>
          <w:color w:val="000000"/>
          <w:lang w:bidi="ar-SA"/>
        </w:rPr>
        <w:t xml:space="preserve">In any level it may new units suffer damage and create thermal radiation dose for all other not damaged units, but for far units </w:t>
      </w:r>
      <w:r w:rsidR="00184727">
        <w:rPr>
          <w:color w:val="000000"/>
          <w:lang w:bidi="ar-SA"/>
        </w:rPr>
        <w:t>these doses</w:t>
      </w:r>
      <w:r w:rsidR="00EE5936">
        <w:rPr>
          <w:color w:val="000000"/>
          <w:lang w:bidi="ar-SA"/>
        </w:rPr>
        <w:t xml:space="preserve"> are less and program shouldn’t recheck the thermal vulnerability. So, if the increasement of the radiation becomes more than </w:t>
      </w:r>
      <w:r w:rsidR="00EE5936" w:rsidRPr="005C58F2">
        <w:rPr>
          <w:color w:val="000000"/>
          <w:lang w:bidi="ar-SA"/>
        </w:rPr>
        <w:t>RadiationDifferenceDose</w:t>
      </w:r>
      <w:r w:rsidR="00EE5936">
        <w:rPr>
          <w:color w:val="000000"/>
          <w:lang w:bidi="ar-SA"/>
        </w:rPr>
        <w:t xml:space="preserve"> the code assume that a high new radiation happened and checks the vulnerability of unit under the new total dose.</w:t>
      </w:r>
    </w:p>
    <w:p w14:paraId="436D7F3B" w14:textId="5CCCCC6C" w:rsidR="00201FF5" w:rsidRDefault="00201FF5" w:rsidP="00201FF5">
      <w:pPr>
        <w:pStyle w:val="3NormalLevel3"/>
        <w:numPr>
          <w:ilvl w:val="0"/>
          <w:numId w:val="9"/>
        </w:numPr>
        <w:spacing w:before="240"/>
      </w:pPr>
      <w:r>
        <w:t xml:space="preserve">Hypothesizes: </w:t>
      </w:r>
      <w:r w:rsidR="00747357">
        <w:t xml:space="preserve">The default values are shown in the </w:t>
      </w:r>
      <w:r w:rsidR="00F93904">
        <w:t>command structure</w:t>
      </w:r>
      <w:r>
        <w:t>.</w:t>
      </w:r>
    </w:p>
    <w:p w14:paraId="5AB6D0AD" w14:textId="77777777" w:rsidR="00201FF5" w:rsidRDefault="00201FF5" w:rsidP="00201FF5">
      <w:pPr>
        <w:pStyle w:val="3NormalLevel3"/>
        <w:numPr>
          <w:ilvl w:val="0"/>
          <w:numId w:val="9"/>
        </w:numPr>
      </w:pPr>
      <w:r>
        <w:t>Example:</w:t>
      </w:r>
    </w:p>
    <w:p w14:paraId="6A545624" w14:textId="3162CD1F" w:rsidR="00F93904" w:rsidRDefault="00544EC2" w:rsidP="00F93904">
      <w:pPr>
        <w:pStyle w:val="CodesLine"/>
        <w:rPr>
          <w:b/>
          <w:bCs/>
          <w:color w:val="000080"/>
          <w:lang w:bidi="ar-SA"/>
        </w:rPr>
      </w:pPr>
      <w:r>
        <w:rPr>
          <w:lang w:bidi="ar-SA"/>
        </w:rPr>
        <w:t>opr.</w:t>
      </w:r>
      <w:r w:rsidR="00F93904" w:rsidRPr="00F93904">
        <w:rPr>
          <w:lang w:bidi="ar-SA"/>
        </w:rPr>
        <w:t>PlantUnits</w:t>
      </w:r>
      <w:r w:rsidR="00F93904" w:rsidRPr="00F93904">
        <w:rPr>
          <w:b/>
          <w:bCs/>
          <w:color w:val="000080"/>
          <w:lang w:bidi="ar-SA"/>
        </w:rPr>
        <w:t>.</w:t>
      </w:r>
      <w:r w:rsidR="00F93904" w:rsidRPr="00F93904">
        <w:rPr>
          <w:lang w:bidi="ar-SA"/>
        </w:rPr>
        <w:t>ONGStorage</w:t>
      </w:r>
      <w:r w:rsidR="00F93904" w:rsidRPr="00F93904">
        <w:rPr>
          <w:b/>
          <w:bCs/>
          <w:color w:val="000080"/>
          <w:lang w:bidi="ar-SA"/>
        </w:rPr>
        <w:t>(</w:t>
      </w:r>
      <w:r w:rsidR="00F93904" w:rsidRPr="00F93904">
        <w:rPr>
          <w:color w:val="FF0000"/>
          <w:lang w:bidi="ar-SA"/>
        </w:rPr>
        <w:t>1</w:t>
      </w:r>
      <w:r w:rsidR="00F93904" w:rsidRPr="00F93904">
        <w:rPr>
          <w:b/>
          <w:bCs/>
          <w:color w:val="000080"/>
          <w:lang w:bidi="ar-SA"/>
        </w:rPr>
        <w:t>,</w:t>
      </w:r>
      <w:r w:rsidR="00F93904" w:rsidRPr="00F93904">
        <w:rPr>
          <w:lang w:bidi="ar-SA"/>
        </w:rPr>
        <w:t>SiteTag</w:t>
      </w:r>
      <w:r w:rsidR="00F93904" w:rsidRPr="00F93904">
        <w:rPr>
          <w:b/>
          <w:bCs/>
          <w:color w:val="000080"/>
          <w:lang w:bidi="ar-SA"/>
        </w:rPr>
        <w:t>=</w:t>
      </w:r>
      <w:r w:rsidR="00F93904" w:rsidRPr="00F93904">
        <w:rPr>
          <w:lang w:bidi="ar-SA"/>
        </w:rPr>
        <w:t>SiteTAg</w:t>
      </w:r>
      <w:r w:rsidR="00F93904" w:rsidRPr="00F93904">
        <w:rPr>
          <w:b/>
          <w:bCs/>
          <w:color w:val="000080"/>
          <w:lang w:bidi="ar-SA"/>
        </w:rPr>
        <w:t>,</w:t>
      </w:r>
    </w:p>
    <w:p w14:paraId="32EBA88A" w14:textId="10D22EA6" w:rsidR="00F93904" w:rsidRPr="00F93904" w:rsidRDefault="00F93904" w:rsidP="00F93904">
      <w:pPr>
        <w:pStyle w:val="CodesLine"/>
        <w:rPr>
          <w:lang w:bidi="ar-SA"/>
        </w:rPr>
      </w:pPr>
      <w:r w:rsidRPr="00F93904">
        <w:rPr>
          <w:lang w:bidi="ar-SA"/>
        </w:rPr>
        <w:lastRenderedPageBreak/>
        <w:t>DikeTag</w:t>
      </w:r>
      <w:r w:rsidRPr="00F93904">
        <w:rPr>
          <w:b/>
          <w:bCs/>
          <w:color w:val="000080"/>
          <w:lang w:bidi="ar-SA"/>
        </w:rPr>
        <w:t>=</w:t>
      </w:r>
      <w:r w:rsidRPr="00F93904">
        <w:rPr>
          <w:color w:val="FF0000"/>
          <w:lang w:bidi="ar-SA"/>
        </w:rPr>
        <w:t>2</w:t>
      </w:r>
      <w:r w:rsidRPr="00F93904">
        <w:rPr>
          <w:b/>
          <w:bCs/>
          <w:color w:val="000080"/>
          <w:lang w:bidi="ar-SA"/>
        </w:rPr>
        <w:t>,</w:t>
      </w:r>
      <w:r>
        <w:rPr>
          <w:b/>
          <w:bCs/>
          <w:color w:val="000080"/>
          <w:lang w:bidi="ar-SA"/>
        </w:rPr>
        <w:t xml:space="preserve"> </w:t>
      </w:r>
      <w:r w:rsidRPr="00F93904">
        <w:rPr>
          <w:lang w:bidi="ar-SA"/>
        </w:rPr>
        <w:t>Horizontal_localPosition</w:t>
      </w:r>
      <w:r w:rsidRPr="00F93904">
        <w:rPr>
          <w:b/>
          <w:bCs/>
          <w:color w:val="000080"/>
          <w:lang w:bidi="ar-SA"/>
        </w:rPr>
        <w:t>=</w:t>
      </w:r>
      <w:r w:rsidRPr="00F93904">
        <w:rPr>
          <w:color w:val="FF0000"/>
          <w:lang w:bidi="ar-SA"/>
        </w:rPr>
        <w:t>10</w:t>
      </w:r>
      <w:r w:rsidRPr="00F93904">
        <w:rPr>
          <w:b/>
          <w:bCs/>
          <w:color w:val="000080"/>
          <w:lang w:bidi="ar-SA"/>
        </w:rPr>
        <w:t>,</w:t>
      </w:r>
      <w:r>
        <w:rPr>
          <w:b/>
          <w:bCs/>
          <w:color w:val="000080"/>
          <w:lang w:bidi="ar-SA"/>
        </w:rPr>
        <w:t xml:space="preserve"> </w:t>
      </w:r>
      <w:r w:rsidRPr="00F93904">
        <w:rPr>
          <w:lang w:bidi="ar-SA"/>
        </w:rPr>
        <w:t>Vertical_localPosition</w:t>
      </w:r>
      <w:r w:rsidRPr="00F93904">
        <w:rPr>
          <w:b/>
          <w:bCs/>
          <w:color w:val="000080"/>
          <w:lang w:bidi="ar-SA"/>
        </w:rPr>
        <w:t>=</w:t>
      </w:r>
      <w:r w:rsidRPr="00F93904">
        <w:rPr>
          <w:color w:val="FF0000"/>
          <w:lang w:bidi="ar-SA"/>
        </w:rPr>
        <w:t>15</w:t>
      </w:r>
      <w:r w:rsidRPr="00F93904">
        <w:rPr>
          <w:b/>
          <w:bCs/>
          <w:color w:val="000080"/>
          <w:lang w:bidi="ar-SA"/>
        </w:rPr>
        <w:t>,</w:t>
      </w:r>
      <w:r>
        <w:rPr>
          <w:b/>
          <w:bCs/>
          <w:color w:val="000080"/>
          <w:lang w:bidi="ar-SA"/>
        </w:rPr>
        <w:t xml:space="preserve"> </w:t>
      </w:r>
      <w:r w:rsidRPr="00F93904">
        <w:rPr>
          <w:lang w:bidi="ar-SA"/>
        </w:rPr>
        <w:t>Pressure</w:t>
      </w:r>
      <w:r w:rsidRPr="00F93904">
        <w:rPr>
          <w:b/>
          <w:bCs/>
          <w:color w:val="000080"/>
          <w:lang w:bidi="ar-SA"/>
        </w:rPr>
        <w:t>=</w:t>
      </w:r>
      <w:r w:rsidRPr="00F93904">
        <w:rPr>
          <w:color w:val="FF0000"/>
          <w:lang w:bidi="ar-SA"/>
        </w:rPr>
        <w:t>2</w:t>
      </w:r>
      <w:r w:rsidRPr="00F93904">
        <w:rPr>
          <w:b/>
          <w:bCs/>
          <w:color w:val="000080"/>
          <w:lang w:bidi="ar-SA"/>
        </w:rPr>
        <w:t>*</w:t>
      </w:r>
      <w:r w:rsidRPr="00F93904">
        <w:rPr>
          <w:color w:val="FF0000"/>
          <w:lang w:bidi="ar-SA"/>
        </w:rPr>
        <w:t>10</w:t>
      </w:r>
      <w:r w:rsidRPr="00F93904">
        <w:rPr>
          <w:b/>
          <w:bCs/>
          <w:color w:val="000080"/>
          <w:lang w:bidi="ar-SA"/>
        </w:rPr>
        <w:t>**</w:t>
      </w:r>
      <w:r w:rsidRPr="00F93904">
        <w:rPr>
          <w:color w:val="FF0000"/>
          <w:lang w:bidi="ar-SA"/>
        </w:rPr>
        <w:t>5</w:t>
      </w:r>
      <w:r w:rsidRPr="00F93904">
        <w:rPr>
          <w:b/>
          <w:bCs/>
          <w:color w:val="000080"/>
          <w:lang w:bidi="ar-SA"/>
        </w:rPr>
        <w:t>,</w:t>
      </w:r>
      <w:r>
        <w:rPr>
          <w:b/>
          <w:bCs/>
          <w:color w:val="000080"/>
          <w:lang w:bidi="ar-SA"/>
        </w:rPr>
        <w:t xml:space="preserve"> </w:t>
      </w:r>
      <w:r w:rsidRPr="00F93904">
        <w:rPr>
          <w:lang w:bidi="ar-SA"/>
        </w:rPr>
        <w:t>Temperature</w:t>
      </w:r>
      <w:r w:rsidRPr="00F93904">
        <w:rPr>
          <w:b/>
          <w:bCs/>
          <w:color w:val="000080"/>
          <w:lang w:bidi="ar-SA"/>
        </w:rPr>
        <w:t>=</w:t>
      </w:r>
      <w:r w:rsidRPr="00F93904">
        <w:rPr>
          <w:color w:val="FF0000"/>
          <w:lang w:bidi="ar-SA"/>
        </w:rPr>
        <w:t>273</w:t>
      </w:r>
      <w:r w:rsidRPr="00F93904">
        <w:rPr>
          <w:b/>
          <w:bCs/>
          <w:color w:val="000080"/>
          <w:lang w:bidi="ar-SA"/>
        </w:rPr>
        <w:t>+</w:t>
      </w:r>
      <w:r w:rsidRPr="00F93904">
        <w:rPr>
          <w:color w:val="FF0000"/>
          <w:lang w:bidi="ar-SA"/>
        </w:rPr>
        <w:t>3</w:t>
      </w:r>
      <w:r w:rsidRPr="00F93904">
        <w:rPr>
          <w:b/>
          <w:bCs/>
          <w:color w:val="000080"/>
          <w:lang w:bidi="ar-SA"/>
        </w:rPr>
        <w:t>,</w:t>
      </w:r>
      <w:r w:rsidRPr="00F93904">
        <w:rPr>
          <w:lang w:bidi="ar-SA"/>
        </w:rPr>
        <w:t>SubstanceTag</w:t>
      </w:r>
      <w:r w:rsidRPr="00F93904">
        <w:rPr>
          <w:b/>
          <w:bCs/>
          <w:color w:val="000080"/>
          <w:lang w:bidi="ar-SA"/>
        </w:rPr>
        <w:t>=</w:t>
      </w:r>
      <w:r w:rsidRPr="00F93904">
        <w:rPr>
          <w:color w:val="FF0000"/>
          <w:lang w:bidi="ar-SA"/>
        </w:rPr>
        <w:t>1</w:t>
      </w:r>
      <w:r w:rsidRPr="00F93904">
        <w:rPr>
          <w:b/>
          <w:bCs/>
          <w:color w:val="000080"/>
          <w:lang w:bidi="ar-SA"/>
        </w:rPr>
        <w:t>,</w:t>
      </w:r>
    </w:p>
    <w:p w14:paraId="15AD8B08" w14:textId="4DF10A1D" w:rsidR="00F93904" w:rsidRPr="00F93904" w:rsidRDefault="00F93904" w:rsidP="00F93904">
      <w:pPr>
        <w:pStyle w:val="CodesLine"/>
        <w:rPr>
          <w:lang w:bidi="ar-SA"/>
        </w:rPr>
      </w:pPr>
      <w:r w:rsidRPr="00F93904">
        <w:rPr>
          <w:lang w:bidi="ar-SA"/>
        </w:rPr>
        <w:t>FragilityTagNumbers</w:t>
      </w:r>
      <w:proofErr w:type="gramStart"/>
      <w:r w:rsidRPr="00F93904">
        <w:rPr>
          <w:b/>
          <w:bCs/>
          <w:color w:val="000080"/>
          <w:lang w:bidi="ar-SA"/>
        </w:rPr>
        <w:t>=[</w:t>
      </w:r>
      <w:proofErr w:type="gramEnd"/>
      <w:r w:rsidRPr="00F93904">
        <w:rPr>
          <w:color w:val="FF0000"/>
          <w:lang w:bidi="ar-SA"/>
        </w:rPr>
        <w:t>1</w:t>
      </w:r>
      <w:r w:rsidRPr="00F93904">
        <w:rPr>
          <w:b/>
          <w:bCs/>
          <w:color w:val="000080"/>
          <w:lang w:bidi="ar-SA"/>
        </w:rPr>
        <w:t>,</w:t>
      </w:r>
      <w:r w:rsidRPr="00F93904">
        <w:rPr>
          <w:color w:val="FF0000"/>
          <w:lang w:bidi="ar-SA"/>
        </w:rPr>
        <w:t>2</w:t>
      </w:r>
      <w:r w:rsidRPr="00F93904">
        <w:rPr>
          <w:b/>
          <w:bCs/>
          <w:color w:val="000080"/>
          <w:lang w:bidi="ar-SA"/>
        </w:rPr>
        <w:t>,</w:t>
      </w:r>
      <w:r w:rsidRPr="00F93904">
        <w:rPr>
          <w:color w:val="FF0000"/>
          <w:lang w:bidi="ar-SA"/>
        </w:rPr>
        <w:t>4</w:t>
      </w:r>
      <w:r w:rsidRPr="00F93904">
        <w:rPr>
          <w:b/>
          <w:bCs/>
          <w:color w:val="000080"/>
          <w:lang w:bidi="ar-SA"/>
        </w:rPr>
        <w:t>,</w:t>
      </w:r>
      <w:r w:rsidRPr="00F93904">
        <w:rPr>
          <w:color w:val="FF0000"/>
          <w:lang w:bidi="ar-SA"/>
        </w:rPr>
        <w:t>6</w:t>
      </w:r>
      <w:r w:rsidRPr="00F93904">
        <w:rPr>
          <w:b/>
          <w:bCs/>
          <w:color w:val="000080"/>
          <w:lang w:bidi="ar-SA"/>
        </w:rPr>
        <w:t>],</w:t>
      </w:r>
      <w:r w:rsidRPr="00F93904">
        <w:rPr>
          <w:lang w:bidi="ar-SA"/>
        </w:rPr>
        <w:t xml:space="preserve"> </w:t>
      </w:r>
    </w:p>
    <w:p w14:paraId="3DBB5DAA" w14:textId="5791E91B" w:rsidR="00F93904" w:rsidRPr="00F93904" w:rsidRDefault="00F93904" w:rsidP="00F93904">
      <w:pPr>
        <w:pStyle w:val="CodesLine"/>
        <w:rPr>
          <w:lang w:bidi="ar-SA"/>
        </w:rPr>
      </w:pPr>
      <w:r w:rsidRPr="00F93904">
        <w:rPr>
          <w:lang w:bidi="ar-SA"/>
        </w:rPr>
        <w:t>radiation_probit_tag</w:t>
      </w:r>
      <w:r w:rsidRPr="00F93904">
        <w:rPr>
          <w:b/>
          <w:bCs/>
          <w:color w:val="000080"/>
          <w:lang w:bidi="ar-SA"/>
        </w:rPr>
        <w:t>=</w:t>
      </w:r>
      <w:r w:rsidRPr="00F93904">
        <w:rPr>
          <w:color w:val="FF0000"/>
          <w:lang w:bidi="ar-SA"/>
        </w:rPr>
        <w:t>2</w:t>
      </w:r>
      <w:r w:rsidRPr="00F93904">
        <w:rPr>
          <w:b/>
          <w:bCs/>
          <w:color w:val="000080"/>
          <w:lang w:bidi="ar-SA"/>
        </w:rPr>
        <w:t>,</w:t>
      </w:r>
      <w:r>
        <w:rPr>
          <w:b/>
          <w:bCs/>
          <w:color w:val="000080"/>
          <w:lang w:bidi="ar-SA"/>
        </w:rPr>
        <w:t xml:space="preserve"> </w:t>
      </w:r>
      <w:r w:rsidRPr="00F93904">
        <w:rPr>
          <w:lang w:bidi="ar-SA"/>
        </w:rPr>
        <w:t>pressure_probit_tag</w:t>
      </w:r>
      <w:r w:rsidRPr="00F93904">
        <w:rPr>
          <w:b/>
          <w:bCs/>
          <w:color w:val="000080"/>
          <w:lang w:bidi="ar-SA"/>
        </w:rPr>
        <w:t>=</w:t>
      </w:r>
      <w:r w:rsidRPr="00F93904">
        <w:rPr>
          <w:color w:val="FF0000"/>
          <w:lang w:bidi="ar-SA"/>
        </w:rPr>
        <w:t>4</w:t>
      </w:r>
      <w:r w:rsidRPr="00F93904">
        <w:rPr>
          <w:b/>
          <w:bCs/>
          <w:color w:val="000080"/>
          <w:lang w:bidi="ar-SA"/>
        </w:rPr>
        <w:t>,</w:t>
      </w:r>
    </w:p>
    <w:p w14:paraId="58051F98" w14:textId="0601DEEF" w:rsidR="00F93904" w:rsidRPr="00F93904" w:rsidRDefault="00F93904" w:rsidP="00F93904">
      <w:pPr>
        <w:pStyle w:val="CodesLine"/>
        <w:rPr>
          <w:rFonts w:ascii="Times New Roman" w:hAnsi="Times New Roman" w:cs="Times New Roman"/>
          <w:szCs w:val="24"/>
          <w:lang w:bidi="ar-SA"/>
        </w:rPr>
      </w:pPr>
      <w:r w:rsidRPr="00F93904">
        <w:rPr>
          <w:lang w:bidi="ar-SA"/>
        </w:rPr>
        <w:t>Diameter</w:t>
      </w:r>
      <w:r w:rsidRPr="00F93904">
        <w:rPr>
          <w:b/>
          <w:bCs/>
          <w:color w:val="000080"/>
          <w:lang w:bidi="ar-SA"/>
        </w:rPr>
        <w:t>=</w:t>
      </w:r>
      <w:r w:rsidRPr="00F93904">
        <w:rPr>
          <w:color w:val="FF0000"/>
          <w:lang w:bidi="ar-SA"/>
        </w:rPr>
        <w:t>10</w:t>
      </w:r>
      <w:r w:rsidRPr="00F93904">
        <w:rPr>
          <w:b/>
          <w:bCs/>
          <w:color w:val="000080"/>
          <w:lang w:bidi="ar-SA"/>
        </w:rPr>
        <w:t>,</w:t>
      </w:r>
      <w:r>
        <w:rPr>
          <w:b/>
          <w:bCs/>
          <w:color w:val="000080"/>
          <w:lang w:bidi="ar-SA"/>
        </w:rPr>
        <w:t xml:space="preserve"> </w:t>
      </w:r>
      <w:r w:rsidRPr="00F93904">
        <w:rPr>
          <w:lang w:bidi="ar-SA"/>
        </w:rPr>
        <w:t>Height</w:t>
      </w:r>
      <w:r w:rsidRPr="00F93904">
        <w:rPr>
          <w:b/>
          <w:bCs/>
          <w:color w:val="000080"/>
          <w:lang w:bidi="ar-SA"/>
        </w:rPr>
        <w:t>=</w:t>
      </w:r>
      <w:r w:rsidRPr="00F93904">
        <w:rPr>
          <w:color w:val="FF0000"/>
          <w:lang w:bidi="ar-SA"/>
        </w:rPr>
        <w:t>8</w:t>
      </w:r>
      <w:r w:rsidRPr="00F93904">
        <w:rPr>
          <w:b/>
          <w:bCs/>
          <w:color w:val="000080"/>
          <w:lang w:bidi="ar-SA"/>
        </w:rPr>
        <w:t>,</w:t>
      </w:r>
      <w:r>
        <w:rPr>
          <w:b/>
          <w:bCs/>
          <w:color w:val="000080"/>
          <w:lang w:bidi="ar-SA"/>
        </w:rPr>
        <w:t xml:space="preserve"> </w:t>
      </w:r>
      <w:r w:rsidRPr="00F93904">
        <w:rPr>
          <w:lang w:bidi="ar-SA"/>
        </w:rPr>
        <w:t>SubstanceVolumeRatio</w:t>
      </w:r>
      <w:r w:rsidRPr="00F93904">
        <w:rPr>
          <w:b/>
          <w:bCs/>
          <w:color w:val="000080"/>
          <w:lang w:bidi="ar-SA"/>
        </w:rPr>
        <w:t>=</w:t>
      </w:r>
      <w:r w:rsidRPr="00F93904">
        <w:rPr>
          <w:color w:val="FF0000"/>
          <w:lang w:bidi="ar-SA"/>
        </w:rPr>
        <w:t>0.85</w:t>
      </w:r>
      <w:r w:rsidRPr="00F93904">
        <w:rPr>
          <w:b/>
          <w:bCs/>
          <w:color w:val="000080"/>
          <w:lang w:bidi="ar-SA"/>
        </w:rPr>
        <w:t>)</w:t>
      </w:r>
    </w:p>
    <w:p w14:paraId="13576E7F" w14:textId="1A53C45B" w:rsidR="000629AC" w:rsidRDefault="000629AC" w:rsidP="000629AC">
      <w:pPr>
        <w:pStyle w:val="Heading2"/>
      </w:pPr>
      <w:bookmarkStart w:id="50" w:name="_Toc126182681"/>
      <w:r>
        <w:t>Recorders SubPackage</w:t>
      </w:r>
      <w:bookmarkEnd w:id="50"/>
    </w:p>
    <w:p w14:paraId="1AA0A895" w14:textId="765C2470" w:rsidR="000629AC" w:rsidRDefault="000629AC" w:rsidP="000629AC">
      <w:pPr>
        <w:pStyle w:val="2NormalLevel2"/>
      </w:pPr>
      <w:r>
        <w:t>The Recorders is a very important subpackage that users should be familiar completely. This subpackage is responsible to record data of each simulation. Currently there are two different modules for this purpose that are described in the following.</w:t>
      </w:r>
    </w:p>
    <w:p w14:paraId="47EEC224" w14:textId="4A0507E4" w:rsidR="000629AC" w:rsidRDefault="000629AC" w:rsidP="000629AC">
      <w:pPr>
        <w:pStyle w:val="Heading3"/>
      </w:pPr>
      <w:bookmarkStart w:id="51" w:name="_Toc126182682"/>
      <w:r>
        <w:t>Objs_recorder</w:t>
      </w:r>
      <w:bookmarkEnd w:id="51"/>
    </w:p>
    <w:p w14:paraId="3E0CA373" w14:textId="1510B1C0" w:rsidR="0002416D" w:rsidRPr="0002416D" w:rsidRDefault="006940E9" w:rsidP="0002416D">
      <w:pPr>
        <w:pStyle w:val="3NormalLevel3"/>
      </w:pPr>
      <w:r>
        <w:t>Using this module, a file will be determined by the user to record all simulated scenarios objects. By every analyze, the created objects and results will be record in the mentioned file and user can call them using the load commands.</w:t>
      </w:r>
    </w:p>
    <w:p w14:paraId="2609735B" w14:textId="77777777" w:rsidR="006940E9" w:rsidRDefault="006940E9" w:rsidP="006940E9">
      <w:pPr>
        <w:pStyle w:val="3NormalLevel3"/>
        <w:numPr>
          <w:ilvl w:val="0"/>
          <w:numId w:val="9"/>
        </w:numPr>
      </w:pPr>
      <w:r>
        <w:t>Command structure:</w:t>
      </w:r>
    </w:p>
    <w:p w14:paraId="4B8C9FC1" w14:textId="354002F6" w:rsidR="006940E9" w:rsidRPr="006940E9" w:rsidRDefault="00544EC2" w:rsidP="006940E9">
      <w:pPr>
        <w:pStyle w:val="CodesLine"/>
        <w:rPr>
          <w:b/>
          <w:bCs/>
          <w:color w:val="B27D12"/>
          <w:lang w:bidi="ar-SA"/>
        </w:rPr>
      </w:pPr>
      <w:proofErr w:type="gramStart"/>
      <w:r>
        <w:rPr>
          <w:lang w:bidi="ar-SA"/>
        </w:rPr>
        <w:t>opr.</w:t>
      </w:r>
      <w:r w:rsidR="006940E9" w:rsidRPr="006940E9">
        <w:rPr>
          <w:lang w:bidi="ar-SA"/>
        </w:rPr>
        <w:t>Recorders</w:t>
      </w:r>
      <w:r w:rsidR="006940E9" w:rsidRPr="006940E9">
        <w:rPr>
          <w:b/>
          <w:bCs/>
          <w:color w:val="B27D12"/>
          <w:lang w:bidi="ar-SA"/>
        </w:rPr>
        <w:t>.</w:t>
      </w:r>
      <w:r w:rsidR="006940E9" w:rsidRPr="006940E9">
        <w:rPr>
          <w:lang w:bidi="ar-SA"/>
        </w:rPr>
        <w:t>Objs</w:t>
      </w:r>
      <w:proofErr w:type="gramEnd"/>
      <w:r w:rsidR="006940E9" w:rsidRPr="006940E9">
        <w:rPr>
          <w:lang w:bidi="ar-SA"/>
        </w:rPr>
        <w:t>_recorder</w:t>
      </w:r>
      <w:r w:rsidR="006940E9" w:rsidRPr="006940E9">
        <w:rPr>
          <w:b/>
          <w:bCs/>
          <w:color w:val="B27D12"/>
          <w:lang w:bidi="ar-SA"/>
        </w:rPr>
        <w:t>(</w:t>
      </w:r>
    </w:p>
    <w:p w14:paraId="6CD99A2F" w14:textId="77777777" w:rsidR="006940E9" w:rsidRPr="006940E9" w:rsidRDefault="006940E9" w:rsidP="006940E9">
      <w:pPr>
        <w:pStyle w:val="CodesLine"/>
        <w:rPr>
          <w:b/>
          <w:bCs/>
          <w:color w:val="B27D12"/>
          <w:lang w:bidi="ar-SA"/>
        </w:rPr>
      </w:pPr>
      <w:r w:rsidRPr="006940E9">
        <w:rPr>
          <w:lang w:bidi="ar-SA"/>
        </w:rPr>
        <w:t xml:space="preserve">    tag</w:t>
      </w:r>
      <w:r w:rsidRPr="006940E9">
        <w:rPr>
          <w:b/>
          <w:bCs/>
          <w:color w:val="B27D12"/>
          <w:lang w:bidi="ar-SA"/>
        </w:rPr>
        <w:t>,</w:t>
      </w:r>
    </w:p>
    <w:p w14:paraId="72FCEC91" w14:textId="77777777" w:rsidR="006940E9" w:rsidRPr="006940E9" w:rsidRDefault="006940E9" w:rsidP="006940E9">
      <w:pPr>
        <w:pStyle w:val="CodesLine"/>
        <w:rPr>
          <w:b/>
          <w:bCs/>
          <w:color w:val="B27D12"/>
          <w:lang w:bidi="ar-SA"/>
        </w:rPr>
      </w:pPr>
      <w:r w:rsidRPr="006940E9">
        <w:rPr>
          <w:lang w:bidi="ar-SA"/>
        </w:rPr>
        <w:t xml:space="preserve">    filename</w:t>
      </w:r>
      <w:r w:rsidRPr="006940E9">
        <w:rPr>
          <w:b/>
          <w:bCs/>
          <w:color w:val="B27D12"/>
          <w:lang w:bidi="ar-SA"/>
        </w:rPr>
        <w:t>=</w:t>
      </w:r>
      <w:r w:rsidRPr="006940E9">
        <w:rPr>
          <w:b/>
          <w:bCs/>
          <w:color w:val="0065CA"/>
          <w:lang w:bidi="ar-SA"/>
        </w:rPr>
        <w:t>''</w:t>
      </w:r>
      <w:r w:rsidRPr="006940E9">
        <w:rPr>
          <w:b/>
          <w:bCs/>
          <w:color w:val="B27D12"/>
          <w:lang w:bidi="ar-SA"/>
        </w:rPr>
        <w:t>,</w:t>
      </w:r>
    </w:p>
    <w:p w14:paraId="6C0C5B4D" w14:textId="77777777" w:rsidR="006940E9" w:rsidRPr="006940E9" w:rsidRDefault="006940E9" w:rsidP="006940E9">
      <w:pPr>
        <w:pStyle w:val="CodesLine"/>
        <w:rPr>
          <w:b/>
          <w:bCs/>
          <w:color w:val="B27D12"/>
          <w:lang w:bidi="ar-SA"/>
        </w:rPr>
      </w:pPr>
      <w:r w:rsidRPr="006940E9">
        <w:rPr>
          <w:lang w:bidi="ar-SA"/>
        </w:rPr>
        <w:t xml:space="preserve">    SaveStep</w:t>
      </w:r>
      <w:r w:rsidRPr="006940E9">
        <w:rPr>
          <w:b/>
          <w:bCs/>
          <w:color w:val="B27D12"/>
          <w:lang w:bidi="ar-SA"/>
        </w:rPr>
        <w:t>=</w:t>
      </w:r>
      <w:r w:rsidRPr="006940E9">
        <w:rPr>
          <w:b/>
          <w:bCs/>
          <w:color w:val="258F8F"/>
          <w:lang w:bidi="ar-SA"/>
        </w:rPr>
        <w:t>100</w:t>
      </w:r>
      <w:r w:rsidRPr="006940E9">
        <w:rPr>
          <w:b/>
          <w:bCs/>
          <w:color w:val="B27D12"/>
          <w:lang w:bidi="ar-SA"/>
        </w:rPr>
        <w:t>,</w:t>
      </w:r>
    </w:p>
    <w:p w14:paraId="31179714" w14:textId="77777777" w:rsidR="006940E9" w:rsidRPr="006940E9" w:rsidRDefault="006940E9" w:rsidP="006940E9">
      <w:pPr>
        <w:pStyle w:val="CodesLine"/>
        <w:rPr>
          <w:b/>
          <w:bCs/>
          <w:color w:val="B27D12"/>
          <w:lang w:bidi="ar-SA"/>
        </w:rPr>
      </w:pPr>
      <w:r w:rsidRPr="006940E9">
        <w:rPr>
          <w:lang w:bidi="ar-SA"/>
        </w:rPr>
        <w:t xml:space="preserve">    fileAppend</w:t>
      </w:r>
      <w:r w:rsidRPr="006940E9">
        <w:rPr>
          <w:b/>
          <w:bCs/>
          <w:color w:val="B27D12"/>
          <w:lang w:bidi="ar-SA"/>
        </w:rPr>
        <w:t>=</w:t>
      </w:r>
      <w:r w:rsidRPr="006940E9">
        <w:rPr>
          <w:b/>
          <w:bCs/>
          <w:color w:val="007427"/>
          <w:lang w:bidi="ar-SA"/>
        </w:rPr>
        <w:t>True</w:t>
      </w:r>
      <w:r w:rsidRPr="006940E9">
        <w:rPr>
          <w:b/>
          <w:bCs/>
          <w:color w:val="B27D12"/>
          <w:lang w:bidi="ar-SA"/>
        </w:rPr>
        <w:t>,</w:t>
      </w:r>
    </w:p>
    <w:p w14:paraId="710BA8B6" w14:textId="77777777" w:rsidR="006940E9" w:rsidRPr="006940E9" w:rsidRDefault="006940E9" w:rsidP="006940E9">
      <w:pPr>
        <w:pStyle w:val="CodesLine"/>
        <w:rPr>
          <w:lang w:bidi="ar-SA"/>
        </w:rPr>
      </w:pPr>
      <w:r w:rsidRPr="006940E9">
        <w:rPr>
          <w:b/>
          <w:bCs/>
          <w:color w:val="B27D12"/>
          <w:lang w:bidi="ar-SA"/>
        </w:rPr>
        <w:t>)</w:t>
      </w:r>
    </w:p>
    <w:p w14:paraId="04F91235" w14:textId="77777777" w:rsidR="006940E9" w:rsidRDefault="006940E9" w:rsidP="006940E9">
      <w:pPr>
        <w:pStyle w:val="3NormalLevel3"/>
        <w:numPr>
          <w:ilvl w:val="0"/>
          <w:numId w:val="9"/>
        </w:numPr>
        <w:spacing w:before="240"/>
      </w:pPr>
      <w:r>
        <w:t>Input parameters:</w:t>
      </w:r>
    </w:p>
    <w:p w14:paraId="623C2BA8" w14:textId="77777777" w:rsidR="006940E9" w:rsidRDefault="006940E9" w:rsidP="006940E9">
      <w:pPr>
        <w:pStyle w:val="3NormalLevel3"/>
        <w:numPr>
          <w:ilvl w:val="1"/>
          <w:numId w:val="9"/>
        </w:numPr>
      </w:pPr>
      <w:r>
        <w:t>Tag: Unique integer value that will be used for referring to the defined elements or objects.</w:t>
      </w:r>
    </w:p>
    <w:p w14:paraId="3963B2E9" w14:textId="36C726A7" w:rsidR="006940E9" w:rsidRDefault="006940E9" w:rsidP="006940E9">
      <w:pPr>
        <w:pStyle w:val="3NormalLevel3"/>
        <w:numPr>
          <w:ilvl w:val="1"/>
          <w:numId w:val="9"/>
        </w:numPr>
      </w:pPr>
      <w:r w:rsidRPr="006940E9">
        <w:rPr>
          <w:lang w:bidi="ar-SA"/>
        </w:rPr>
        <w:t>filename</w:t>
      </w:r>
      <w:r>
        <w:rPr>
          <w:lang w:bidi="ar-SA"/>
        </w:rPr>
        <w:t>: Name of the file that user wants to record data in.</w:t>
      </w:r>
    </w:p>
    <w:p w14:paraId="40D3572E" w14:textId="715AB2B8" w:rsidR="006940E9" w:rsidRDefault="006940E9" w:rsidP="006940E9">
      <w:pPr>
        <w:pStyle w:val="3NormalLevel3"/>
        <w:numPr>
          <w:ilvl w:val="1"/>
          <w:numId w:val="9"/>
        </w:numPr>
      </w:pPr>
      <w:r w:rsidRPr="006940E9">
        <w:rPr>
          <w:lang w:bidi="ar-SA"/>
        </w:rPr>
        <w:t>SaveStep</w:t>
      </w:r>
      <w:r>
        <w:rPr>
          <w:lang w:bidi="ar-SA"/>
        </w:rPr>
        <w:t xml:space="preserve">: Number of steps that after that data will be move to the file and memory become empty. </w:t>
      </w:r>
      <w:r w:rsidR="007834AD">
        <w:rPr>
          <w:lang w:bidi="ar-SA"/>
        </w:rPr>
        <w:t>Bigger values cause faster analysis but it needs enough system memory.</w:t>
      </w:r>
    </w:p>
    <w:p w14:paraId="2E1C2326" w14:textId="0D51C203" w:rsidR="007834AD" w:rsidRDefault="007834AD" w:rsidP="006940E9">
      <w:pPr>
        <w:pStyle w:val="3NormalLevel3"/>
        <w:numPr>
          <w:ilvl w:val="1"/>
          <w:numId w:val="9"/>
        </w:numPr>
      </w:pPr>
      <w:r w:rsidRPr="006940E9">
        <w:rPr>
          <w:lang w:bidi="ar-SA"/>
        </w:rPr>
        <w:t>fileAppend</w:t>
      </w:r>
      <w:r>
        <w:rPr>
          <w:lang w:bidi="ar-SA"/>
        </w:rPr>
        <w:t>: True says that i</w:t>
      </w:r>
      <w:r w:rsidR="007D1569">
        <w:rPr>
          <w:lang w:bidi="ar-SA"/>
        </w:rPr>
        <w:t>f</w:t>
      </w:r>
      <w:r>
        <w:rPr>
          <w:lang w:bidi="ar-SA"/>
        </w:rPr>
        <w:t xml:space="preserve"> the filename </w:t>
      </w:r>
      <w:r w:rsidR="007D1569">
        <w:rPr>
          <w:lang w:bidi="ar-SA"/>
        </w:rPr>
        <w:t>exists</w:t>
      </w:r>
      <w:r>
        <w:rPr>
          <w:lang w:bidi="ar-SA"/>
        </w:rPr>
        <w:t xml:space="preserve">, </w:t>
      </w:r>
      <w:r w:rsidR="007D1569">
        <w:rPr>
          <w:lang w:bidi="ar-SA"/>
        </w:rPr>
        <w:t xml:space="preserve">add </w:t>
      </w:r>
      <w:r>
        <w:rPr>
          <w:lang w:bidi="ar-SA"/>
        </w:rPr>
        <w:t xml:space="preserve">the recorded </w:t>
      </w:r>
      <w:r w:rsidR="007D1569">
        <w:rPr>
          <w:lang w:bidi="ar-SA"/>
        </w:rPr>
        <w:t xml:space="preserve">scenarios to the existing file and false will clear the file if exists. </w:t>
      </w:r>
    </w:p>
    <w:p w14:paraId="06C464F1" w14:textId="77777777" w:rsidR="006940E9" w:rsidRDefault="006940E9" w:rsidP="006940E9">
      <w:pPr>
        <w:pStyle w:val="3NormalLevel3"/>
        <w:numPr>
          <w:ilvl w:val="0"/>
          <w:numId w:val="9"/>
        </w:numPr>
        <w:spacing w:before="240"/>
      </w:pPr>
      <w:r>
        <w:t>Hypothesizes: Nothing special.</w:t>
      </w:r>
    </w:p>
    <w:p w14:paraId="3761343D" w14:textId="77777777" w:rsidR="006940E9" w:rsidRDefault="006940E9" w:rsidP="006940E9">
      <w:pPr>
        <w:pStyle w:val="3NormalLevel3"/>
        <w:numPr>
          <w:ilvl w:val="0"/>
          <w:numId w:val="9"/>
        </w:numPr>
      </w:pPr>
      <w:r>
        <w:t>Example:</w:t>
      </w:r>
    </w:p>
    <w:p w14:paraId="4B3A8CAA" w14:textId="6B68D72A" w:rsidR="007D1569" w:rsidRPr="007D1569" w:rsidRDefault="00544EC2" w:rsidP="007D1569">
      <w:pPr>
        <w:pStyle w:val="CodesLine"/>
        <w:rPr>
          <w:rFonts w:ascii="Times New Roman" w:hAnsi="Times New Roman" w:cs="Times New Roman"/>
          <w:szCs w:val="24"/>
          <w:lang w:bidi="ar-SA"/>
        </w:rPr>
      </w:pPr>
      <w:proofErr w:type="gramStart"/>
      <w:r>
        <w:rPr>
          <w:lang w:bidi="ar-SA"/>
        </w:rPr>
        <w:t>opr.</w:t>
      </w:r>
      <w:r w:rsidR="007D1569" w:rsidRPr="007D1569">
        <w:rPr>
          <w:lang w:bidi="ar-SA"/>
        </w:rPr>
        <w:t>Recorders</w:t>
      </w:r>
      <w:r w:rsidR="007D1569" w:rsidRPr="007D1569">
        <w:rPr>
          <w:b/>
          <w:bCs/>
          <w:color w:val="000080"/>
          <w:lang w:bidi="ar-SA"/>
        </w:rPr>
        <w:t>.</w:t>
      </w:r>
      <w:r w:rsidR="007D1569" w:rsidRPr="007D1569">
        <w:rPr>
          <w:lang w:bidi="ar-SA"/>
        </w:rPr>
        <w:t>Objs</w:t>
      </w:r>
      <w:proofErr w:type="gramEnd"/>
      <w:r w:rsidR="007D1569" w:rsidRPr="007D1569">
        <w:rPr>
          <w:lang w:bidi="ar-SA"/>
        </w:rPr>
        <w:t>_recorder</w:t>
      </w:r>
      <w:r w:rsidR="007D1569" w:rsidRPr="007D1569">
        <w:rPr>
          <w:b/>
          <w:bCs/>
          <w:color w:val="000080"/>
          <w:lang w:bidi="ar-SA"/>
        </w:rPr>
        <w:t>(</w:t>
      </w:r>
      <w:r w:rsidR="007D1569" w:rsidRPr="007D1569">
        <w:rPr>
          <w:lang w:bidi="ar-SA"/>
        </w:rPr>
        <w:t>tag</w:t>
      </w:r>
      <w:r w:rsidR="007D1569" w:rsidRPr="007D1569">
        <w:rPr>
          <w:b/>
          <w:bCs/>
          <w:color w:val="000080"/>
          <w:lang w:bidi="ar-SA"/>
        </w:rPr>
        <w:t>=</w:t>
      </w:r>
      <w:r w:rsidR="007D1569" w:rsidRPr="007D1569">
        <w:rPr>
          <w:color w:val="FF0000"/>
          <w:lang w:bidi="ar-SA"/>
        </w:rPr>
        <w:t>1</w:t>
      </w:r>
      <w:r w:rsidR="007D1569" w:rsidRPr="007D1569">
        <w:rPr>
          <w:b/>
          <w:bCs/>
          <w:color w:val="000080"/>
          <w:lang w:bidi="ar-SA"/>
        </w:rPr>
        <w:t>,</w:t>
      </w:r>
      <w:r w:rsidR="007D1569" w:rsidRPr="007D1569">
        <w:rPr>
          <w:lang w:bidi="ar-SA"/>
        </w:rPr>
        <w:t xml:space="preserve"> filename</w:t>
      </w:r>
      <w:r w:rsidR="007D1569" w:rsidRPr="007D1569">
        <w:rPr>
          <w:b/>
          <w:bCs/>
          <w:color w:val="000080"/>
          <w:lang w:bidi="ar-SA"/>
        </w:rPr>
        <w:t>=</w:t>
      </w:r>
      <w:r w:rsidR="007D1569" w:rsidRPr="007D1569">
        <w:rPr>
          <w:color w:val="808080"/>
          <w:lang w:bidi="ar-SA"/>
        </w:rPr>
        <w:t>'Scenariostest2.dat'</w:t>
      </w:r>
      <w:r w:rsidR="007D1569" w:rsidRPr="007D1569">
        <w:rPr>
          <w:b/>
          <w:bCs/>
          <w:color w:val="000080"/>
          <w:lang w:bidi="ar-SA"/>
        </w:rPr>
        <w:t>,</w:t>
      </w:r>
      <w:r w:rsidR="007D1569" w:rsidRPr="007D1569">
        <w:rPr>
          <w:lang w:bidi="ar-SA"/>
        </w:rPr>
        <w:t xml:space="preserve"> SaveStep</w:t>
      </w:r>
      <w:r w:rsidR="007D1569" w:rsidRPr="007D1569">
        <w:rPr>
          <w:b/>
          <w:bCs/>
          <w:color w:val="000080"/>
          <w:lang w:bidi="ar-SA"/>
        </w:rPr>
        <w:t>=</w:t>
      </w:r>
      <w:r w:rsidR="007D1569" w:rsidRPr="007D1569">
        <w:rPr>
          <w:color w:val="FF0000"/>
          <w:lang w:bidi="ar-SA"/>
        </w:rPr>
        <w:t>100</w:t>
      </w:r>
      <w:r w:rsidR="007D1569" w:rsidRPr="007D1569">
        <w:rPr>
          <w:b/>
          <w:bCs/>
          <w:color w:val="000080"/>
          <w:lang w:bidi="ar-SA"/>
        </w:rPr>
        <w:t>,</w:t>
      </w:r>
      <w:r w:rsidR="007D1569" w:rsidRPr="007D1569">
        <w:rPr>
          <w:lang w:bidi="ar-SA"/>
        </w:rPr>
        <w:t xml:space="preserve"> fileAppend</w:t>
      </w:r>
      <w:r w:rsidR="007D1569" w:rsidRPr="007D1569">
        <w:rPr>
          <w:b/>
          <w:bCs/>
          <w:color w:val="000080"/>
          <w:lang w:bidi="ar-SA"/>
        </w:rPr>
        <w:t>=</w:t>
      </w:r>
      <w:r w:rsidR="007D1569" w:rsidRPr="007D1569">
        <w:rPr>
          <w:b/>
          <w:bCs/>
          <w:color w:val="880088"/>
          <w:lang w:bidi="ar-SA"/>
        </w:rPr>
        <w:t>False</w:t>
      </w:r>
      <w:r w:rsidR="007D1569" w:rsidRPr="007D1569">
        <w:rPr>
          <w:b/>
          <w:bCs/>
          <w:color w:val="000080"/>
          <w:lang w:bidi="ar-SA"/>
        </w:rPr>
        <w:t>,)</w:t>
      </w:r>
    </w:p>
    <w:p w14:paraId="3C76DC1A" w14:textId="4C75B994" w:rsidR="00106443" w:rsidRDefault="00760BCF" w:rsidP="00760BCF">
      <w:pPr>
        <w:pStyle w:val="Heading3"/>
        <w:rPr>
          <w:lang w:bidi="ar-SA"/>
        </w:rPr>
      </w:pPr>
      <w:bookmarkStart w:id="52" w:name="_Toc126182684"/>
      <w:r w:rsidRPr="007D1569">
        <w:rPr>
          <w:lang w:bidi="ar-SA"/>
        </w:rPr>
        <w:lastRenderedPageBreak/>
        <w:t>Objs_recorder_loader</w:t>
      </w:r>
      <w:bookmarkEnd w:id="52"/>
    </w:p>
    <w:p w14:paraId="22A780E0" w14:textId="3AD7F12F" w:rsidR="009A742C" w:rsidRDefault="009A742C" w:rsidP="00EC4E12">
      <w:pPr>
        <w:pStyle w:val="3NormalLevel3"/>
      </w:pPr>
      <w:r w:rsidRPr="009A742C">
        <w:t>This command contains the following subcommands that are used to load the recorded data using Objs_recorder. In the following each subcommand with their usage are described.</w:t>
      </w:r>
    </w:p>
    <w:p w14:paraId="68907700" w14:textId="4F3AED1E" w:rsidR="00EC4E12" w:rsidRDefault="00EC4E12" w:rsidP="00EC4E12">
      <w:pPr>
        <w:pStyle w:val="3NormalLevel3"/>
      </w:pPr>
      <w:r>
        <w:t>Bank method is another way to load scenarios. THIS METHOD USES HUGE AMOUNT OF MEMORY AND NOT RECOMMENDED FOR LARGE SCENARIOS NUMBER. It loads all scenarios into the memory and so calling them are so much fast but if there were no enough memory probably user encounter with system problem!</w:t>
      </w:r>
    </w:p>
    <w:p w14:paraId="5F3DF2AB" w14:textId="37C3AB54" w:rsidR="00EC4E12" w:rsidRDefault="00EC4E12" w:rsidP="00EC4E12">
      <w:pPr>
        <w:pStyle w:val="3NormalLevel3"/>
      </w:pPr>
      <w:r>
        <w:t xml:space="preserve"> So just use it when a powerful system is available.</w:t>
      </w:r>
    </w:p>
    <w:p w14:paraId="71948C52" w14:textId="1C220838" w:rsidR="007D1569" w:rsidRDefault="007D1569" w:rsidP="00760BCF">
      <w:pPr>
        <w:pStyle w:val="Heading4"/>
      </w:pPr>
      <w:r w:rsidRPr="007D1569">
        <w:t>loadScenarioBank</w:t>
      </w:r>
      <w:r w:rsidR="00EC4E12">
        <w:t xml:space="preserve">, </w:t>
      </w:r>
      <w:r w:rsidR="00EC4E12" w:rsidRPr="00CA219B">
        <w:rPr>
          <w:lang w:bidi="ar-SA"/>
        </w:rPr>
        <w:t>load1ScenarioOfBank</w:t>
      </w:r>
      <w:r w:rsidR="00EC4E12">
        <w:rPr>
          <w:lang w:bidi="ar-SA"/>
        </w:rPr>
        <w:t xml:space="preserve">, </w:t>
      </w:r>
      <w:r w:rsidR="00EC4E12" w:rsidRPr="005D23A2">
        <w:rPr>
          <w:lang w:bidi="ar-SA"/>
        </w:rPr>
        <w:t>ClearScenarioBank</w:t>
      </w:r>
    </w:p>
    <w:p w14:paraId="42EF791F" w14:textId="5EB58A11" w:rsidR="007D1569" w:rsidRDefault="005D23A2" w:rsidP="007D1569">
      <w:pPr>
        <w:pStyle w:val="3NormalLevel3"/>
      </w:pPr>
      <w:r>
        <w:t>User can send all recorded scenarios</w:t>
      </w:r>
      <w:r w:rsidR="00CA219B">
        <w:t xml:space="preserve"> (ScenarioBank)</w:t>
      </w:r>
      <w:r>
        <w:t xml:space="preserve"> to the memory and call them faster. It is obvious that with weak systems with low memory this method may encounter with system hanging.</w:t>
      </w:r>
      <w:r w:rsidR="00CA219B">
        <w:t xml:space="preserve"> </w:t>
      </w:r>
      <w:r w:rsidR="00EC4E12">
        <w:t>Also,</w:t>
      </w:r>
      <w:r w:rsidR="00CA219B">
        <w:t xml:space="preserve"> it returns all scenarios as a dictionary that keys are the number of the simulation.</w:t>
      </w:r>
    </w:p>
    <w:p w14:paraId="346F48F2" w14:textId="735A0E18" w:rsidR="005D23A2" w:rsidRPr="005D23A2" w:rsidRDefault="00544EC2" w:rsidP="005D23A2">
      <w:pPr>
        <w:pStyle w:val="CodesLine"/>
        <w:rPr>
          <w:lang w:bidi="ar-SA"/>
        </w:rPr>
      </w:pPr>
      <w:r>
        <w:rPr>
          <w:lang w:bidi="ar-SA"/>
        </w:rPr>
        <w:t>opr.</w:t>
      </w:r>
      <w:r w:rsidR="005D23A2" w:rsidRPr="005D23A2">
        <w:rPr>
          <w:lang w:bidi="ar-SA"/>
        </w:rPr>
        <w:t>Recorders</w:t>
      </w:r>
      <w:r w:rsidR="005D23A2" w:rsidRPr="005D23A2">
        <w:rPr>
          <w:b/>
          <w:bCs/>
          <w:color w:val="B27D12"/>
          <w:lang w:bidi="ar-SA"/>
        </w:rPr>
        <w:t>.</w:t>
      </w:r>
      <w:r w:rsidR="005D23A2" w:rsidRPr="005D23A2">
        <w:rPr>
          <w:lang w:bidi="ar-SA"/>
        </w:rPr>
        <w:t>Objs_recorder_loader</w:t>
      </w:r>
      <w:r w:rsidR="005D23A2" w:rsidRPr="005D23A2">
        <w:rPr>
          <w:b/>
          <w:bCs/>
          <w:color w:val="B27D12"/>
          <w:lang w:bidi="ar-SA"/>
        </w:rPr>
        <w:t>.</w:t>
      </w:r>
      <w:r w:rsidR="005D23A2" w:rsidRPr="005D23A2">
        <w:rPr>
          <w:lang w:bidi="ar-SA"/>
        </w:rPr>
        <w:t>loadScenarioBank</w:t>
      </w:r>
      <w:r w:rsidR="005D23A2" w:rsidRPr="005D23A2">
        <w:rPr>
          <w:b/>
          <w:bCs/>
          <w:color w:val="B27D12"/>
          <w:lang w:bidi="ar-SA"/>
        </w:rPr>
        <w:t>(</w:t>
      </w:r>
      <w:r w:rsidR="005D23A2" w:rsidRPr="005D23A2">
        <w:rPr>
          <w:lang w:bidi="ar-SA"/>
        </w:rPr>
        <w:t>filename</w:t>
      </w:r>
      <w:r w:rsidR="005D23A2" w:rsidRPr="005D23A2">
        <w:rPr>
          <w:b/>
          <w:bCs/>
          <w:color w:val="B27D12"/>
          <w:lang w:bidi="ar-SA"/>
        </w:rPr>
        <w:t>)</w:t>
      </w:r>
    </w:p>
    <w:p w14:paraId="5D3FE375" w14:textId="4E8FAFFD" w:rsidR="005D23A2" w:rsidRDefault="005D23A2" w:rsidP="007D1569">
      <w:pPr>
        <w:pStyle w:val="3NormalLevel3"/>
      </w:pPr>
      <w:r>
        <w:t xml:space="preserve">By defining the file name to above command, all the recorded scenarios with all their objects will be load in the memory and using the following command each scenario </w:t>
      </w:r>
      <w:r w:rsidR="00CA219B">
        <w:t>will be load in the memory very faster than previous method</w:t>
      </w:r>
      <w:r>
        <w:t>.</w:t>
      </w:r>
    </w:p>
    <w:p w14:paraId="3AC95AA4" w14:textId="655416C1" w:rsidR="00CA219B" w:rsidRPr="00CA219B" w:rsidRDefault="00544EC2" w:rsidP="00CA219B">
      <w:pPr>
        <w:pStyle w:val="CodesLine"/>
        <w:rPr>
          <w:lang w:bidi="ar-SA"/>
        </w:rPr>
      </w:pPr>
      <w:r>
        <w:rPr>
          <w:lang w:bidi="ar-SA"/>
        </w:rPr>
        <w:t>opr.</w:t>
      </w:r>
      <w:r w:rsidR="00CA219B" w:rsidRPr="00CA219B">
        <w:rPr>
          <w:lang w:bidi="ar-SA"/>
        </w:rPr>
        <w:t>Recorders</w:t>
      </w:r>
      <w:r w:rsidR="00CA219B" w:rsidRPr="00CA219B">
        <w:rPr>
          <w:b/>
          <w:bCs/>
          <w:color w:val="B27D12"/>
          <w:lang w:bidi="ar-SA"/>
        </w:rPr>
        <w:t>.</w:t>
      </w:r>
      <w:r w:rsidR="00CA219B" w:rsidRPr="00CA219B">
        <w:rPr>
          <w:lang w:bidi="ar-SA"/>
        </w:rPr>
        <w:t>Objs_recorder_loader</w:t>
      </w:r>
      <w:r w:rsidR="00CA219B" w:rsidRPr="00CA219B">
        <w:rPr>
          <w:b/>
          <w:bCs/>
          <w:color w:val="B27D12"/>
          <w:lang w:bidi="ar-SA"/>
        </w:rPr>
        <w:t>.</w:t>
      </w:r>
      <w:r w:rsidR="00CA219B" w:rsidRPr="00CA219B">
        <w:rPr>
          <w:lang w:bidi="ar-SA"/>
        </w:rPr>
        <w:t>load1ScenarioOfBank</w:t>
      </w:r>
      <w:r w:rsidR="00CA219B" w:rsidRPr="00CA219B">
        <w:rPr>
          <w:b/>
          <w:bCs/>
          <w:color w:val="B27D12"/>
          <w:lang w:bidi="ar-SA"/>
        </w:rPr>
        <w:t>(</w:t>
      </w:r>
      <w:r w:rsidR="00CA219B" w:rsidRPr="00CA219B">
        <w:rPr>
          <w:lang w:bidi="ar-SA"/>
        </w:rPr>
        <w:t>ScenarioTag</w:t>
      </w:r>
      <w:r w:rsidR="00CA219B" w:rsidRPr="00CA219B">
        <w:rPr>
          <w:b/>
          <w:bCs/>
          <w:color w:val="B27D12"/>
          <w:lang w:bidi="ar-SA"/>
        </w:rPr>
        <w:t>)</w:t>
      </w:r>
    </w:p>
    <w:p w14:paraId="01B23865" w14:textId="65AA34BF" w:rsidR="00CA219B" w:rsidRDefault="00CA219B" w:rsidP="007D1569">
      <w:pPr>
        <w:pStyle w:val="3NormalLevel3"/>
      </w:pPr>
      <w:r>
        <w:t>By the following command memory will be clear from loaded Bank of scenarios.</w:t>
      </w:r>
    </w:p>
    <w:p w14:paraId="46162D94" w14:textId="3D8B2F06" w:rsidR="005D23A2" w:rsidRPr="005D23A2" w:rsidRDefault="00544EC2" w:rsidP="005D23A2">
      <w:pPr>
        <w:pStyle w:val="CodesLine"/>
        <w:rPr>
          <w:lang w:bidi="ar-SA"/>
        </w:rPr>
      </w:pPr>
      <w:r>
        <w:rPr>
          <w:lang w:bidi="ar-SA"/>
        </w:rPr>
        <w:t>opr.</w:t>
      </w:r>
      <w:r w:rsidR="005D23A2" w:rsidRPr="005D23A2">
        <w:rPr>
          <w:lang w:bidi="ar-SA"/>
        </w:rPr>
        <w:t>Recorders</w:t>
      </w:r>
      <w:r w:rsidR="005D23A2" w:rsidRPr="005D23A2">
        <w:rPr>
          <w:b/>
          <w:bCs/>
          <w:color w:val="B27D12"/>
          <w:lang w:bidi="ar-SA"/>
        </w:rPr>
        <w:t>.</w:t>
      </w:r>
      <w:r w:rsidR="005D23A2" w:rsidRPr="005D23A2">
        <w:rPr>
          <w:lang w:bidi="ar-SA"/>
        </w:rPr>
        <w:t>Objs_recorder_loader</w:t>
      </w:r>
      <w:r w:rsidR="005D23A2" w:rsidRPr="005D23A2">
        <w:rPr>
          <w:b/>
          <w:bCs/>
          <w:color w:val="B27D12"/>
          <w:lang w:bidi="ar-SA"/>
        </w:rPr>
        <w:t>.</w:t>
      </w:r>
      <w:r w:rsidR="005D23A2" w:rsidRPr="005D23A2">
        <w:rPr>
          <w:lang w:bidi="ar-SA"/>
        </w:rPr>
        <w:t>ClearScenarioBank</w:t>
      </w:r>
      <w:r w:rsidR="005D23A2" w:rsidRPr="005D23A2">
        <w:rPr>
          <w:b/>
          <w:bCs/>
          <w:color w:val="B27D12"/>
          <w:lang w:bidi="ar-SA"/>
        </w:rPr>
        <w:t>()</w:t>
      </w:r>
    </w:p>
    <w:p w14:paraId="0608C163" w14:textId="2927E842" w:rsidR="005D23A2" w:rsidRDefault="00C27B51" w:rsidP="00C27B51">
      <w:pPr>
        <w:pStyle w:val="Heading3"/>
      </w:pPr>
      <w:bookmarkStart w:id="53" w:name="_Toc126182685"/>
      <w:r>
        <w:t>Recorder</w:t>
      </w:r>
      <w:bookmarkEnd w:id="53"/>
    </w:p>
    <w:p w14:paraId="7EFDA937" w14:textId="650D7C89" w:rsidR="00C27B51" w:rsidRDefault="00DF48ED" w:rsidP="00C27B51">
      <w:pPr>
        <w:pStyle w:val="3NormalLevel3"/>
      </w:pPr>
      <w:r>
        <w:t xml:space="preserve">Using this module, a specific result will be recorded for each simulation. The results that can be recorded by this command are listed in the following. The command is fast and it do not take much huge hard disk space. The simulated scenarios will </w:t>
      </w:r>
      <w:r w:rsidR="00C774EC">
        <w:t>no longer</w:t>
      </w:r>
      <w:r>
        <w:t xml:space="preserve"> exist and user </w:t>
      </w:r>
      <w:r w:rsidR="00C774EC">
        <w:t>cannot</w:t>
      </w:r>
      <w:r>
        <w:t xml:space="preserve"> load them after analysis.</w:t>
      </w:r>
    </w:p>
    <w:p w14:paraId="5C4885AA" w14:textId="77777777" w:rsidR="00DF48ED" w:rsidRDefault="00DF48ED" w:rsidP="00DF48ED">
      <w:pPr>
        <w:pStyle w:val="3NormalLevel3"/>
        <w:numPr>
          <w:ilvl w:val="0"/>
          <w:numId w:val="9"/>
        </w:numPr>
      </w:pPr>
      <w:r>
        <w:t>Command structure:</w:t>
      </w:r>
    </w:p>
    <w:p w14:paraId="53FAAF1C" w14:textId="1DBB21AC" w:rsidR="00DF48ED" w:rsidRPr="00DF48ED" w:rsidRDefault="00544EC2" w:rsidP="00DF48ED">
      <w:pPr>
        <w:pStyle w:val="CodesLine"/>
        <w:rPr>
          <w:b/>
          <w:bCs/>
          <w:color w:val="B27D12"/>
          <w:lang w:bidi="ar-SA"/>
        </w:rPr>
      </w:pPr>
      <w:r>
        <w:rPr>
          <w:lang w:bidi="ar-SA"/>
        </w:rPr>
        <w:t>opr.</w:t>
      </w:r>
      <w:r w:rsidR="00DF48ED" w:rsidRPr="00DF48ED">
        <w:rPr>
          <w:lang w:bidi="ar-SA"/>
        </w:rPr>
        <w:t>Recorders</w:t>
      </w:r>
      <w:r w:rsidR="00DF48ED" w:rsidRPr="00DF48ED">
        <w:rPr>
          <w:b/>
          <w:bCs/>
          <w:color w:val="B27D12"/>
          <w:lang w:bidi="ar-SA"/>
        </w:rPr>
        <w:t>.</w:t>
      </w:r>
      <w:r w:rsidR="00DF48ED" w:rsidRPr="00DF48ED">
        <w:rPr>
          <w:lang w:bidi="ar-SA"/>
        </w:rPr>
        <w:t>recorder</w:t>
      </w:r>
      <w:r w:rsidR="00DF48ED" w:rsidRPr="00DF48ED">
        <w:rPr>
          <w:b/>
          <w:bCs/>
          <w:color w:val="B27D12"/>
          <w:lang w:bidi="ar-SA"/>
        </w:rPr>
        <w:t>(</w:t>
      </w:r>
    </w:p>
    <w:p w14:paraId="531CB94F" w14:textId="77777777" w:rsidR="00DF48ED" w:rsidRPr="00DF48ED" w:rsidRDefault="00DF48ED" w:rsidP="00DF48ED">
      <w:pPr>
        <w:pStyle w:val="CodesLine"/>
        <w:rPr>
          <w:b/>
          <w:bCs/>
          <w:color w:val="B27D12"/>
          <w:lang w:bidi="ar-SA"/>
        </w:rPr>
      </w:pPr>
      <w:r w:rsidRPr="00DF48ED">
        <w:rPr>
          <w:lang w:bidi="ar-SA"/>
        </w:rPr>
        <w:t xml:space="preserve">    tag</w:t>
      </w:r>
      <w:r w:rsidRPr="00DF48ED">
        <w:rPr>
          <w:b/>
          <w:bCs/>
          <w:color w:val="B27D12"/>
          <w:lang w:bidi="ar-SA"/>
        </w:rPr>
        <w:t>,</w:t>
      </w:r>
    </w:p>
    <w:p w14:paraId="0FFDFA5F" w14:textId="77777777" w:rsidR="00DF48ED" w:rsidRPr="00DF48ED" w:rsidRDefault="00DF48ED" w:rsidP="00DF48ED">
      <w:pPr>
        <w:pStyle w:val="CodesLine"/>
        <w:rPr>
          <w:b/>
          <w:bCs/>
          <w:color w:val="B27D12"/>
          <w:lang w:bidi="ar-SA"/>
        </w:rPr>
      </w:pPr>
      <w:r w:rsidRPr="00DF48ED">
        <w:rPr>
          <w:lang w:bidi="ar-SA"/>
        </w:rPr>
        <w:t xml:space="preserve">    filename</w:t>
      </w:r>
      <w:r w:rsidRPr="00DF48ED">
        <w:rPr>
          <w:b/>
          <w:bCs/>
          <w:color w:val="B27D12"/>
          <w:lang w:bidi="ar-SA"/>
        </w:rPr>
        <w:t>=</w:t>
      </w:r>
      <w:r w:rsidRPr="00DF48ED">
        <w:rPr>
          <w:b/>
          <w:bCs/>
          <w:color w:val="0065CA"/>
          <w:lang w:bidi="ar-SA"/>
        </w:rPr>
        <w:t>'Recorder.dat'</w:t>
      </w:r>
      <w:r w:rsidRPr="00DF48ED">
        <w:rPr>
          <w:b/>
          <w:bCs/>
          <w:color w:val="B27D12"/>
          <w:lang w:bidi="ar-SA"/>
        </w:rPr>
        <w:t>,</w:t>
      </w:r>
    </w:p>
    <w:p w14:paraId="1D7ACCDB" w14:textId="77777777" w:rsidR="00DF48ED" w:rsidRPr="00DF48ED" w:rsidRDefault="00DF48ED" w:rsidP="00DF48ED">
      <w:pPr>
        <w:pStyle w:val="CodesLine"/>
        <w:rPr>
          <w:b/>
          <w:bCs/>
          <w:color w:val="B27D12"/>
          <w:lang w:bidi="ar-SA"/>
        </w:rPr>
      </w:pPr>
      <w:r w:rsidRPr="00DF48ED">
        <w:rPr>
          <w:lang w:bidi="ar-SA"/>
        </w:rPr>
        <w:t xml:space="preserve">    fileAppend</w:t>
      </w:r>
      <w:r w:rsidRPr="00DF48ED">
        <w:rPr>
          <w:b/>
          <w:bCs/>
          <w:color w:val="B27D12"/>
          <w:lang w:bidi="ar-SA"/>
        </w:rPr>
        <w:t>=</w:t>
      </w:r>
      <w:r w:rsidRPr="00DF48ED">
        <w:rPr>
          <w:b/>
          <w:bCs/>
          <w:color w:val="007427"/>
          <w:lang w:bidi="ar-SA"/>
        </w:rPr>
        <w:t>True</w:t>
      </w:r>
      <w:r w:rsidRPr="00DF48ED">
        <w:rPr>
          <w:b/>
          <w:bCs/>
          <w:color w:val="B27D12"/>
          <w:lang w:bidi="ar-SA"/>
        </w:rPr>
        <w:t>,</w:t>
      </w:r>
    </w:p>
    <w:p w14:paraId="0B11A5D5" w14:textId="77777777" w:rsidR="00DF48ED" w:rsidRPr="00DF48ED" w:rsidRDefault="00DF48ED" w:rsidP="00DF48ED">
      <w:pPr>
        <w:pStyle w:val="CodesLine"/>
        <w:rPr>
          <w:b/>
          <w:bCs/>
          <w:color w:val="B27D12"/>
          <w:lang w:bidi="ar-SA"/>
        </w:rPr>
      </w:pPr>
      <w:r w:rsidRPr="00DF48ED">
        <w:rPr>
          <w:lang w:bidi="ar-SA"/>
        </w:rPr>
        <w:t xml:space="preserve">    recordfield</w:t>
      </w:r>
      <w:r w:rsidRPr="00DF48ED">
        <w:rPr>
          <w:b/>
          <w:bCs/>
          <w:color w:val="B27D12"/>
          <w:lang w:bidi="ar-SA"/>
        </w:rPr>
        <w:t>=</w:t>
      </w:r>
      <w:r w:rsidRPr="00DF48ED">
        <w:rPr>
          <w:b/>
          <w:bCs/>
          <w:color w:val="0065CA"/>
          <w:lang w:bidi="ar-SA"/>
        </w:rPr>
        <w:t>'DamageLevel'</w:t>
      </w:r>
      <w:r w:rsidRPr="00DF48ED">
        <w:rPr>
          <w:b/>
          <w:bCs/>
          <w:color w:val="B27D12"/>
          <w:lang w:bidi="ar-SA"/>
        </w:rPr>
        <w:t>,</w:t>
      </w:r>
    </w:p>
    <w:p w14:paraId="3F139FAA" w14:textId="77777777" w:rsidR="00DF48ED" w:rsidRPr="00DF48ED" w:rsidRDefault="00DF48ED" w:rsidP="00DF48ED">
      <w:pPr>
        <w:pStyle w:val="CodesLine"/>
        <w:rPr>
          <w:b/>
          <w:bCs/>
          <w:color w:val="B27D12"/>
          <w:lang w:bidi="ar-SA"/>
        </w:rPr>
      </w:pPr>
      <w:r w:rsidRPr="00DF48ED">
        <w:rPr>
          <w:lang w:bidi="ar-SA"/>
        </w:rPr>
        <w:t xml:space="preserve">    NodesGroupTag</w:t>
      </w:r>
      <w:r w:rsidRPr="00DF48ED">
        <w:rPr>
          <w:b/>
          <w:bCs/>
          <w:color w:val="B27D12"/>
          <w:lang w:bidi="ar-SA"/>
        </w:rPr>
        <w:t>=</w:t>
      </w:r>
      <w:r w:rsidRPr="00DF48ED">
        <w:rPr>
          <w:b/>
          <w:bCs/>
          <w:color w:val="258F8F"/>
          <w:lang w:bidi="ar-SA"/>
        </w:rPr>
        <w:t>1</w:t>
      </w:r>
      <w:r w:rsidRPr="00DF48ED">
        <w:rPr>
          <w:b/>
          <w:bCs/>
          <w:color w:val="B27D12"/>
          <w:lang w:bidi="ar-SA"/>
        </w:rPr>
        <w:t>,</w:t>
      </w:r>
    </w:p>
    <w:p w14:paraId="6EE11AF1" w14:textId="77777777" w:rsidR="00DF48ED" w:rsidRPr="00DF48ED" w:rsidRDefault="00DF48ED" w:rsidP="00DF48ED">
      <w:pPr>
        <w:pStyle w:val="CodesLine"/>
        <w:rPr>
          <w:lang w:bidi="ar-SA"/>
        </w:rPr>
      </w:pPr>
      <w:r w:rsidRPr="00DF48ED">
        <w:rPr>
          <w:b/>
          <w:bCs/>
          <w:color w:val="B27D12"/>
          <w:lang w:bidi="ar-SA"/>
        </w:rPr>
        <w:t>)</w:t>
      </w:r>
    </w:p>
    <w:p w14:paraId="5BA7C121" w14:textId="77777777" w:rsidR="00DF48ED" w:rsidRDefault="00DF48ED" w:rsidP="00DF48ED">
      <w:pPr>
        <w:pStyle w:val="3NormalLevel3"/>
        <w:numPr>
          <w:ilvl w:val="0"/>
          <w:numId w:val="9"/>
        </w:numPr>
        <w:spacing w:before="240"/>
      </w:pPr>
      <w:r>
        <w:t>Input parameters:</w:t>
      </w:r>
    </w:p>
    <w:p w14:paraId="4DA8FA49" w14:textId="77777777" w:rsidR="00DF48ED" w:rsidRDefault="00DF48ED" w:rsidP="00DF48ED">
      <w:pPr>
        <w:pStyle w:val="3NormalLevel3"/>
        <w:numPr>
          <w:ilvl w:val="1"/>
          <w:numId w:val="9"/>
        </w:numPr>
      </w:pPr>
      <w:r>
        <w:lastRenderedPageBreak/>
        <w:t>Tag: Unique integer value that will be used for referring to the defined elements or objects.</w:t>
      </w:r>
    </w:p>
    <w:p w14:paraId="6696A08D" w14:textId="77777777" w:rsidR="00DF48ED" w:rsidRDefault="00DF48ED" w:rsidP="00DF48ED">
      <w:pPr>
        <w:pStyle w:val="3NormalLevel3"/>
        <w:numPr>
          <w:ilvl w:val="1"/>
          <w:numId w:val="9"/>
        </w:numPr>
      </w:pPr>
      <w:r w:rsidRPr="006940E9">
        <w:rPr>
          <w:lang w:bidi="ar-SA"/>
        </w:rPr>
        <w:t>filename</w:t>
      </w:r>
      <w:r>
        <w:rPr>
          <w:lang w:bidi="ar-SA"/>
        </w:rPr>
        <w:t>: Name of the file that user wants to record data in.</w:t>
      </w:r>
    </w:p>
    <w:p w14:paraId="279066FD" w14:textId="4C256787" w:rsidR="00DF48ED" w:rsidRDefault="00DF48ED" w:rsidP="00DF48ED">
      <w:pPr>
        <w:pStyle w:val="3NormalLevel3"/>
        <w:numPr>
          <w:ilvl w:val="1"/>
          <w:numId w:val="9"/>
        </w:numPr>
      </w:pPr>
      <w:r w:rsidRPr="006940E9">
        <w:rPr>
          <w:lang w:bidi="ar-SA"/>
        </w:rPr>
        <w:t>fileAppend</w:t>
      </w:r>
      <w:r>
        <w:rPr>
          <w:lang w:bidi="ar-SA"/>
        </w:rPr>
        <w:t xml:space="preserve">: True says that if the filename exists, add the recorded scenarios to the existing file and false will clear the file if exists. </w:t>
      </w:r>
    </w:p>
    <w:p w14:paraId="64AFCD9A" w14:textId="77777777" w:rsidR="00B522AF" w:rsidRDefault="00DF48ED" w:rsidP="00B522AF">
      <w:pPr>
        <w:pStyle w:val="3NormalLevel3"/>
        <w:numPr>
          <w:ilvl w:val="1"/>
          <w:numId w:val="9"/>
        </w:numPr>
        <w:rPr>
          <w:lang w:bidi="ar-SA"/>
        </w:rPr>
      </w:pPr>
      <w:r w:rsidRPr="00DF48ED">
        <w:rPr>
          <w:lang w:bidi="ar-SA"/>
        </w:rPr>
        <w:t>recordfield</w:t>
      </w:r>
      <w:r>
        <w:rPr>
          <w:lang w:bidi="ar-SA"/>
        </w:rPr>
        <w:t xml:space="preserve">: </w:t>
      </w:r>
      <w:r w:rsidR="00B522AF">
        <w:rPr>
          <w:lang w:bidi="ar-SA"/>
        </w:rPr>
        <w:t>Specifies the field of data that want to record. The selections are as the following</w:t>
      </w:r>
    </w:p>
    <w:p w14:paraId="476F7505" w14:textId="062499A1" w:rsidR="00B522AF" w:rsidRDefault="00B522AF" w:rsidP="00B522AF">
      <w:pPr>
        <w:pStyle w:val="3NormalLevel3"/>
        <w:numPr>
          <w:ilvl w:val="2"/>
          <w:numId w:val="9"/>
        </w:numPr>
        <w:rPr>
          <w:lang w:bidi="ar-SA"/>
        </w:rPr>
      </w:pPr>
      <w:r>
        <w:rPr>
          <w:lang w:bidi="ar-SA"/>
        </w:rPr>
        <w:t xml:space="preserve">'DamageLevel': </w:t>
      </w:r>
      <w:r w:rsidR="00FF6DBB">
        <w:rPr>
          <w:lang w:bidi="ar-SA"/>
        </w:rPr>
        <w:t xml:space="preserve">Records </w:t>
      </w:r>
      <w:r>
        <w:rPr>
          <w:lang w:bidi="ar-SA"/>
        </w:rPr>
        <w:t>the damage level of each plant unit with respect to the tag number (DamageLevel: the level that the plant unit got damage)</w:t>
      </w:r>
    </w:p>
    <w:p w14:paraId="520177DD" w14:textId="1A41E5E2" w:rsidR="00DF48ED" w:rsidRDefault="00B522AF" w:rsidP="00B522AF">
      <w:pPr>
        <w:pStyle w:val="3NormalLevel3"/>
        <w:numPr>
          <w:ilvl w:val="2"/>
          <w:numId w:val="9"/>
        </w:numPr>
        <w:rPr>
          <w:lang w:bidi="ar-SA"/>
        </w:rPr>
      </w:pPr>
      <w:r>
        <w:rPr>
          <w:lang w:bidi="ar-SA"/>
        </w:rPr>
        <w:t xml:space="preserve">'NodesGroupIsDamaged': </w:t>
      </w:r>
      <w:r w:rsidR="00FF6DBB">
        <w:rPr>
          <w:lang w:bidi="ar-SA"/>
        </w:rPr>
        <w:t xml:space="preserve">Records </w:t>
      </w:r>
      <w:r>
        <w:rPr>
          <w:lang w:bidi="ar-SA"/>
        </w:rPr>
        <w:t>the nodesgroup with tag equal NodesGroupTag is damaged or not (0 for not damaged and 1 for damaged or failed or dead)</w:t>
      </w:r>
    </w:p>
    <w:p w14:paraId="468B75AA" w14:textId="2AC693AE" w:rsidR="00FF6DBB" w:rsidRPr="00FF6DBB" w:rsidRDefault="00FF6DBB" w:rsidP="00FF6DBB">
      <w:pPr>
        <w:pStyle w:val="3NormalLevel3"/>
        <w:numPr>
          <w:ilvl w:val="2"/>
          <w:numId w:val="9"/>
        </w:numPr>
        <w:rPr>
          <w:lang w:bidi="ar-SA"/>
        </w:rPr>
      </w:pPr>
      <w:r>
        <w:rPr>
          <w:lang w:bidi="ar-SA"/>
        </w:rPr>
        <w:t>'</w:t>
      </w:r>
      <w:r w:rsidRPr="00FF6DBB">
        <w:rPr>
          <w:lang w:bidi="ar-SA"/>
        </w:rPr>
        <w:t>FragilityTag</w:t>
      </w:r>
      <w:r>
        <w:rPr>
          <w:lang w:bidi="ar-SA"/>
        </w:rPr>
        <w:t>': Records Fragility tag of each damaged plant unit. Every recorded value is the fragility tag number that cause damage to the corresponding plant unit</w:t>
      </w:r>
    </w:p>
    <w:p w14:paraId="55E9D732" w14:textId="2333C8A7" w:rsidR="00FF6DBB" w:rsidRPr="00FF6DBB" w:rsidRDefault="00FF6DBB" w:rsidP="00FF6DBB">
      <w:pPr>
        <w:pStyle w:val="3NormalLevel3"/>
        <w:numPr>
          <w:ilvl w:val="2"/>
          <w:numId w:val="9"/>
        </w:numPr>
        <w:rPr>
          <w:lang w:bidi="ar-SA"/>
        </w:rPr>
      </w:pPr>
      <w:r>
        <w:rPr>
          <w:lang w:bidi="ar-SA"/>
        </w:rPr>
        <w:t>'</w:t>
      </w:r>
      <w:r w:rsidRPr="00FF6DBB">
        <w:rPr>
          <w:lang w:bidi="ar-SA"/>
        </w:rPr>
        <w:t>LOC</w:t>
      </w:r>
      <w:r>
        <w:rPr>
          <w:lang w:bidi="ar-SA"/>
        </w:rPr>
        <w:t>': Records loss of containment value of each plant unit.</w:t>
      </w:r>
    </w:p>
    <w:p w14:paraId="02681C57" w14:textId="1CCAA4DE" w:rsidR="00FF6DBB" w:rsidRDefault="00FF6DBB" w:rsidP="00FF6DBB">
      <w:pPr>
        <w:pStyle w:val="3NormalLevel3"/>
        <w:numPr>
          <w:ilvl w:val="2"/>
          <w:numId w:val="9"/>
        </w:numPr>
        <w:rPr>
          <w:lang w:bidi="ar-SA"/>
        </w:rPr>
      </w:pPr>
      <w:r>
        <w:rPr>
          <w:lang w:bidi="ar-SA"/>
        </w:rPr>
        <w:t>'</w:t>
      </w:r>
      <w:r w:rsidRPr="00FF6DBB">
        <w:rPr>
          <w:lang w:bidi="ar-SA"/>
        </w:rPr>
        <w:t>HazardMag</w:t>
      </w:r>
      <w:r>
        <w:rPr>
          <w:lang w:bidi="ar-SA"/>
        </w:rPr>
        <w:t>': Records the sampled hazard magnitude.</w:t>
      </w:r>
    </w:p>
    <w:p w14:paraId="2523871B" w14:textId="3BB6FD74" w:rsidR="00582A0E" w:rsidRDefault="0085258D" w:rsidP="00FF6DBB">
      <w:pPr>
        <w:pStyle w:val="3NormalLevel3"/>
        <w:numPr>
          <w:ilvl w:val="2"/>
          <w:numId w:val="9"/>
        </w:numPr>
        <w:rPr>
          <w:lang w:bidi="ar-SA"/>
        </w:rPr>
      </w:pPr>
      <w:r>
        <w:rPr>
          <w:lang w:bidi="ar-SA"/>
        </w:rPr>
        <w:t>'</w:t>
      </w:r>
      <w:r w:rsidR="00582A0E" w:rsidRPr="00582A0E">
        <w:rPr>
          <w:lang w:bidi="ar-SA"/>
        </w:rPr>
        <w:t>NodesRadiationOverPressure</w:t>
      </w:r>
      <w:r>
        <w:rPr>
          <w:lang w:bidi="ar-SA"/>
        </w:rPr>
        <w:t>'</w:t>
      </w:r>
      <w:r w:rsidR="00582A0E">
        <w:rPr>
          <w:lang w:bidi="ar-SA"/>
        </w:rPr>
        <w:t>: Records NodesGroup Radiation and OverPressure values</w:t>
      </w:r>
      <w:r w:rsidR="00B22064">
        <w:rPr>
          <w:lang w:bidi="ar-SA"/>
        </w:rPr>
        <w:t xml:space="preserve"> (To prevent creating huge files, the number are recorded with 4 decimals)</w:t>
      </w:r>
    </w:p>
    <w:p w14:paraId="021B5E6C" w14:textId="07989F90" w:rsidR="00B22064" w:rsidRDefault="00B22064" w:rsidP="00B22064">
      <w:pPr>
        <w:pStyle w:val="3NormalLevel3"/>
        <w:numPr>
          <w:ilvl w:val="2"/>
          <w:numId w:val="9"/>
        </w:numPr>
        <w:rPr>
          <w:lang w:bidi="ar-SA"/>
        </w:rPr>
      </w:pPr>
      <w:r>
        <w:rPr>
          <w:lang w:bidi="ar-SA"/>
        </w:rPr>
        <w:t>'</w:t>
      </w:r>
      <w:r w:rsidRPr="00B22064">
        <w:rPr>
          <w:lang w:bidi="ar-SA"/>
        </w:rPr>
        <w:t>NodesToxic</w:t>
      </w:r>
      <w:r>
        <w:rPr>
          <w:lang w:bidi="ar-SA"/>
        </w:rPr>
        <w:t>': Records the NodesGroup toxic value</w:t>
      </w:r>
    </w:p>
    <w:p w14:paraId="7453BCB8" w14:textId="0F42B6C4" w:rsidR="00C92580" w:rsidRDefault="00C92580" w:rsidP="00BB3426">
      <w:pPr>
        <w:pStyle w:val="3NormalLevel3"/>
        <w:numPr>
          <w:ilvl w:val="2"/>
          <w:numId w:val="9"/>
        </w:numPr>
        <w:rPr>
          <w:lang w:bidi="ar-SA"/>
        </w:rPr>
      </w:pPr>
      <w:r>
        <w:rPr>
          <w:lang w:bidi="ar-SA"/>
        </w:rPr>
        <w:t>'</w:t>
      </w:r>
      <w:r w:rsidRPr="00C92580">
        <w:rPr>
          <w:lang w:bidi="ar-SA"/>
        </w:rPr>
        <w:t>NodesRadiationProbit</w:t>
      </w:r>
      <w:r>
        <w:rPr>
          <w:lang w:bidi="ar-SA"/>
        </w:rPr>
        <w:t>': Records the NodesGroup Radiation probit value</w:t>
      </w:r>
      <w:r w:rsidR="00950B86">
        <w:rPr>
          <w:lang w:bidi="ar-SA"/>
        </w:rPr>
        <w:t xml:space="preserve"> [Probit(Radiation)]</w:t>
      </w:r>
    </w:p>
    <w:p w14:paraId="052E132F" w14:textId="17C4D3DB" w:rsidR="00C92580" w:rsidRPr="00B22064" w:rsidRDefault="00C92580" w:rsidP="008D4CE5">
      <w:pPr>
        <w:pStyle w:val="3NormalLevel3"/>
        <w:numPr>
          <w:ilvl w:val="2"/>
          <w:numId w:val="9"/>
        </w:numPr>
        <w:rPr>
          <w:lang w:bidi="ar-SA"/>
        </w:rPr>
      </w:pPr>
      <w:r>
        <w:rPr>
          <w:lang w:bidi="ar-SA"/>
        </w:rPr>
        <w:t>'</w:t>
      </w:r>
      <w:r w:rsidRPr="00C92580">
        <w:rPr>
          <w:lang w:bidi="ar-SA"/>
        </w:rPr>
        <w:t>NodesOverPressureProbit</w:t>
      </w:r>
      <w:r>
        <w:rPr>
          <w:lang w:bidi="ar-SA"/>
        </w:rPr>
        <w:t>': Records the NodesGroup OverPressure probit value</w:t>
      </w:r>
      <w:r w:rsidR="00950B86">
        <w:rPr>
          <w:lang w:bidi="ar-SA"/>
        </w:rPr>
        <w:t xml:space="preserve"> [Probit(OverPressure)]</w:t>
      </w:r>
    </w:p>
    <w:p w14:paraId="3A899129" w14:textId="77777777" w:rsidR="00FF6DBB" w:rsidRDefault="00FF6DBB" w:rsidP="00FF6DBB">
      <w:pPr>
        <w:pStyle w:val="3NormalLevel3"/>
        <w:ind w:left="3600"/>
      </w:pPr>
    </w:p>
    <w:p w14:paraId="5D5549F5" w14:textId="74749AD5" w:rsidR="00B522AF" w:rsidRDefault="00B522AF" w:rsidP="00B522AF">
      <w:pPr>
        <w:pStyle w:val="3NormalLevel3"/>
        <w:numPr>
          <w:ilvl w:val="1"/>
          <w:numId w:val="9"/>
        </w:numPr>
      </w:pPr>
      <w:r w:rsidRPr="00DF48ED">
        <w:rPr>
          <w:lang w:bidi="ar-SA"/>
        </w:rPr>
        <w:t>NodesGroupTag</w:t>
      </w:r>
      <w:r>
        <w:rPr>
          <w:lang w:bidi="ar-SA"/>
        </w:rPr>
        <w:t xml:space="preserve">: if a </w:t>
      </w:r>
      <w:r w:rsidR="00061912">
        <w:rPr>
          <w:lang w:bidi="ar-SA"/>
        </w:rPr>
        <w:t>property</w:t>
      </w:r>
      <w:r>
        <w:rPr>
          <w:lang w:bidi="ar-SA"/>
        </w:rPr>
        <w:t xml:space="preserve"> of </w:t>
      </w:r>
      <w:r w:rsidR="00061912">
        <w:rPr>
          <w:lang w:bidi="ar-SA"/>
        </w:rPr>
        <w:t>a</w:t>
      </w:r>
      <w:r>
        <w:rPr>
          <w:lang w:bidi="ar-SA"/>
        </w:rPr>
        <w:t xml:space="preserve"> NodesGroup is considered in the </w:t>
      </w:r>
      <w:r w:rsidRPr="00DF48ED">
        <w:rPr>
          <w:lang w:bidi="ar-SA"/>
        </w:rPr>
        <w:t>recordfield</w:t>
      </w:r>
      <w:r>
        <w:rPr>
          <w:lang w:bidi="ar-SA"/>
        </w:rPr>
        <w:t xml:space="preserve"> to record, the tag of the </w:t>
      </w:r>
      <w:r w:rsidRPr="00DF48ED">
        <w:rPr>
          <w:lang w:bidi="ar-SA"/>
        </w:rPr>
        <w:t>NodesGroup</w:t>
      </w:r>
      <w:r>
        <w:rPr>
          <w:lang w:bidi="ar-SA"/>
        </w:rPr>
        <w:t xml:space="preserve"> object should be define here.</w:t>
      </w:r>
    </w:p>
    <w:p w14:paraId="69CBB4C0" w14:textId="77777777" w:rsidR="00DF48ED" w:rsidRDefault="00DF48ED" w:rsidP="00DF48ED">
      <w:pPr>
        <w:pStyle w:val="3NormalLevel3"/>
        <w:numPr>
          <w:ilvl w:val="0"/>
          <w:numId w:val="9"/>
        </w:numPr>
        <w:spacing w:before="240"/>
      </w:pPr>
      <w:r>
        <w:t>Hypothesizes: Nothing special.</w:t>
      </w:r>
    </w:p>
    <w:p w14:paraId="46E21679" w14:textId="77777777" w:rsidR="00DF48ED" w:rsidRDefault="00DF48ED" w:rsidP="00DF48ED">
      <w:pPr>
        <w:pStyle w:val="3NormalLevel3"/>
        <w:numPr>
          <w:ilvl w:val="0"/>
          <w:numId w:val="9"/>
        </w:numPr>
      </w:pPr>
      <w:r>
        <w:t>Example:</w:t>
      </w:r>
    </w:p>
    <w:p w14:paraId="75947B3B" w14:textId="4FF5044D" w:rsidR="00DF48ED" w:rsidRDefault="00544EC2" w:rsidP="00B522AF">
      <w:pPr>
        <w:pStyle w:val="CodesLine"/>
      </w:pPr>
      <w:proofErr w:type="gramStart"/>
      <w:r>
        <w:rPr>
          <w:lang w:bidi="ar-SA"/>
        </w:rPr>
        <w:lastRenderedPageBreak/>
        <w:t>opr.</w:t>
      </w:r>
      <w:r w:rsidR="00B522AF" w:rsidRPr="00B522AF">
        <w:rPr>
          <w:lang w:bidi="ar-SA"/>
        </w:rPr>
        <w:t>Recorders</w:t>
      </w:r>
      <w:r w:rsidR="00B522AF" w:rsidRPr="00B522AF">
        <w:rPr>
          <w:b/>
          <w:bCs/>
          <w:color w:val="000080"/>
          <w:lang w:bidi="ar-SA"/>
        </w:rPr>
        <w:t>.</w:t>
      </w:r>
      <w:r w:rsidR="00B522AF" w:rsidRPr="00B522AF">
        <w:rPr>
          <w:lang w:bidi="ar-SA"/>
        </w:rPr>
        <w:t>recorder</w:t>
      </w:r>
      <w:proofErr w:type="gramEnd"/>
      <w:r w:rsidR="00B522AF" w:rsidRPr="00B522AF">
        <w:rPr>
          <w:b/>
          <w:bCs/>
          <w:color w:val="000080"/>
          <w:lang w:bidi="ar-SA"/>
        </w:rPr>
        <w:t>(</w:t>
      </w:r>
      <w:r w:rsidR="00B522AF" w:rsidRPr="00B522AF">
        <w:rPr>
          <w:lang w:bidi="ar-SA"/>
        </w:rPr>
        <w:t>tag</w:t>
      </w:r>
      <w:r w:rsidR="00B522AF" w:rsidRPr="00B522AF">
        <w:rPr>
          <w:b/>
          <w:bCs/>
          <w:color w:val="000080"/>
          <w:lang w:bidi="ar-SA"/>
        </w:rPr>
        <w:t>=</w:t>
      </w:r>
      <w:r w:rsidR="00B522AF" w:rsidRPr="00B522AF">
        <w:rPr>
          <w:color w:val="FF0000"/>
          <w:lang w:bidi="ar-SA"/>
        </w:rPr>
        <w:t>1</w:t>
      </w:r>
      <w:r w:rsidR="00B522AF" w:rsidRPr="00B522AF">
        <w:rPr>
          <w:b/>
          <w:bCs/>
          <w:color w:val="000080"/>
          <w:lang w:bidi="ar-SA"/>
        </w:rPr>
        <w:t>,</w:t>
      </w:r>
      <w:r w:rsidR="00B522AF" w:rsidRPr="00B522AF">
        <w:rPr>
          <w:lang w:bidi="ar-SA"/>
        </w:rPr>
        <w:t xml:space="preserve"> filename</w:t>
      </w:r>
      <w:r w:rsidR="00B522AF" w:rsidRPr="00B522AF">
        <w:rPr>
          <w:b/>
          <w:bCs/>
          <w:color w:val="000080"/>
          <w:lang w:bidi="ar-SA"/>
        </w:rPr>
        <w:t>=</w:t>
      </w:r>
      <w:r w:rsidR="00B522AF" w:rsidRPr="00B522AF">
        <w:rPr>
          <w:color w:val="808080"/>
          <w:lang w:bidi="ar-SA"/>
        </w:rPr>
        <w:t>'Recorder.dat'</w:t>
      </w:r>
      <w:r w:rsidR="00B522AF" w:rsidRPr="00B522AF">
        <w:rPr>
          <w:b/>
          <w:bCs/>
          <w:color w:val="000080"/>
          <w:lang w:bidi="ar-SA"/>
        </w:rPr>
        <w:t>,</w:t>
      </w:r>
      <w:r w:rsidR="00B522AF" w:rsidRPr="00B522AF">
        <w:rPr>
          <w:lang w:bidi="ar-SA"/>
        </w:rPr>
        <w:t xml:space="preserve"> fileAppend</w:t>
      </w:r>
      <w:r w:rsidR="00B522AF" w:rsidRPr="00B522AF">
        <w:rPr>
          <w:b/>
          <w:bCs/>
          <w:color w:val="000080"/>
          <w:lang w:bidi="ar-SA"/>
        </w:rPr>
        <w:t>=</w:t>
      </w:r>
      <w:r w:rsidR="00B522AF" w:rsidRPr="00B522AF">
        <w:rPr>
          <w:b/>
          <w:bCs/>
          <w:color w:val="880088"/>
          <w:lang w:bidi="ar-SA"/>
        </w:rPr>
        <w:t>False</w:t>
      </w:r>
      <w:r w:rsidR="00B522AF" w:rsidRPr="00B522AF">
        <w:rPr>
          <w:b/>
          <w:bCs/>
          <w:color w:val="000080"/>
          <w:lang w:bidi="ar-SA"/>
        </w:rPr>
        <w:t>,</w:t>
      </w:r>
      <w:r w:rsidR="00B522AF" w:rsidRPr="00B522AF">
        <w:rPr>
          <w:lang w:bidi="ar-SA"/>
        </w:rPr>
        <w:t xml:space="preserve"> recordfield</w:t>
      </w:r>
      <w:r w:rsidR="00B522AF" w:rsidRPr="00B522AF">
        <w:rPr>
          <w:b/>
          <w:bCs/>
          <w:color w:val="000080"/>
          <w:lang w:bidi="ar-SA"/>
        </w:rPr>
        <w:t>=</w:t>
      </w:r>
      <w:r w:rsidR="00B522AF" w:rsidRPr="00B522AF">
        <w:rPr>
          <w:color w:val="808080"/>
          <w:lang w:bidi="ar-SA"/>
        </w:rPr>
        <w:t>'DamageLevel'</w:t>
      </w:r>
      <w:r w:rsidR="00B522AF" w:rsidRPr="00B522AF">
        <w:rPr>
          <w:b/>
          <w:bCs/>
          <w:color w:val="000080"/>
          <w:lang w:bidi="ar-SA"/>
        </w:rPr>
        <w:t>,)</w:t>
      </w:r>
    </w:p>
    <w:p w14:paraId="56E54DF2" w14:textId="33ADB28C" w:rsidR="00DF48ED" w:rsidRDefault="00D9561D" w:rsidP="00C27B51">
      <w:pPr>
        <w:pStyle w:val="3NormalLevel3"/>
      </w:pPr>
      <w:r>
        <w:t xml:space="preserve">Results will be same in text format in the defined filename. Using the following command, the recorded results also can be </w:t>
      </w:r>
      <w:proofErr w:type="gramStart"/>
      <w:r>
        <w:t>call</w:t>
      </w:r>
      <w:proofErr w:type="gramEnd"/>
      <w:r>
        <w:t xml:space="preserve"> as a dictionary</w:t>
      </w:r>
      <w:r w:rsidR="00FD6D10">
        <w:t xml:space="preserve"> by the following command.</w:t>
      </w:r>
      <w:r>
        <w:t xml:space="preserve"> </w:t>
      </w:r>
      <w:r w:rsidR="00FD6D10">
        <w:t>The</w:t>
      </w:r>
      <w:r>
        <w:t xml:space="preserve"> keys are the scenario number and the corresponding values are the specified recorded</w:t>
      </w:r>
      <w:r w:rsidR="00C946C9">
        <w:t xml:space="preserve"> </w:t>
      </w:r>
      <w:r>
        <w:t>field.</w:t>
      </w:r>
    </w:p>
    <w:p w14:paraId="2D2677CA" w14:textId="39EB6E47" w:rsidR="00D9561D" w:rsidRPr="00D9561D" w:rsidRDefault="00544EC2" w:rsidP="00D9561D">
      <w:pPr>
        <w:pStyle w:val="CodesLine"/>
        <w:rPr>
          <w:lang w:bidi="ar-SA"/>
        </w:rPr>
      </w:pPr>
      <w:proofErr w:type="gramStart"/>
      <w:r>
        <w:rPr>
          <w:lang w:bidi="ar-SA"/>
        </w:rPr>
        <w:t>opr.</w:t>
      </w:r>
      <w:r w:rsidR="00D9561D" w:rsidRPr="00D9561D">
        <w:rPr>
          <w:lang w:bidi="ar-SA"/>
        </w:rPr>
        <w:t>Recorders</w:t>
      </w:r>
      <w:r w:rsidR="00D9561D" w:rsidRPr="00D9561D">
        <w:rPr>
          <w:b/>
          <w:bCs/>
          <w:color w:val="B27D12"/>
          <w:lang w:bidi="ar-SA"/>
        </w:rPr>
        <w:t>.</w:t>
      </w:r>
      <w:r w:rsidR="00D9561D" w:rsidRPr="00D9561D">
        <w:rPr>
          <w:lang w:bidi="ar-SA"/>
        </w:rPr>
        <w:t>recorder</w:t>
      </w:r>
      <w:proofErr w:type="gramEnd"/>
      <w:r w:rsidR="00D9561D" w:rsidRPr="00D9561D">
        <w:rPr>
          <w:b/>
          <w:bCs/>
          <w:color w:val="B27D12"/>
          <w:lang w:bidi="ar-SA"/>
        </w:rPr>
        <w:t>.</w:t>
      </w:r>
      <w:r w:rsidR="00D9561D" w:rsidRPr="00D9561D">
        <w:rPr>
          <w:lang w:bidi="ar-SA"/>
        </w:rPr>
        <w:t>LoadRecorderfile</w:t>
      </w:r>
      <w:r w:rsidR="00D9561D" w:rsidRPr="00D9561D">
        <w:rPr>
          <w:b/>
          <w:bCs/>
          <w:color w:val="B27D12"/>
          <w:lang w:bidi="ar-SA"/>
        </w:rPr>
        <w:t>(</w:t>
      </w:r>
      <w:r w:rsidR="00D9561D" w:rsidRPr="00D9561D">
        <w:rPr>
          <w:lang w:bidi="ar-SA"/>
        </w:rPr>
        <w:t xml:space="preserve"> filename</w:t>
      </w:r>
      <w:r w:rsidR="00D9561D" w:rsidRPr="00D9561D">
        <w:rPr>
          <w:b/>
          <w:bCs/>
          <w:color w:val="B27D12"/>
          <w:lang w:bidi="ar-SA"/>
        </w:rPr>
        <w:t>=</w:t>
      </w:r>
      <w:r w:rsidR="00D9561D" w:rsidRPr="00D9561D">
        <w:rPr>
          <w:b/>
          <w:bCs/>
          <w:color w:val="0065CA"/>
          <w:lang w:bidi="ar-SA"/>
        </w:rPr>
        <w:t>''</w:t>
      </w:r>
      <w:r w:rsidR="00D9561D" w:rsidRPr="00D9561D">
        <w:rPr>
          <w:b/>
          <w:bCs/>
          <w:color w:val="B27D12"/>
          <w:lang w:bidi="ar-SA"/>
        </w:rPr>
        <w:t>)</w:t>
      </w:r>
    </w:p>
    <w:p w14:paraId="13F4CC46" w14:textId="77777777" w:rsidR="0002416D" w:rsidRPr="0002416D" w:rsidRDefault="0002416D" w:rsidP="0002416D">
      <w:pPr>
        <w:pStyle w:val="3NormalLevel3"/>
      </w:pPr>
    </w:p>
    <w:p w14:paraId="284FE04D" w14:textId="5F8F30FE" w:rsidR="00A86BAC" w:rsidRDefault="00A86BAC" w:rsidP="000629AC">
      <w:pPr>
        <w:pStyle w:val="Heading2"/>
      </w:pPr>
      <w:bookmarkStart w:id="54" w:name="_Toc126182686"/>
      <w:r>
        <w:t xml:space="preserve">Analyze </w:t>
      </w:r>
      <w:r w:rsidRPr="000629AC">
        <w:t>Subpackage</w:t>
      </w:r>
      <w:bookmarkEnd w:id="54"/>
    </w:p>
    <w:p w14:paraId="6B0265A8" w14:textId="219BEA5A" w:rsidR="00A86BAC" w:rsidRDefault="00007A57" w:rsidP="00A86BAC">
      <w:pPr>
        <w:pStyle w:val="2NormalLevel2"/>
      </w:pPr>
      <w:r>
        <w:t>This subpackage contains commands that run the analyze for the user defined model. Obviously this subpackage commands should be used at the end of the modeling commands</w:t>
      </w:r>
      <w:r w:rsidR="00C946C9">
        <w:t>.</w:t>
      </w:r>
      <w:r w:rsidR="00934E2E">
        <w:t xml:space="preserve"> </w:t>
      </w:r>
    </w:p>
    <w:p w14:paraId="757A438D" w14:textId="7CD1E246" w:rsidR="00934E2E" w:rsidRDefault="00934E2E" w:rsidP="00A86BAC">
      <w:pPr>
        <w:pStyle w:val="2NormalLevel2"/>
      </w:pPr>
      <w:r>
        <w:t xml:space="preserve">There are currently </w:t>
      </w:r>
      <w:r w:rsidR="0045209D">
        <w:t>three</w:t>
      </w:r>
      <w:r>
        <w:t xml:space="preserve"> commands for this purpose that described in the following.</w:t>
      </w:r>
    </w:p>
    <w:p w14:paraId="1F50EE55" w14:textId="302A0B8A" w:rsidR="00934E2E" w:rsidRDefault="00934E2E" w:rsidP="00934E2E">
      <w:pPr>
        <w:pStyle w:val="Heading3"/>
        <w:rPr>
          <w:rFonts w:eastAsia="Times New Roman"/>
          <w:lang w:bidi="ar-SA"/>
        </w:rPr>
      </w:pPr>
      <w:bookmarkStart w:id="55" w:name="_Toc126182687"/>
      <w:r w:rsidRPr="001965E1">
        <w:rPr>
          <w:rFonts w:eastAsia="Times New Roman"/>
          <w:lang w:bidi="ar-SA"/>
        </w:rPr>
        <w:t>UniAnalyze</w:t>
      </w:r>
      <w:bookmarkEnd w:id="55"/>
    </w:p>
    <w:p w14:paraId="58098733" w14:textId="29332DDA" w:rsidR="00934E2E" w:rsidRPr="00934E2E" w:rsidRDefault="00934E2E" w:rsidP="00934E2E">
      <w:pPr>
        <w:pStyle w:val="3NormalLevel3"/>
        <w:rPr>
          <w:lang w:bidi="ar-SA"/>
        </w:rPr>
      </w:pPr>
      <w:r>
        <w:rPr>
          <w:lang w:bidi="ar-SA"/>
        </w:rPr>
        <w:t xml:space="preserve">By running this command, one scenario analysis will be run </w:t>
      </w:r>
      <w:r w:rsidR="002C0FBD">
        <w:rPr>
          <w:lang w:bidi="ar-SA"/>
        </w:rPr>
        <w:t xml:space="preserve">and </w:t>
      </w:r>
      <w:r>
        <w:rPr>
          <w:lang w:bidi="ar-SA"/>
        </w:rPr>
        <w:t xml:space="preserve">the defined algorithm </w:t>
      </w:r>
      <w:r w:rsidR="002C0FBD">
        <w:rPr>
          <w:lang w:bidi="ar-SA"/>
        </w:rPr>
        <w:t>will be implemented for defined model. The main structure of the command has been shown in the following.</w:t>
      </w:r>
    </w:p>
    <w:p w14:paraId="67A50360" w14:textId="49AA1246" w:rsidR="001965E1" w:rsidRPr="001965E1" w:rsidRDefault="00544EC2" w:rsidP="001965E1">
      <w:pPr>
        <w:pStyle w:val="CodesLine"/>
        <w:rPr>
          <w:lang w:bidi="ar-SA"/>
        </w:rPr>
      </w:pPr>
      <w:proofErr w:type="gramStart"/>
      <w:r>
        <w:rPr>
          <w:lang w:bidi="ar-SA"/>
        </w:rPr>
        <w:t>opr.</w:t>
      </w:r>
      <w:r w:rsidR="001965E1" w:rsidRPr="001965E1">
        <w:rPr>
          <w:lang w:bidi="ar-SA"/>
        </w:rPr>
        <w:t>Analyze</w:t>
      </w:r>
      <w:r w:rsidR="001965E1" w:rsidRPr="001965E1">
        <w:rPr>
          <w:b/>
          <w:bCs/>
          <w:color w:val="B27D12"/>
          <w:lang w:bidi="ar-SA"/>
        </w:rPr>
        <w:t>.</w:t>
      </w:r>
      <w:r w:rsidR="001965E1" w:rsidRPr="001965E1">
        <w:rPr>
          <w:lang w:bidi="ar-SA"/>
        </w:rPr>
        <w:t>ScenarioAnalyze</w:t>
      </w:r>
      <w:proofErr w:type="gramEnd"/>
      <w:r w:rsidR="001965E1" w:rsidRPr="001965E1">
        <w:rPr>
          <w:b/>
          <w:bCs/>
          <w:color w:val="B27D12"/>
          <w:lang w:bidi="ar-SA"/>
        </w:rPr>
        <w:t>.</w:t>
      </w:r>
      <w:r w:rsidR="001965E1" w:rsidRPr="001965E1">
        <w:rPr>
          <w:lang w:bidi="ar-SA"/>
        </w:rPr>
        <w:t>UniAnalyze</w:t>
      </w:r>
      <w:r w:rsidR="001965E1" w:rsidRPr="001965E1">
        <w:rPr>
          <w:b/>
          <w:bCs/>
          <w:color w:val="B27D12"/>
          <w:lang w:bidi="ar-SA"/>
        </w:rPr>
        <w:t>(</w:t>
      </w:r>
      <w:r w:rsidR="001965E1" w:rsidRPr="001965E1">
        <w:rPr>
          <w:lang w:bidi="ar-SA"/>
        </w:rPr>
        <w:t>SavetoFile</w:t>
      </w:r>
      <w:r w:rsidR="001965E1" w:rsidRPr="001965E1">
        <w:rPr>
          <w:b/>
          <w:bCs/>
          <w:color w:val="B27D12"/>
          <w:lang w:bidi="ar-SA"/>
        </w:rPr>
        <w:t>=</w:t>
      </w:r>
      <w:r w:rsidR="001965E1" w:rsidRPr="001965E1">
        <w:rPr>
          <w:b/>
          <w:bCs/>
          <w:color w:val="007427"/>
          <w:lang w:bidi="ar-SA"/>
        </w:rPr>
        <w:t>True</w:t>
      </w:r>
      <w:r w:rsidR="001965E1" w:rsidRPr="001965E1">
        <w:rPr>
          <w:b/>
          <w:bCs/>
          <w:color w:val="B27D12"/>
          <w:lang w:bidi="ar-SA"/>
        </w:rPr>
        <w:t>)</w:t>
      </w:r>
    </w:p>
    <w:p w14:paraId="220FA333" w14:textId="36D7BA21" w:rsidR="001965E1" w:rsidRDefault="002C0FBD" w:rsidP="002C0FBD">
      <w:pPr>
        <w:pStyle w:val="3NormalLevel3"/>
      </w:pPr>
      <w:r>
        <w:t xml:space="preserve">When analyze finished, all objects and results are in the memory and user can use them for post processing. </w:t>
      </w:r>
      <w:r w:rsidRPr="001965E1">
        <w:rPr>
          <w:lang w:bidi="ar-SA"/>
        </w:rPr>
        <w:t>SavetoFile</w:t>
      </w:r>
      <w:r>
        <w:rPr>
          <w:lang w:bidi="ar-SA"/>
        </w:rPr>
        <w:t xml:space="preserve"> option cause that the resulted scenario will be remain in the memory and when the number of scenarios in the memory become equal recorder object SaveStep number, they will be save into the reorder file</w:t>
      </w:r>
      <w:r w:rsidR="006D2DE4">
        <w:rPr>
          <w:lang w:bidi="ar-SA"/>
        </w:rPr>
        <w:t xml:space="preserve"> specified in the recorder object</w:t>
      </w:r>
      <w:r>
        <w:rPr>
          <w:lang w:bidi="ar-SA"/>
        </w:rPr>
        <w:t>.</w:t>
      </w:r>
    </w:p>
    <w:p w14:paraId="659C61A6" w14:textId="271B2C34" w:rsidR="002C0FBD" w:rsidRDefault="002C0FBD" w:rsidP="002C0FBD">
      <w:pPr>
        <w:pStyle w:val="Heading3"/>
        <w:rPr>
          <w:rFonts w:eastAsia="Times New Roman"/>
          <w:lang w:bidi="ar-SA"/>
        </w:rPr>
      </w:pPr>
      <w:bookmarkStart w:id="56" w:name="_Toc126182688"/>
      <w:r w:rsidRPr="001965E1">
        <w:rPr>
          <w:rFonts w:eastAsia="Times New Roman"/>
          <w:lang w:bidi="ar-SA"/>
        </w:rPr>
        <w:t>MultiAnalysis</w:t>
      </w:r>
      <w:bookmarkEnd w:id="56"/>
    </w:p>
    <w:p w14:paraId="587B7F4F" w14:textId="5A42BBC1" w:rsidR="002C0FBD" w:rsidRPr="002C0FBD" w:rsidRDefault="00BC49BE" w:rsidP="002C0FBD">
      <w:pPr>
        <w:pStyle w:val="3NormalLevel3"/>
        <w:rPr>
          <w:lang w:bidi="ar-SA"/>
        </w:rPr>
      </w:pPr>
      <w:r>
        <w:rPr>
          <w:lang w:bidi="ar-SA"/>
        </w:rPr>
        <w:t xml:space="preserve">This command as obvious from its name, implement multiple analysis equal to specified </w:t>
      </w:r>
      <w:r w:rsidRPr="001965E1">
        <w:rPr>
          <w:lang w:bidi="ar-SA"/>
        </w:rPr>
        <w:t>AnalysisNumber</w:t>
      </w:r>
      <w:r>
        <w:rPr>
          <w:lang w:bidi="ar-SA"/>
        </w:rPr>
        <w:t>.</w:t>
      </w:r>
    </w:p>
    <w:p w14:paraId="6DD810E6" w14:textId="408CA05D" w:rsidR="001965E1" w:rsidRPr="001965E1" w:rsidRDefault="00544EC2" w:rsidP="001965E1">
      <w:pPr>
        <w:pStyle w:val="CodesLine"/>
        <w:rPr>
          <w:lang w:bidi="ar-SA"/>
        </w:rPr>
      </w:pPr>
      <w:proofErr w:type="gramStart"/>
      <w:r>
        <w:rPr>
          <w:lang w:bidi="ar-SA"/>
        </w:rPr>
        <w:t>opr.</w:t>
      </w:r>
      <w:r w:rsidR="001965E1" w:rsidRPr="001965E1">
        <w:rPr>
          <w:lang w:bidi="ar-SA"/>
        </w:rPr>
        <w:t>Analyze</w:t>
      </w:r>
      <w:r w:rsidR="001965E1" w:rsidRPr="001965E1">
        <w:rPr>
          <w:b/>
          <w:bCs/>
          <w:color w:val="B27D12"/>
          <w:lang w:bidi="ar-SA"/>
        </w:rPr>
        <w:t>.</w:t>
      </w:r>
      <w:r w:rsidR="001965E1" w:rsidRPr="001965E1">
        <w:rPr>
          <w:lang w:bidi="ar-SA"/>
        </w:rPr>
        <w:t>ScenarioAnalyze</w:t>
      </w:r>
      <w:proofErr w:type="gramEnd"/>
      <w:r w:rsidR="001965E1" w:rsidRPr="001965E1">
        <w:rPr>
          <w:b/>
          <w:bCs/>
          <w:color w:val="B27D12"/>
          <w:lang w:bidi="ar-SA"/>
        </w:rPr>
        <w:t>.</w:t>
      </w:r>
      <w:r w:rsidR="001965E1" w:rsidRPr="001965E1">
        <w:rPr>
          <w:lang w:bidi="ar-SA"/>
        </w:rPr>
        <w:t>MultiAnalysis</w:t>
      </w:r>
      <w:r w:rsidR="001965E1" w:rsidRPr="001965E1">
        <w:rPr>
          <w:b/>
          <w:bCs/>
          <w:color w:val="B27D12"/>
          <w:lang w:bidi="ar-SA"/>
        </w:rPr>
        <w:t>(</w:t>
      </w:r>
      <w:r w:rsidR="001965E1" w:rsidRPr="001965E1">
        <w:rPr>
          <w:lang w:bidi="ar-SA"/>
        </w:rPr>
        <w:t>AnalysisNumber</w:t>
      </w:r>
      <w:r w:rsidR="001965E1" w:rsidRPr="001965E1">
        <w:rPr>
          <w:b/>
          <w:bCs/>
          <w:color w:val="B27D12"/>
          <w:lang w:bidi="ar-SA"/>
        </w:rPr>
        <w:t>=</w:t>
      </w:r>
      <w:r w:rsidR="001965E1" w:rsidRPr="001965E1">
        <w:rPr>
          <w:b/>
          <w:bCs/>
          <w:color w:val="258F8F"/>
          <w:lang w:bidi="ar-SA"/>
        </w:rPr>
        <w:t>100</w:t>
      </w:r>
      <w:r w:rsidR="001965E1" w:rsidRPr="001965E1">
        <w:rPr>
          <w:b/>
          <w:bCs/>
          <w:color w:val="B27D12"/>
          <w:lang w:bidi="ar-SA"/>
        </w:rPr>
        <w:t>)</w:t>
      </w:r>
    </w:p>
    <w:p w14:paraId="555947BD" w14:textId="10A0B7B3" w:rsidR="001965E1" w:rsidRDefault="00BC49BE" w:rsidP="00BC49BE">
      <w:pPr>
        <w:pStyle w:val="3NormalLevel3"/>
        <w:rPr>
          <w:lang w:bidi="ar-SA"/>
        </w:rPr>
      </w:pPr>
      <w:r>
        <w:t xml:space="preserve">When the number of </w:t>
      </w:r>
      <w:r w:rsidR="005B7999">
        <w:t>analyses</w:t>
      </w:r>
      <w:r>
        <w:t xml:space="preserve"> reaches to the defined </w:t>
      </w:r>
      <w:r>
        <w:rPr>
          <w:lang w:bidi="ar-SA"/>
        </w:rPr>
        <w:t xml:space="preserve">SaveStep number, the resulted scenarios will be </w:t>
      </w:r>
      <w:r w:rsidR="005B7999">
        <w:rPr>
          <w:lang w:bidi="ar-SA"/>
        </w:rPr>
        <w:t>saved</w:t>
      </w:r>
      <w:r>
        <w:rPr>
          <w:lang w:bidi="ar-SA"/>
        </w:rPr>
        <w:t xml:space="preserve"> in the defined file specified in the recorder object. </w:t>
      </w:r>
    </w:p>
    <w:p w14:paraId="47798B82" w14:textId="5D8BB050" w:rsidR="00B36B4A" w:rsidRDefault="00B36B4A" w:rsidP="00B36B4A">
      <w:pPr>
        <w:pStyle w:val="Heading3"/>
      </w:pPr>
      <w:bookmarkStart w:id="57" w:name="_Toc126182689"/>
      <w:r w:rsidRPr="00B36B4A">
        <w:t>MultiParallel</w:t>
      </w:r>
      <w:bookmarkEnd w:id="57"/>
    </w:p>
    <w:p w14:paraId="1F59326E" w14:textId="77777777" w:rsidR="00B36B4A" w:rsidRDefault="00B36B4A" w:rsidP="00B36B4A">
      <w:pPr>
        <w:pStyle w:val="3NormalLevel3"/>
      </w:pPr>
      <w:r>
        <w:t>By this command users can analyze their model with multiple cores or CPUs. Depend on the number of the cores the analysis duration reduced more.</w:t>
      </w:r>
    </w:p>
    <w:p w14:paraId="57FFF809" w14:textId="4DEC148C" w:rsidR="00B36B4A" w:rsidRPr="00B36B4A" w:rsidRDefault="00544EC2" w:rsidP="00B36B4A">
      <w:pPr>
        <w:pStyle w:val="CodesLine"/>
        <w:rPr>
          <w:b/>
          <w:bCs/>
          <w:color w:val="B27D12"/>
          <w:lang w:bidi="ar-SA"/>
        </w:rPr>
      </w:pPr>
      <w:proofErr w:type="gramStart"/>
      <w:r>
        <w:rPr>
          <w:lang w:bidi="ar-SA"/>
        </w:rPr>
        <w:t>opr.</w:t>
      </w:r>
      <w:r w:rsidR="00B36B4A" w:rsidRPr="00B36B4A">
        <w:rPr>
          <w:lang w:bidi="ar-SA"/>
        </w:rPr>
        <w:t>Analyze</w:t>
      </w:r>
      <w:r w:rsidR="00B36B4A" w:rsidRPr="00B36B4A">
        <w:rPr>
          <w:b/>
          <w:bCs/>
          <w:color w:val="B27D12"/>
          <w:lang w:bidi="ar-SA"/>
        </w:rPr>
        <w:t>.</w:t>
      </w:r>
      <w:r w:rsidR="00B36B4A" w:rsidRPr="00B36B4A">
        <w:rPr>
          <w:lang w:bidi="ar-SA"/>
        </w:rPr>
        <w:t>ScenarioAnalyze</w:t>
      </w:r>
      <w:proofErr w:type="gramEnd"/>
      <w:r w:rsidR="00B36B4A" w:rsidRPr="00B36B4A">
        <w:rPr>
          <w:b/>
          <w:bCs/>
          <w:color w:val="B27D12"/>
          <w:lang w:bidi="ar-SA"/>
        </w:rPr>
        <w:t>.</w:t>
      </w:r>
      <w:r w:rsidR="00B36B4A" w:rsidRPr="00B36B4A">
        <w:rPr>
          <w:lang w:bidi="ar-SA"/>
        </w:rPr>
        <w:t>MultiParallel</w:t>
      </w:r>
      <w:r w:rsidR="00B36B4A" w:rsidRPr="00B36B4A">
        <w:rPr>
          <w:b/>
          <w:bCs/>
          <w:color w:val="B27D12"/>
          <w:lang w:bidi="ar-SA"/>
        </w:rPr>
        <w:t>(</w:t>
      </w:r>
    </w:p>
    <w:p w14:paraId="7E9B2633" w14:textId="2C45D5F7" w:rsidR="00B36B4A" w:rsidRPr="00B36B4A" w:rsidRDefault="00B36B4A" w:rsidP="00B36B4A">
      <w:pPr>
        <w:pStyle w:val="CodesLine"/>
        <w:rPr>
          <w:lang w:bidi="ar-SA"/>
        </w:rPr>
      </w:pPr>
      <w:r w:rsidRPr="00B36B4A">
        <w:rPr>
          <w:lang w:bidi="ar-SA"/>
        </w:rPr>
        <w:t xml:space="preserve">    AnalysisNumber</w:t>
      </w:r>
      <w:r w:rsidRPr="00B36B4A">
        <w:rPr>
          <w:b/>
          <w:bCs/>
          <w:color w:val="B27D12"/>
          <w:lang w:bidi="ar-SA"/>
        </w:rPr>
        <w:t>=</w:t>
      </w:r>
      <w:r w:rsidRPr="00B36B4A">
        <w:rPr>
          <w:b/>
          <w:bCs/>
          <w:color w:val="258F8F"/>
          <w:lang w:bidi="ar-SA"/>
        </w:rPr>
        <w:t>100</w:t>
      </w:r>
      <w:r w:rsidRPr="00B36B4A">
        <w:rPr>
          <w:b/>
          <w:bCs/>
          <w:color w:val="B27D12"/>
          <w:lang w:bidi="ar-SA"/>
        </w:rPr>
        <w:t>,</w:t>
      </w:r>
      <w:r w:rsidRPr="00B36B4A">
        <w:rPr>
          <w:lang w:bidi="ar-SA"/>
        </w:rPr>
        <w:t xml:space="preserve"> NumberOfProcessors</w:t>
      </w:r>
      <w:r w:rsidRPr="00B36B4A">
        <w:rPr>
          <w:b/>
          <w:bCs/>
          <w:color w:val="B27D12"/>
          <w:lang w:bidi="ar-SA"/>
        </w:rPr>
        <w:t>=</w:t>
      </w:r>
      <w:r w:rsidRPr="00B36B4A">
        <w:rPr>
          <w:b/>
          <w:bCs/>
          <w:color w:val="258F8F"/>
          <w:lang w:bidi="ar-SA"/>
        </w:rPr>
        <w:t>3</w:t>
      </w:r>
      <w:r w:rsidRPr="00B36B4A">
        <w:rPr>
          <w:b/>
          <w:bCs/>
          <w:color w:val="B27D12"/>
          <w:lang w:bidi="ar-SA"/>
        </w:rPr>
        <w:t>,)</w:t>
      </w:r>
    </w:p>
    <w:p w14:paraId="52F7C39B" w14:textId="059C4213" w:rsidR="00B36B4A" w:rsidRDefault="00B36B4A" w:rsidP="00B36B4A">
      <w:pPr>
        <w:pStyle w:val="3NormalLevel3"/>
      </w:pPr>
      <w:r>
        <w:rPr>
          <w:lang w:bidi="ar-SA"/>
        </w:rPr>
        <w:t xml:space="preserve">If user define </w:t>
      </w:r>
      <w:r w:rsidRPr="00B36B4A">
        <w:rPr>
          <w:lang w:bidi="ar-SA"/>
        </w:rPr>
        <w:t>NumberOfProcessors</w:t>
      </w:r>
      <w:r>
        <w:t xml:space="preserve"> more than the number of the available cores, it will be reduced to the available number of the cores.</w:t>
      </w:r>
    </w:p>
    <w:p w14:paraId="2FA1B20E" w14:textId="13E14C97" w:rsidR="00B36B4A" w:rsidRDefault="00B36B4A" w:rsidP="00B36B4A">
      <w:pPr>
        <w:pStyle w:val="3NormalLevel3"/>
      </w:pPr>
      <w:r>
        <w:t>Users should pay attention that this command should be used after (</w:t>
      </w:r>
      <w:r w:rsidRPr="00B36B4A">
        <w:rPr>
          <w:rFonts w:ascii="Courier New" w:eastAsia="Times New Roman" w:hAnsi="Courier New" w:cs="Courier New"/>
          <w:color w:val="000000"/>
          <w:sz w:val="20"/>
          <w:szCs w:val="16"/>
          <w:lang w:bidi="ar-SA"/>
        </w:rPr>
        <w:t>if __name__=='__main__':</w:t>
      </w:r>
      <w:r>
        <w:rPr>
          <w:rFonts w:ascii="Courier New" w:eastAsia="Times New Roman" w:hAnsi="Courier New" w:cs="Courier New"/>
          <w:color w:val="000000"/>
          <w:sz w:val="20"/>
          <w:szCs w:val="16"/>
          <w:lang w:bidi="ar-SA"/>
        </w:rPr>
        <w:t>)</w:t>
      </w:r>
      <w:r>
        <w:t xml:space="preserve"> and outside of that, it will be encounter with </w:t>
      </w:r>
      <w:proofErr w:type="gramStart"/>
      <w:r>
        <w:t>error!.</w:t>
      </w:r>
      <w:proofErr w:type="gramEnd"/>
      <w:r>
        <w:t xml:space="preserve"> Because of mentioned limitation it </w:t>
      </w:r>
      <w:r w:rsidR="005B7999">
        <w:t>cannot</w:t>
      </w:r>
      <w:r>
        <w:t xml:space="preserve"> be used inside the Jupyter NoteBook.</w:t>
      </w:r>
    </w:p>
    <w:p w14:paraId="351DE970" w14:textId="574CFA70" w:rsidR="00B36B4A" w:rsidRDefault="00B36B4A" w:rsidP="00B36B4A">
      <w:pPr>
        <w:pStyle w:val="3NormalLevel3"/>
      </w:pPr>
      <w:r>
        <w:t>Here is an example of how should it be hire:</w:t>
      </w:r>
    </w:p>
    <w:p w14:paraId="4AFDA6B1" w14:textId="77777777" w:rsidR="004E0875" w:rsidRPr="004E0875" w:rsidRDefault="004E0875" w:rsidP="004E0875">
      <w:pPr>
        <w:pStyle w:val="CodesLine"/>
        <w:rPr>
          <w:lang w:bidi="ar-SA"/>
        </w:rPr>
      </w:pPr>
      <w:r w:rsidRPr="004E0875">
        <w:rPr>
          <w:b/>
          <w:bCs/>
          <w:color w:val="0000FF"/>
          <w:lang w:bidi="ar-SA"/>
        </w:rPr>
        <w:lastRenderedPageBreak/>
        <w:t>if</w:t>
      </w:r>
      <w:r w:rsidRPr="004E0875">
        <w:rPr>
          <w:lang w:bidi="ar-SA"/>
        </w:rPr>
        <w:t xml:space="preserve"> __name__</w:t>
      </w:r>
      <w:r w:rsidRPr="004E0875">
        <w:rPr>
          <w:b/>
          <w:bCs/>
          <w:color w:val="000080"/>
          <w:lang w:bidi="ar-SA"/>
        </w:rPr>
        <w:t>==</w:t>
      </w:r>
      <w:r w:rsidRPr="004E0875">
        <w:rPr>
          <w:color w:val="808080"/>
          <w:lang w:bidi="ar-SA"/>
        </w:rPr>
        <w:t>'__main__'</w:t>
      </w:r>
      <w:r w:rsidRPr="004E0875">
        <w:rPr>
          <w:b/>
          <w:bCs/>
          <w:color w:val="000080"/>
          <w:lang w:bidi="ar-SA"/>
        </w:rPr>
        <w:t>:</w:t>
      </w:r>
    </w:p>
    <w:p w14:paraId="7FF0A91E" w14:textId="61A495B7" w:rsidR="004E0875" w:rsidRPr="004E0875" w:rsidRDefault="004E0875" w:rsidP="004E0875">
      <w:pPr>
        <w:pStyle w:val="CodesLine"/>
        <w:rPr>
          <w:rFonts w:ascii="Times New Roman" w:hAnsi="Times New Roman" w:cs="Times New Roman"/>
          <w:szCs w:val="24"/>
          <w:lang w:bidi="ar-SA"/>
        </w:rPr>
      </w:pPr>
      <w:r w:rsidRPr="004E0875">
        <w:rPr>
          <w:lang w:bidi="ar-SA"/>
        </w:rPr>
        <w:t xml:space="preserve">    </w:t>
      </w:r>
      <w:proofErr w:type="gramStart"/>
      <w:r w:rsidR="00544EC2">
        <w:rPr>
          <w:lang w:bidi="ar-SA"/>
        </w:rPr>
        <w:t>opr.</w:t>
      </w:r>
      <w:r w:rsidRPr="004E0875">
        <w:rPr>
          <w:lang w:bidi="ar-SA"/>
        </w:rPr>
        <w:t>Analyze</w:t>
      </w:r>
      <w:r w:rsidRPr="004E0875">
        <w:rPr>
          <w:b/>
          <w:bCs/>
          <w:color w:val="000080"/>
          <w:lang w:bidi="ar-SA"/>
        </w:rPr>
        <w:t>.</w:t>
      </w:r>
      <w:r w:rsidRPr="004E0875">
        <w:rPr>
          <w:lang w:bidi="ar-SA"/>
        </w:rPr>
        <w:t>ScenarioAnalyze</w:t>
      </w:r>
      <w:proofErr w:type="gramEnd"/>
      <w:r w:rsidRPr="004E0875">
        <w:rPr>
          <w:b/>
          <w:bCs/>
          <w:color w:val="000080"/>
          <w:lang w:bidi="ar-SA"/>
        </w:rPr>
        <w:t>.</w:t>
      </w:r>
      <w:r w:rsidRPr="004E0875">
        <w:rPr>
          <w:lang w:bidi="ar-SA"/>
        </w:rPr>
        <w:t>MultiParallel</w:t>
      </w:r>
      <w:r w:rsidRPr="004E0875">
        <w:rPr>
          <w:b/>
          <w:bCs/>
          <w:color w:val="000080"/>
          <w:lang w:bidi="ar-SA"/>
        </w:rPr>
        <w:t>(</w:t>
      </w:r>
      <w:r w:rsidRPr="004E0875">
        <w:rPr>
          <w:lang w:bidi="ar-SA"/>
        </w:rPr>
        <w:t>AnalysisNumber</w:t>
      </w:r>
      <w:r w:rsidRPr="004E0875">
        <w:rPr>
          <w:b/>
          <w:bCs/>
          <w:color w:val="000080"/>
          <w:lang w:bidi="ar-SA"/>
        </w:rPr>
        <w:t>=</w:t>
      </w:r>
      <w:r w:rsidRPr="004E0875">
        <w:rPr>
          <w:color w:val="FF0000"/>
          <w:lang w:bidi="ar-SA"/>
        </w:rPr>
        <w:t>1000000</w:t>
      </w:r>
      <w:r w:rsidRPr="004E0875">
        <w:rPr>
          <w:b/>
          <w:bCs/>
          <w:color w:val="000080"/>
          <w:lang w:bidi="ar-SA"/>
        </w:rPr>
        <w:t>,</w:t>
      </w:r>
      <w:r w:rsidRPr="004E0875">
        <w:rPr>
          <w:lang w:bidi="ar-SA"/>
        </w:rPr>
        <w:t>NumberOfProcessors</w:t>
      </w:r>
      <w:r w:rsidRPr="004E0875">
        <w:rPr>
          <w:b/>
          <w:bCs/>
          <w:color w:val="000080"/>
          <w:lang w:bidi="ar-SA"/>
        </w:rPr>
        <w:t>=</w:t>
      </w:r>
      <w:r w:rsidRPr="004E0875">
        <w:rPr>
          <w:color w:val="FF0000"/>
          <w:lang w:bidi="ar-SA"/>
        </w:rPr>
        <w:t>15</w:t>
      </w:r>
      <w:r w:rsidRPr="004E0875">
        <w:rPr>
          <w:b/>
          <w:bCs/>
          <w:color w:val="000080"/>
          <w:lang w:bidi="ar-SA"/>
        </w:rPr>
        <w:t>)</w:t>
      </w:r>
    </w:p>
    <w:p w14:paraId="2405BFBF" w14:textId="77777777" w:rsidR="00B36B4A" w:rsidRPr="00B36B4A" w:rsidRDefault="00B36B4A" w:rsidP="00B36B4A">
      <w:pPr>
        <w:pStyle w:val="3NormalLevel3"/>
      </w:pPr>
    </w:p>
    <w:p w14:paraId="1DE4B3CE" w14:textId="69D2AD17" w:rsidR="00DF0637" w:rsidRDefault="00DF0637" w:rsidP="00DF0637">
      <w:pPr>
        <w:pStyle w:val="2NormalLevel2"/>
      </w:pPr>
    </w:p>
    <w:p w14:paraId="52474197" w14:textId="6195A31D" w:rsidR="00DF0637" w:rsidRDefault="00C23920" w:rsidP="00C23920">
      <w:pPr>
        <w:pStyle w:val="Heading1"/>
      </w:pPr>
      <w:bookmarkStart w:id="58" w:name="_Toc126182690"/>
      <w:r>
        <w:lastRenderedPageBreak/>
        <w:t>Post Processing</w:t>
      </w:r>
      <w:bookmarkEnd w:id="58"/>
    </w:p>
    <w:p w14:paraId="30E80B7E" w14:textId="47312EAF" w:rsidR="000C486C" w:rsidRDefault="00B833B6" w:rsidP="002C5D74">
      <w:r w:rsidRPr="00B833B6">
        <w:t>By finishing analysis (or maybe at the end of each analysis) users, need resulted data and values to export various results from them. Also, there is a need of plotting model and checking the results visually.</w:t>
      </w:r>
      <w:r>
        <w:t xml:space="preserve"> </w:t>
      </w:r>
      <w:r w:rsidR="000C486C">
        <w:t>In this chapter</w:t>
      </w:r>
      <w:r w:rsidR="002C5D74">
        <w:t xml:space="preserve"> getting access to the defined objects and available parameters and results that can be call are described. Also, provided subpackage for plotting are described.</w:t>
      </w:r>
    </w:p>
    <w:p w14:paraId="73BA7317" w14:textId="432DE819" w:rsidR="000C486C" w:rsidRDefault="000C486C" w:rsidP="000C486C">
      <w:pPr>
        <w:pStyle w:val="Heading2"/>
      </w:pPr>
      <w:bookmarkStart w:id="59" w:name="_Toc126182691"/>
      <w:r>
        <w:t>Get access to defined objects</w:t>
      </w:r>
      <w:bookmarkEnd w:id="59"/>
    </w:p>
    <w:p w14:paraId="532DE172" w14:textId="3347F785" w:rsidR="000C486C" w:rsidRDefault="001E01C9" w:rsidP="000C486C">
      <w:pPr>
        <w:pStyle w:val="2NormalLevel2"/>
      </w:pPr>
      <w:r>
        <w:t xml:space="preserve">In any subpackage there is an </w:t>
      </w:r>
      <w:r w:rsidRPr="001E01C9">
        <w:rPr>
          <w:i/>
          <w:iCs/>
        </w:rPr>
        <w:t>ObjManager</w:t>
      </w:r>
      <w:r>
        <w:t xml:space="preserve"> class that can be call and have </w:t>
      </w:r>
      <w:r w:rsidR="00E8181F">
        <w:t>2</w:t>
      </w:r>
      <w:r>
        <w:t xml:space="preserve"> variables that stores defined objects data (</w:t>
      </w:r>
      <w:r w:rsidRPr="001E01C9">
        <w:rPr>
          <w:i/>
          <w:iCs/>
        </w:rPr>
        <w:t>Taglst, TagObjDict</w:t>
      </w:r>
      <w:r>
        <w:t xml:space="preserve">). </w:t>
      </w:r>
    </w:p>
    <w:p w14:paraId="14D739E4" w14:textId="1925C541" w:rsidR="001E01C9" w:rsidRDefault="001E01C9" w:rsidP="001E01C9">
      <w:pPr>
        <w:pStyle w:val="2NormalLevel2"/>
        <w:numPr>
          <w:ilvl w:val="0"/>
          <w:numId w:val="12"/>
        </w:numPr>
      </w:pPr>
      <w:r w:rsidRPr="001E01C9">
        <w:rPr>
          <w:i/>
          <w:iCs/>
        </w:rPr>
        <w:t>Taglst</w:t>
      </w:r>
      <w:r>
        <w:rPr>
          <w:i/>
          <w:iCs/>
        </w:rPr>
        <w:t xml:space="preserve">: </w:t>
      </w:r>
      <w:r>
        <w:t>Returns list of the defined objects tags.</w:t>
      </w:r>
    </w:p>
    <w:p w14:paraId="67742BB8" w14:textId="4E1560EA" w:rsidR="001E01C9" w:rsidRDefault="001E01C9" w:rsidP="001E01C9">
      <w:pPr>
        <w:pStyle w:val="2NormalLevel2"/>
        <w:numPr>
          <w:ilvl w:val="0"/>
          <w:numId w:val="12"/>
        </w:numPr>
      </w:pPr>
      <w:r w:rsidRPr="001E01C9">
        <w:rPr>
          <w:i/>
          <w:iCs/>
        </w:rPr>
        <w:t>TagObjDict</w:t>
      </w:r>
      <w:r>
        <w:rPr>
          <w:i/>
          <w:iCs/>
        </w:rPr>
        <w:t xml:space="preserve">: </w:t>
      </w:r>
      <w:r>
        <w:t>Returns dictionary of the defined objects that its keys are tag of the objects and its values are the corresponding defined object.</w:t>
      </w:r>
    </w:p>
    <w:p w14:paraId="2533D15E" w14:textId="6E175535" w:rsidR="001E01C9" w:rsidRDefault="001E01C9" w:rsidP="001E01C9">
      <w:pPr>
        <w:pStyle w:val="2NormalLevel2"/>
      </w:pPr>
      <w:r>
        <w:t>So</w:t>
      </w:r>
      <w:r w:rsidR="00823F99">
        <w:t>,</w:t>
      </w:r>
      <w:r>
        <w:t xml:space="preserve"> users to get access to the defined object using defined tag can use </w:t>
      </w:r>
      <w:r w:rsidR="00823F99" w:rsidRPr="001E01C9">
        <w:rPr>
          <w:i/>
          <w:iCs/>
        </w:rPr>
        <w:t>TagObjDict</w:t>
      </w:r>
      <w:r w:rsidR="00823F99">
        <w:rPr>
          <w:i/>
          <w:iCs/>
        </w:rPr>
        <w:t xml:space="preserve"> </w:t>
      </w:r>
      <w:r w:rsidR="00FD6041">
        <w:t xml:space="preserve">and enter the tag of the object and get the defined object. For </w:t>
      </w:r>
      <w:r w:rsidR="005B7999">
        <w:t>example,</w:t>
      </w:r>
      <w:r w:rsidR="00FD6041">
        <w:t xml:space="preserve"> if user want to get defined plant unit object with tag 4:</w:t>
      </w:r>
    </w:p>
    <w:p w14:paraId="4678C046" w14:textId="4B6C7A0C" w:rsidR="00FD6041" w:rsidRDefault="00544EC2" w:rsidP="00E8181F">
      <w:pPr>
        <w:pStyle w:val="CodesLine"/>
      </w:pPr>
      <w:proofErr w:type="gramStart"/>
      <w:r>
        <w:t>opr.</w:t>
      </w:r>
      <w:r w:rsidR="00E8181F" w:rsidRPr="00E8181F">
        <w:t>PlantUnits.ObjManager</w:t>
      </w:r>
      <w:proofErr w:type="gramEnd"/>
      <w:r w:rsidR="00E8181F" w:rsidRPr="00E8181F">
        <w:t>.TagObjDict[</w:t>
      </w:r>
      <w:r w:rsidR="00E8181F">
        <w:t>4</w:t>
      </w:r>
      <w:r w:rsidR="00E8181F" w:rsidRPr="00E8181F">
        <w:t>]</w:t>
      </w:r>
    </w:p>
    <w:p w14:paraId="247BE0AD" w14:textId="62624C45" w:rsidR="00E8181F" w:rsidRDefault="00E8181F" w:rsidP="00E8181F">
      <w:pPr>
        <w:pStyle w:val="2NormalLevel2"/>
        <w:rPr>
          <w:i/>
          <w:iCs/>
        </w:rPr>
      </w:pPr>
      <w:r>
        <w:t xml:space="preserve">or if user wants to get all defined tags can get them using </w:t>
      </w:r>
      <w:r w:rsidRPr="001E01C9">
        <w:rPr>
          <w:i/>
          <w:iCs/>
        </w:rPr>
        <w:t>Taglst</w:t>
      </w:r>
      <w:r>
        <w:rPr>
          <w:i/>
          <w:iCs/>
        </w:rPr>
        <w:t>:</w:t>
      </w:r>
    </w:p>
    <w:p w14:paraId="7014CCD4" w14:textId="6E6B7AAB" w:rsidR="00E8181F" w:rsidRPr="00823F99" w:rsidRDefault="00544EC2" w:rsidP="00E8181F">
      <w:pPr>
        <w:pStyle w:val="CodesLine"/>
      </w:pPr>
      <w:proofErr w:type="gramStart"/>
      <w:r>
        <w:t>opr.</w:t>
      </w:r>
      <w:r w:rsidR="00E8181F" w:rsidRPr="00E8181F">
        <w:t>PlantUnits.ObjManager</w:t>
      </w:r>
      <w:proofErr w:type="gramEnd"/>
      <w:r w:rsidR="00E8181F" w:rsidRPr="00E8181F">
        <w:t>.Taglst</w:t>
      </w:r>
    </w:p>
    <w:p w14:paraId="602DC707" w14:textId="5E0E3314" w:rsidR="000C486C" w:rsidRDefault="000C486C" w:rsidP="000C486C">
      <w:pPr>
        <w:pStyle w:val="Heading2"/>
      </w:pPr>
      <w:bookmarkStart w:id="60" w:name="_Toc126182692"/>
      <w:r>
        <w:t xml:space="preserve">Subpackages callable </w:t>
      </w:r>
      <w:r w:rsidR="00F110F9">
        <w:t xml:space="preserve">global </w:t>
      </w:r>
      <w:r>
        <w:t>parameters</w:t>
      </w:r>
      <w:bookmarkEnd w:id="60"/>
    </w:p>
    <w:p w14:paraId="576531A1" w14:textId="1EB3305D" w:rsidR="000C486C" w:rsidRDefault="00F110F9" w:rsidP="000C486C">
      <w:pPr>
        <w:pStyle w:val="2NormalLevel2"/>
      </w:pPr>
      <w:r>
        <w:t>For any defined object after finishing the analysis, user can call the parameters that that are evaluated. Each object has global parameters and also its internal defined parameters. In this part global parameters of each object that users can call and check the resulted values are described.</w:t>
      </w:r>
    </w:p>
    <w:p w14:paraId="5F536E16" w14:textId="18456463" w:rsidR="00F110F9" w:rsidRDefault="0096099F" w:rsidP="00F110F9">
      <w:pPr>
        <w:pStyle w:val="Heading3"/>
      </w:pPr>
      <w:bookmarkStart w:id="61" w:name="_Toc126182693"/>
      <w:r>
        <w:t>Hazard</w:t>
      </w:r>
      <w:bookmarkEnd w:id="61"/>
    </w:p>
    <w:p w14:paraId="3928E0E3" w14:textId="546B7243" w:rsidR="0096099F" w:rsidRPr="0096099F" w:rsidRDefault="0096099F" w:rsidP="0096099F">
      <w:pPr>
        <w:pStyle w:val="3NormalLevel3"/>
        <w:numPr>
          <w:ilvl w:val="0"/>
          <w:numId w:val="13"/>
        </w:numPr>
        <w:rPr>
          <w:i/>
          <w:iCs/>
        </w:rPr>
      </w:pPr>
      <w:proofErr w:type="gramStart"/>
      <w:r w:rsidRPr="0096099F">
        <w:rPr>
          <w:i/>
          <w:iCs/>
        </w:rPr>
        <w:t>.SampledMagnitude</w:t>
      </w:r>
      <w:proofErr w:type="gramEnd"/>
    </w:p>
    <w:p w14:paraId="390B4F14" w14:textId="38EA7349" w:rsidR="0096099F" w:rsidRDefault="0096099F" w:rsidP="0096099F">
      <w:pPr>
        <w:pStyle w:val="3NormalLevel3"/>
      </w:pPr>
      <w:r>
        <w:t>Example:</w:t>
      </w:r>
    </w:p>
    <w:p w14:paraId="15557F9A" w14:textId="42F1E785" w:rsidR="0096099F" w:rsidRDefault="00544EC2" w:rsidP="0096099F">
      <w:pPr>
        <w:pStyle w:val="CodesLine"/>
      </w:pPr>
      <w:proofErr w:type="gramStart"/>
      <w:r>
        <w:t>opr.</w:t>
      </w:r>
      <w:r w:rsidR="0096099F" w:rsidRPr="0096099F">
        <w:t>Hazard.ObjManager</w:t>
      </w:r>
      <w:proofErr w:type="gramEnd"/>
      <w:r w:rsidR="0096099F" w:rsidRPr="0096099F">
        <w:t>.TagObjDict[1].SampledMagnitude</w:t>
      </w:r>
    </w:p>
    <w:p w14:paraId="6E3BA1F3" w14:textId="23710AFF" w:rsidR="0096099F" w:rsidRDefault="0096099F" w:rsidP="0096099F">
      <w:pPr>
        <w:pStyle w:val="Heading3"/>
      </w:pPr>
      <w:bookmarkStart w:id="62" w:name="_Toc126182694"/>
      <w:r>
        <w:t>DateAndTime</w:t>
      </w:r>
      <w:bookmarkEnd w:id="62"/>
    </w:p>
    <w:p w14:paraId="255E7D04" w14:textId="6301661A" w:rsidR="0096099F" w:rsidRPr="0096099F" w:rsidRDefault="0096099F" w:rsidP="0096099F">
      <w:pPr>
        <w:pStyle w:val="3NormalLevel3"/>
        <w:numPr>
          <w:ilvl w:val="0"/>
          <w:numId w:val="13"/>
        </w:numPr>
        <w:rPr>
          <w:i/>
          <w:iCs/>
        </w:rPr>
      </w:pPr>
      <w:proofErr w:type="gramStart"/>
      <w:r w:rsidRPr="0096099F">
        <w:rPr>
          <w:i/>
          <w:iCs/>
        </w:rPr>
        <w:t>.Day</w:t>
      </w:r>
      <w:proofErr w:type="gramEnd"/>
      <w:r w:rsidRPr="0096099F">
        <w:rPr>
          <w:i/>
          <w:iCs/>
        </w:rPr>
        <w:t>_Night_Ratio</w:t>
      </w:r>
      <w:r>
        <w:rPr>
          <w:i/>
          <w:iCs/>
        </w:rPr>
        <w:t xml:space="preserve"> </w:t>
      </w:r>
      <w:r>
        <w:t>(Defined by user)</w:t>
      </w:r>
    </w:p>
    <w:p w14:paraId="7726FBF8" w14:textId="0B24E3DF" w:rsidR="0096099F" w:rsidRDefault="0096099F" w:rsidP="0096099F">
      <w:pPr>
        <w:pStyle w:val="3NormalLevel3"/>
        <w:numPr>
          <w:ilvl w:val="0"/>
          <w:numId w:val="13"/>
        </w:numPr>
        <w:rPr>
          <w:i/>
          <w:iCs/>
        </w:rPr>
      </w:pPr>
      <w:proofErr w:type="gramStart"/>
      <w:r w:rsidRPr="0096099F">
        <w:rPr>
          <w:i/>
          <w:iCs/>
        </w:rPr>
        <w:t>.SampledisDay</w:t>
      </w:r>
      <w:proofErr w:type="gramEnd"/>
    </w:p>
    <w:p w14:paraId="426ACE36" w14:textId="77777777" w:rsidR="0096099F" w:rsidRDefault="0096099F" w:rsidP="0096099F">
      <w:pPr>
        <w:pStyle w:val="3NormalLevel3"/>
      </w:pPr>
      <w:r>
        <w:t>Example:</w:t>
      </w:r>
    </w:p>
    <w:p w14:paraId="21468754" w14:textId="557AE7D0" w:rsidR="0096099F" w:rsidRDefault="00544EC2" w:rsidP="0096099F">
      <w:pPr>
        <w:pStyle w:val="CodesLine"/>
      </w:pPr>
      <w:proofErr w:type="gramStart"/>
      <w:r>
        <w:t>opr.</w:t>
      </w:r>
      <w:r w:rsidR="0096099F" w:rsidRPr="0096099F">
        <w:t>DateAndTime.ObjManager</w:t>
      </w:r>
      <w:proofErr w:type="gramEnd"/>
      <w:r w:rsidR="0096099F" w:rsidRPr="0096099F">
        <w:t>.TagObjDict[1].SampledisDay</w:t>
      </w:r>
    </w:p>
    <w:p w14:paraId="01A9635E" w14:textId="20702928" w:rsidR="0096099F" w:rsidRDefault="0096099F" w:rsidP="0096099F">
      <w:pPr>
        <w:pStyle w:val="Heading3"/>
      </w:pPr>
      <w:bookmarkStart w:id="63" w:name="_Toc126182695"/>
      <w:r>
        <w:lastRenderedPageBreak/>
        <w:t>WindData</w:t>
      </w:r>
      <w:bookmarkEnd w:id="63"/>
    </w:p>
    <w:p w14:paraId="797C37A2" w14:textId="4C08FC80" w:rsidR="00C154FB" w:rsidRPr="00C154FB" w:rsidRDefault="00C154FB" w:rsidP="00C154FB">
      <w:pPr>
        <w:pStyle w:val="3NormalLevel3"/>
        <w:numPr>
          <w:ilvl w:val="0"/>
          <w:numId w:val="14"/>
        </w:numPr>
        <w:rPr>
          <w:i/>
          <w:iCs/>
        </w:rPr>
      </w:pPr>
      <w:proofErr w:type="gramStart"/>
      <w:r w:rsidRPr="00C154FB">
        <w:rPr>
          <w:i/>
          <w:iCs/>
        </w:rPr>
        <w:t>.WindClass</w:t>
      </w:r>
      <w:proofErr w:type="gramEnd"/>
    </w:p>
    <w:p w14:paraId="2D6F39F7" w14:textId="12316652" w:rsidR="00C154FB" w:rsidRPr="00C154FB" w:rsidRDefault="00C154FB" w:rsidP="00C154FB">
      <w:pPr>
        <w:pStyle w:val="3NormalLevel3"/>
        <w:numPr>
          <w:ilvl w:val="0"/>
          <w:numId w:val="14"/>
        </w:numPr>
        <w:rPr>
          <w:i/>
          <w:iCs/>
        </w:rPr>
      </w:pPr>
      <w:proofErr w:type="gramStart"/>
      <w:r w:rsidRPr="00C154FB">
        <w:rPr>
          <w:i/>
          <w:iCs/>
        </w:rPr>
        <w:t>.WindDirection</w:t>
      </w:r>
      <w:proofErr w:type="gramEnd"/>
    </w:p>
    <w:p w14:paraId="1F0F72CD" w14:textId="05489070" w:rsidR="00C154FB" w:rsidRPr="00C154FB" w:rsidRDefault="00C154FB" w:rsidP="00C154FB">
      <w:pPr>
        <w:pStyle w:val="3NormalLevel3"/>
        <w:numPr>
          <w:ilvl w:val="0"/>
          <w:numId w:val="14"/>
        </w:numPr>
        <w:rPr>
          <w:i/>
          <w:iCs/>
        </w:rPr>
      </w:pPr>
      <w:proofErr w:type="gramStart"/>
      <w:r w:rsidRPr="00C154FB">
        <w:rPr>
          <w:i/>
          <w:iCs/>
        </w:rPr>
        <w:t>.WindSpeed</w:t>
      </w:r>
      <w:proofErr w:type="gramEnd"/>
    </w:p>
    <w:p w14:paraId="2EB3F38C" w14:textId="7CFE9E7D" w:rsidR="00C154FB" w:rsidRPr="00C154FB" w:rsidRDefault="00C154FB" w:rsidP="00C154FB">
      <w:pPr>
        <w:pStyle w:val="3NormalLevel3"/>
        <w:numPr>
          <w:ilvl w:val="0"/>
          <w:numId w:val="14"/>
        </w:numPr>
        <w:rPr>
          <w:i/>
          <w:iCs/>
        </w:rPr>
      </w:pPr>
      <w:proofErr w:type="gramStart"/>
      <w:r w:rsidRPr="00C154FB">
        <w:rPr>
          <w:i/>
          <w:iCs/>
        </w:rPr>
        <w:t>.AlphaCOEF</w:t>
      </w:r>
      <w:proofErr w:type="gramEnd"/>
    </w:p>
    <w:p w14:paraId="09E7A938" w14:textId="1B8A75DD" w:rsidR="0096099F" w:rsidRDefault="00C154FB" w:rsidP="00C154FB">
      <w:pPr>
        <w:pStyle w:val="3NormalLevel3"/>
        <w:numPr>
          <w:ilvl w:val="0"/>
          <w:numId w:val="14"/>
        </w:numPr>
        <w:rPr>
          <w:i/>
          <w:iCs/>
        </w:rPr>
      </w:pPr>
      <w:proofErr w:type="gramStart"/>
      <w:r w:rsidRPr="00C154FB">
        <w:rPr>
          <w:i/>
          <w:iCs/>
        </w:rPr>
        <w:t>.isCalmn</w:t>
      </w:r>
      <w:proofErr w:type="gramEnd"/>
    </w:p>
    <w:p w14:paraId="29D866B2" w14:textId="70FF86E9" w:rsidR="00C154FB" w:rsidRDefault="00784F61" w:rsidP="00784F61">
      <w:pPr>
        <w:pStyle w:val="3NormalLevel3"/>
      </w:pPr>
      <w:r>
        <w:t>Example:</w:t>
      </w:r>
    </w:p>
    <w:p w14:paraId="15E79F72" w14:textId="37104383" w:rsidR="00784F61" w:rsidRDefault="00544EC2" w:rsidP="00784F61">
      <w:pPr>
        <w:pStyle w:val="CodesLine"/>
      </w:pPr>
      <w:proofErr w:type="gramStart"/>
      <w:r>
        <w:t>opr.</w:t>
      </w:r>
      <w:r w:rsidR="00784F61" w:rsidRPr="00784F61">
        <w:t>WindData.ObjManager</w:t>
      </w:r>
      <w:proofErr w:type="gramEnd"/>
      <w:r w:rsidR="00784F61" w:rsidRPr="00784F61">
        <w:t>.TagObjDict[1].WindSpeed</w:t>
      </w:r>
    </w:p>
    <w:p w14:paraId="5EF9C99D" w14:textId="76C4BA5C" w:rsidR="00784F61" w:rsidRDefault="00784F61" w:rsidP="00784F61">
      <w:pPr>
        <w:pStyle w:val="Heading3"/>
      </w:pPr>
      <w:bookmarkStart w:id="64" w:name="_Toc126182696"/>
      <w:r>
        <w:t>Sites</w:t>
      </w:r>
      <w:bookmarkEnd w:id="64"/>
    </w:p>
    <w:p w14:paraId="742E5E52" w14:textId="349AE79A" w:rsidR="00784F61" w:rsidRDefault="004255F3" w:rsidP="00784F61">
      <w:pPr>
        <w:pStyle w:val="3NormalLevel3"/>
      </w:pPr>
      <w:r>
        <w:t>Nothing except what are defined by the user.</w:t>
      </w:r>
    </w:p>
    <w:p w14:paraId="46296182" w14:textId="203E8115" w:rsidR="00784F61" w:rsidRDefault="00784F61" w:rsidP="00784F61">
      <w:pPr>
        <w:pStyle w:val="Heading3"/>
      </w:pPr>
      <w:bookmarkStart w:id="65" w:name="_Toc126182697"/>
      <w:r w:rsidRPr="00784F61">
        <w:t>Substance</w:t>
      </w:r>
      <w:bookmarkEnd w:id="65"/>
    </w:p>
    <w:p w14:paraId="18EAC1CC" w14:textId="4DA62E08" w:rsidR="00784F61" w:rsidRDefault="004255F3" w:rsidP="004255F3">
      <w:pPr>
        <w:pStyle w:val="3NormalLevel3"/>
      </w:pPr>
      <w:r>
        <w:t>Nothing except what are defined by the user.</w:t>
      </w:r>
    </w:p>
    <w:p w14:paraId="469CFE04" w14:textId="3B66DAF8" w:rsidR="00784F61" w:rsidRDefault="00784F61" w:rsidP="00784F61">
      <w:pPr>
        <w:pStyle w:val="Heading3"/>
      </w:pPr>
      <w:bookmarkStart w:id="66" w:name="_Toc126182698"/>
      <w:r w:rsidRPr="00784F61">
        <w:t>Fragilities</w:t>
      </w:r>
      <w:bookmarkEnd w:id="66"/>
    </w:p>
    <w:p w14:paraId="73EB35C8" w14:textId="6A58423D" w:rsidR="00784F61" w:rsidRDefault="004255F3" w:rsidP="004255F3">
      <w:pPr>
        <w:pStyle w:val="3NormalLevel3"/>
      </w:pPr>
      <w:r>
        <w:t>Nothing except what are defined by the user.</w:t>
      </w:r>
    </w:p>
    <w:p w14:paraId="0C1784C0" w14:textId="01B37436" w:rsidR="00784F61" w:rsidRDefault="00784F61" w:rsidP="00784F61">
      <w:pPr>
        <w:pStyle w:val="Heading3"/>
      </w:pPr>
      <w:bookmarkStart w:id="67" w:name="_Toc126182699"/>
      <w:r w:rsidRPr="00784F61">
        <w:t>OutFlowModel</w:t>
      </w:r>
      <w:bookmarkEnd w:id="67"/>
    </w:p>
    <w:p w14:paraId="56F35995" w14:textId="3C0266B4" w:rsidR="00F7118D" w:rsidRPr="00F7118D" w:rsidRDefault="00F7118D" w:rsidP="005E3ACB">
      <w:pPr>
        <w:pStyle w:val="3NormalLevel3"/>
        <w:numPr>
          <w:ilvl w:val="0"/>
          <w:numId w:val="14"/>
        </w:numPr>
        <w:rPr>
          <w:i/>
          <w:iCs/>
        </w:rPr>
      </w:pPr>
      <w:r w:rsidRPr="00F7118D">
        <w:rPr>
          <w:i/>
          <w:iCs/>
        </w:rPr>
        <w:t>.t_</w:t>
      </w:r>
      <w:proofErr w:type="gramStart"/>
      <w:r w:rsidRPr="00F7118D">
        <w:rPr>
          <w:i/>
          <w:iCs/>
        </w:rPr>
        <w:t>release</w:t>
      </w:r>
      <w:r>
        <w:rPr>
          <w:i/>
          <w:iCs/>
        </w:rPr>
        <w:t xml:space="preserve"> </w:t>
      </w:r>
      <w:r>
        <w:t>:</w:t>
      </w:r>
      <w:proofErr w:type="gramEnd"/>
      <w:r>
        <w:t xml:space="preserve"> Returns list of the release time</w:t>
      </w:r>
    </w:p>
    <w:p w14:paraId="50C082AB" w14:textId="0977E51A" w:rsidR="00F7118D" w:rsidRPr="00F7118D" w:rsidRDefault="00F7118D" w:rsidP="00F7118D">
      <w:pPr>
        <w:pStyle w:val="3NormalLevel3"/>
        <w:numPr>
          <w:ilvl w:val="0"/>
          <w:numId w:val="14"/>
        </w:numPr>
        <w:rPr>
          <w:i/>
          <w:iCs/>
        </w:rPr>
      </w:pPr>
      <w:proofErr w:type="gramStart"/>
      <w:r w:rsidRPr="00F7118D">
        <w:rPr>
          <w:i/>
          <w:iCs/>
        </w:rPr>
        <w:t>.MassLiquidReleaseRate</w:t>
      </w:r>
      <w:proofErr w:type="gramEnd"/>
      <w:r w:rsidRPr="00F7118D">
        <w:rPr>
          <w:i/>
          <w:iCs/>
        </w:rPr>
        <w:t xml:space="preserve"> </w:t>
      </w:r>
      <w:r>
        <w:t>: Returns list of Liquid release rate at each t_release</w:t>
      </w:r>
    </w:p>
    <w:p w14:paraId="0461B649" w14:textId="6198894F" w:rsidR="00F7118D" w:rsidRPr="00F7118D" w:rsidRDefault="00F7118D" w:rsidP="00F7118D">
      <w:pPr>
        <w:pStyle w:val="3NormalLevel3"/>
        <w:numPr>
          <w:ilvl w:val="0"/>
          <w:numId w:val="14"/>
        </w:numPr>
        <w:rPr>
          <w:i/>
          <w:iCs/>
        </w:rPr>
      </w:pPr>
      <w:proofErr w:type="gramStart"/>
      <w:r w:rsidRPr="00F7118D">
        <w:rPr>
          <w:i/>
          <w:iCs/>
        </w:rPr>
        <w:t>.dMassLiquid</w:t>
      </w:r>
      <w:proofErr w:type="gramEnd"/>
      <w:r w:rsidRPr="00F7118D">
        <w:rPr>
          <w:i/>
          <w:iCs/>
        </w:rPr>
        <w:t xml:space="preserve">_release </w:t>
      </w:r>
      <w:r>
        <w:t>: Returns list of released mass of the liquid at each t_release</w:t>
      </w:r>
    </w:p>
    <w:p w14:paraId="557849A2" w14:textId="2A572626" w:rsidR="00F7118D" w:rsidRPr="00F7118D" w:rsidRDefault="00F7118D" w:rsidP="0046575E">
      <w:pPr>
        <w:pStyle w:val="3NormalLevel3"/>
        <w:numPr>
          <w:ilvl w:val="0"/>
          <w:numId w:val="14"/>
        </w:numPr>
        <w:rPr>
          <w:i/>
          <w:iCs/>
        </w:rPr>
      </w:pPr>
      <w:proofErr w:type="gramStart"/>
      <w:r w:rsidRPr="00F7118D">
        <w:rPr>
          <w:i/>
          <w:iCs/>
        </w:rPr>
        <w:t>.TotalMassLiquid</w:t>
      </w:r>
      <w:proofErr w:type="gramEnd"/>
      <w:r w:rsidRPr="00F7118D">
        <w:rPr>
          <w:i/>
          <w:iCs/>
        </w:rPr>
        <w:t>_Release</w:t>
      </w:r>
      <w:r>
        <w:t xml:space="preserve"> : Returns list of total released mass at each t_release</w:t>
      </w:r>
    </w:p>
    <w:p w14:paraId="02ADA5B2" w14:textId="69D5170A" w:rsidR="00F7118D" w:rsidRPr="00F7118D" w:rsidRDefault="00F7118D" w:rsidP="00F7118D">
      <w:pPr>
        <w:pStyle w:val="3NormalLevel3"/>
        <w:numPr>
          <w:ilvl w:val="0"/>
          <w:numId w:val="14"/>
        </w:numPr>
        <w:rPr>
          <w:i/>
          <w:iCs/>
        </w:rPr>
      </w:pPr>
      <w:proofErr w:type="gramStart"/>
      <w:r w:rsidRPr="00F7118D">
        <w:rPr>
          <w:i/>
          <w:iCs/>
        </w:rPr>
        <w:t>.MassGasReleaseRate</w:t>
      </w:r>
      <w:proofErr w:type="gramEnd"/>
      <w:r w:rsidRPr="00F7118D">
        <w:rPr>
          <w:i/>
          <w:iCs/>
        </w:rPr>
        <w:t xml:space="preserve"> </w:t>
      </w:r>
      <w:r>
        <w:t>: Returns list of Gas mass release rate at each t_release</w:t>
      </w:r>
    </w:p>
    <w:p w14:paraId="5ABA48F9" w14:textId="2077277F" w:rsidR="00F7118D" w:rsidRPr="00F7118D" w:rsidRDefault="00F7118D" w:rsidP="00F7118D">
      <w:pPr>
        <w:pStyle w:val="3NormalLevel3"/>
        <w:numPr>
          <w:ilvl w:val="0"/>
          <w:numId w:val="14"/>
        </w:numPr>
        <w:rPr>
          <w:i/>
          <w:iCs/>
        </w:rPr>
      </w:pPr>
      <w:proofErr w:type="gramStart"/>
      <w:r w:rsidRPr="00F7118D">
        <w:rPr>
          <w:i/>
          <w:iCs/>
        </w:rPr>
        <w:t>.dMassGas</w:t>
      </w:r>
      <w:proofErr w:type="gramEnd"/>
      <w:r w:rsidRPr="00F7118D">
        <w:rPr>
          <w:i/>
          <w:iCs/>
        </w:rPr>
        <w:t xml:space="preserve">_release </w:t>
      </w:r>
      <w:r>
        <w:t>: Returns list of released mass of the gas at each t_release</w:t>
      </w:r>
    </w:p>
    <w:p w14:paraId="6EFB3BBF" w14:textId="3FA2FDDC" w:rsidR="00F7118D" w:rsidRDefault="00F7118D" w:rsidP="00F7118D">
      <w:pPr>
        <w:pStyle w:val="3NormalLevel3"/>
        <w:numPr>
          <w:ilvl w:val="0"/>
          <w:numId w:val="14"/>
        </w:numPr>
        <w:rPr>
          <w:i/>
          <w:iCs/>
        </w:rPr>
      </w:pPr>
      <w:proofErr w:type="gramStart"/>
      <w:r w:rsidRPr="00F7118D">
        <w:rPr>
          <w:i/>
          <w:iCs/>
        </w:rPr>
        <w:t>.TotalMassGas</w:t>
      </w:r>
      <w:proofErr w:type="gramEnd"/>
      <w:r w:rsidRPr="00F7118D">
        <w:rPr>
          <w:i/>
          <w:iCs/>
        </w:rPr>
        <w:t>_Release</w:t>
      </w:r>
      <w:r>
        <w:rPr>
          <w:i/>
          <w:iCs/>
        </w:rPr>
        <w:t xml:space="preserve"> </w:t>
      </w:r>
      <w:r>
        <w:t>:</w:t>
      </w:r>
      <w:r w:rsidR="00EF7CF9">
        <w:t xml:space="preserve"> Returns list of total released mass of gas at each t_release</w:t>
      </w:r>
      <w:r>
        <w:t xml:space="preserve"> </w:t>
      </w:r>
    </w:p>
    <w:p w14:paraId="09ED952C" w14:textId="2C9BDBCB" w:rsidR="00EF7CF9" w:rsidRDefault="00F7118D" w:rsidP="00EF7CF9">
      <w:pPr>
        <w:pStyle w:val="3NormalLevel3"/>
      </w:pPr>
      <w:r w:rsidRPr="00F7118D">
        <w:rPr>
          <w:i/>
          <w:iCs/>
        </w:rPr>
        <w:t xml:space="preserve"> </w:t>
      </w:r>
      <w:r w:rsidR="00EF7CF9">
        <w:t xml:space="preserve">Example: To get list of total gas released of the PlantUnit with tag 1 </w:t>
      </w:r>
    </w:p>
    <w:p w14:paraId="69270880" w14:textId="00BB4AE8" w:rsidR="00EF7CF9" w:rsidRDefault="00544EC2" w:rsidP="00EF7CF9">
      <w:pPr>
        <w:pStyle w:val="CodesLine"/>
      </w:pPr>
      <w:proofErr w:type="gramStart"/>
      <w:r>
        <w:t>opr.</w:t>
      </w:r>
      <w:r w:rsidR="00EF7CF9" w:rsidRPr="00EF7CF9">
        <w:t>PlantUnits.ObjManager</w:t>
      </w:r>
      <w:proofErr w:type="gramEnd"/>
      <w:r w:rsidR="00EF7CF9" w:rsidRPr="00EF7CF9">
        <w:t>.TagObjDict[1].OutFlowModelObject.TotalMassGas_Release</w:t>
      </w:r>
    </w:p>
    <w:p w14:paraId="5B19E60B" w14:textId="724BCC0A" w:rsidR="00784F61" w:rsidRDefault="00784F61" w:rsidP="00784F61">
      <w:pPr>
        <w:pStyle w:val="Heading3"/>
      </w:pPr>
      <w:bookmarkStart w:id="68" w:name="_Toc126182700"/>
      <w:r w:rsidRPr="00784F61">
        <w:t>DispersionSpreadModels</w:t>
      </w:r>
      <w:bookmarkEnd w:id="68"/>
    </w:p>
    <w:p w14:paraId="1D7F9C8E" w14:textId="4557A229" w:rsidR="00A64A42" w:rsidRPr="00A64A42" w:rsidRDefault="00A64A42" w:rsidP="00A64A42">
      <w:pPr>
        <w:pStyle w:val="3NormalLevel3"/>
        <w:numPr>
          <w:ilvl w:val="0"/>
          <w:numId w:val="15"/>
        </w:numPr>
        <w:rPr>
          <w:i/>
          <w:iCs/>
        </w:rPr>
      </w:pPr>
      <w:r w:rsidRPr="00A64A42">
        <w:rPr>
          <w:i/>
          <w:iCs/>
        </w:rPr>
        <w:t>.t_</w:t>
      </w:r>
      <w:proofErr w:type="gramStart"/>
      <w:r w:rsidRPr="00A64A42">
        <w:rPr>
          <w:i/>
          <w:iCs/>
        </w:rPr>
        <w:t>disp</w:t>
      </w:r>
      <w:r>
        <w:rPr>
          <w:i/>
          <w:iCs/>
        </w:rPr>
        <w:t xml:space="preserve"> </w:t>
      </w:r>
      <w:r>
        <w:t>:</w:t>
      </w:r>
      <w:proofErr w:type="gramEnd"/>
      <w:r>
        <w:t xml:space="preserve"> Returns list of the Dispersion time </w:t>
      </w:r>
      <w:r w:rsidRPr="00A64A42">
        <w:rPr>
          <w:i/>
          <w:iCs/>
        </w:rPr>
        <w:t xml:space="preserve">                    </w:t>
      </w:r>
    </w:p>
    <w:p w14:paraId="43A5A663" w14:textId="3FF128F8" w:rsidR="00A64A42" w:rsidRPr="00A64A42" w:rsidRDefault="00A64A42" w:rsidP="00A64A42">
      <w:pPr>
        <w:pStyle w:val="3NormalLevel3"/>
        <w:numPr>
          <w:ilvl w:val="0"/>
          <w:numId w:val="15"/>
        </w:numPr>
        <w:rPr>
          <w:i/>
          <w:iCs/>
        </w:rPr>
      </w:pPr>
      <w:proofErr w:type="gramStart"/>
      <w:r w:rsidRPr="00A64A42">
        <w:rPr>
          <w:i/>
          <w:iCs/>
        </w:rPr>
        <w:lastRenderedPageBreak/>
        <w:t>.LiquidRadious</w:t>
      </w:r>
      <w:proofErr w:type="gramEnd"/>
      <w:r>
        <w:rPr>
          <w:i/>
          <w:iCs/>
        </w:rPr>
        <w:t xml:space="preserve"> </w:t>
      </w:r>
      <w:r>
        <w:t>: Returns list of the liquid radius at each t_disp</w:t>
      </w:r>
    </w:p>
    <w:p w14:paraId="44ED03A6" w14:textId="73F2C50A" w:rsidR="00A64A42" w:rsidRPr="00A64A42" w:rsidRDefault="00A64A42" w:rsidP="00A64A42">
      <w:pPr>
        <w:pStyle w:val="3NormalLevel3"/>
        <w:numPr>
          <w:ilvl w:val="0"/>
          <w:numId w:val="15"/>
        </w:numPr>
        <w:rPr>
          <w:i/>
          <w:iCs/>
        </w:rPr>
      </w:pPr>
      <w:proofErr w:type="gramStart"/>
      <w:r w:rsidRPr="00A64A42">
        <w:rPr>
          <w:i/>
          <w:iCs/>
        </w:rPr>
        <w:t>.LiquidCente</w:t>
      </w:r>
      <w:r>
        <w:rPr>
          <w:i/>
          <w:iCs/>
        </w:rPr>
        <w:t>r</w:t>
      </w:r>
      <w:proofErr w:type="gramEnd"/>
      <w:r>
        <w:rPr>
          <w:i/>
          <w:iCs/>
        </w:rPr>
        <w:t xml:space="preserve"> </w:t>
      </w:r>
      <w:r>
        <w:t>: Returns list of the liquid center at each t_disp</w:t>
      </w:r>
    </w:p>
    <w:p w14:paraId="53B1CF6B" w14:textId="77E09B44" w:rsidR="00A64A42" w:rsidRPr="00A64A42" w:rsidRDefault="00A64A42" w:rsidP="00A64A42">
      <w:pPr>
        <w:pStyle w:val="3NormalLevel3"/>
        <w:numPr>
          <w:ilvl w:val="0"/>
          <w:numId w:val="15"/>
        </w:numPr>
        <w:rPr>
          <w:i/>
          <w:iCs/>
        </w:rPr>
      </w:pPr>
      <w:proofErr w:type="gramStart"/>
      <w:r w:rsidRPr="00A64A42">
        <w:rPr>
          <w:i/>
          <w:iCs/>
        </w:rPr>
        <w:t>.LiquidThicknes</w:t>
      </w:r>
      <w:r>
        <w:rPr>
          <w:i/>
          <w:iCs/>
        </w:rPr>
        <w:t>s</w:t>
      </w:r>
      <w:proofErr w:type="gramEnd"/>
      <w:r>
        <w:rPr>
          <w:i/>
          <w:iCs/>
        </w:rPr>
        <w:t xml:space="preserve"> </w:t>
      </w:r>
      <w:r>
        <w:t>: Returns list of the liquid thickness at each t_disp</w:t>
      </w:r>
    </w:p>
    <w:p w14:paraId="676F2D16" w14:textId="3D3EB5B6" w:rsidR="00A64A42" w:rsidRPr="00A64A42" w:rsidRDefault="00A64A42" w:rsidP="00A64A42">
      <w:pPr>
        <w:pStyle w:val="3NormalLevel3"/>
        <w:numPr>
          <w:ilvl w:val="0"/>
          <w:numId w:val="15"/>
        </w:numPr>
        <w:rPr>
          <w:i/>
          <w:iCs/>
        </w:rPr>
      </w:pPr>
      <w:r w:rsidRPr="00A64A42">
        <w:rPr>
          <w:i/>
          <w:iCs/>
        </w:rPr>
        <w:t>.t_</w:t>
      </w:r>
      <w:proofErr w:type="gramStart"/>
      <w:r w:rsidRPr="00A64A42">
        <w:rPr>
          <w:i/>
          <w:iCs/>
        </w:rPr>
        <w:t>dispLiquidVaporization</w:t>
      </w:r>
      <w:r>
        <w:rPr>
          <w:i/>
          <w:iCs/>
        </w:rPr>
        <w:t xml:space="preserve"> </w:t>
      </w:r>
      <w:r>
        <w:t>:</w:t>
      </w:r>
      <w:proofErr w:type="gramEnd"/>
      <w:r>
        <w:t xml:space="preserve"> Returns list of the liquid vaporization time.</w:t>
      </w:r>
    </w:p>
    <w:p w14:paraId="2F219071" w14:textId="2E2A8C54" w:rsidR="00A64A42" w:rsidRPr="00A64A42" w:rsidRDefault="00A64A42" w:rsidP="00A64A42">
      <w:pPr>
        <w:pStyle w:val="3NormalLevel3"/>
        <w:numPr>
          <w:ilvl w:val="0"/>
          <w:numId w:val="15"/>
        </w:numPr>
        <w:rPr>
          <w:i/>
          <w:iCs/>
        </w:rPr>
      </w:pPr>
      <w:proofErr w:type="gramStart"/>
      <w:r w:rsidRPr="00A64A42">
        <w:rPr>
          <w:i/>
          <w:iCs/>
        </w:rPr>
        <w:t>.LiquidVaporizationMassRate</w:t>
      </w:r>
      <w:proofErr w:type="gramEnd"/>
      <w:r>
        <w:rPr>
          <w:i/>
          <w:iCs/>
        </w:rPr>
        <w:t xml:space="preserve"> </w:t>
      </w:r>
      <w:r>
        <w:t xml:space="preserve">: Returns list of the vaporization mass rate at each </w:t>
      </w:r>
      <w:r w:rsidRPr="00A64A42">
        <w:t>t_dispLiquidVaporization</w:t>
      </w:r>
    </w:p>
    <w:p w14:paraId="1652976C" w14:textId="6F7C7F6A" w:rsidR="00A64A42" w:rsidRPr="00D3567F" w:rsidRDefault="00A64A42" w:rsidP="00D21D2F">
      <w:pPr>
        <w:pStyle w:val="3NormalLevel3"/>
        <w:numPr>
          <w:ilvl w:val="0"/>
          <w:numId w:val="15"/>
        </w:numPr>
        <w:rPr>
          <w:i/>
          <w:iCs/>
        </w:rPr>
      </w:pPr>
      <w:proofErr w:type="gramStart"/>
      <w:r w:rsidRPr="00D3567F">
        <w:rPr>
          <w:i/>
          <w:iCs/>
        </w:rPr>
        <w:t>.LiquidVaporizationMass</w:t>
      </w:r>
      <w:proofErr w:type="gramEnd"/>
      <w:r w:rsidR="0012497C" w:rsidRPr="00D3567F">
        <w:rPr>
          <w:i/>
          <w:iCs/>
        </w:rPr>
        <w:t xml:space="preserve"> </w:t>
      </w:r>
      <w:r w:rsidR="0012497C">
        <w:t xml:space="preserve">: Returns list of the </w:t>
      </w:r>
      <w:r w:rsidR="00D3567F">
        <w:t xml:space="preserve">total vaporized mass at each </w:t>
      </w:r>
      <w:r w:rsidR="00D3567F" w:rsidRPr="00A64A42">
        <w:t>t_dispLiquidVaporization</w:t>
      </w:r>
    </w:p>
    <w:p w14:paraId="7987BD68" w14:textId="3BE4125A" w:rsidR="00A64A42" w:rsidRPr="00A64A42" w:rsidRDefault="00A64A42" w:rsidP="00A64A42">
      <w:pPr>
        <w:pStyle w:val="3NormalLevel3"/>
        <w:numPr>
          <w:ilvl w:val="0"/>
          <w:numId w:val="15"/>
        </w:numPr>
        <w:rPr>
          <w:i/>
          <w:iCs/>
        </w:rPr>
      </w:pPr>
      <w:proofErr w:type="gramStart"/>
      <w:r w:rsidRPr="00A64A42">
        <w:rPr>
          <w:i/>
          <w:iCs/>
        </w:rPr>
        <w:t>.GasExplosiveMass</w:t>
      </w:r>
      <w:proofErr w:type="gramEnd"/>
      <w:r w:rsidR="00D3567F">
        <w:rPr>
          <w:i/>
          <w:iCs/>
        </w:rPr>
        <w:t xml:space="preserve"> </w:t>
      </w:r>
      <w:r w:rsidR="00D3567F">
        <w:t xml:space="preserve">: Returns list of the total explosive mass at each </w:t>
      </w:r>
      <w:r w:rsidR="00D3567F" w:rsidRPr="00A64A42">
        <w:t>t_dispLiquidVaporization</w:t>
      </w:r>
    </w:p>
    <w:p w14:paraId="677A414E" w14:textId="6CF8B368" w:rsidR="00A64A42" w:rsidRPr="00A64A42" w:rsidRDefault="00A64A42" w:rsidP="00A64A42">
      <w:pPr>
        <w:pStyle w:val="3NormalLevel3"/>
        <w:numPr>
          <w:ilvl w:val="0"/>
          <w:numId w:val="15"/>
        </w:numPr>
        <w:rPr>
          <w:i/>
          <w:iCs/>
        </w:rPr>
      </w:pPr>
      <w:proofErr w:type="gramStart"/>
      <w:r w:rsidRPr="00A64A42">
        <w:rPr>
          <w:i/>
          <w:iCs/>
        </w:rPr>
        <w:t>.GasExplosiveCenterX</w:t>
      </w:r>
      <w:proofErr w:type="gramEnd"/>
      <w:r w:rsidR="00D3567F">
        <w:rPr>
          <w:i/>
          <w:iCs/>
        </w:rPr>
        <w:t xml:space="preserve"> </w:t>
      </w:r>
      <w:r w:rsidR="00D3567F">
        <w:t xml:space="preserve">: Returns list of the explosive mass x center at each </w:t>
      </w:r>
      <w:r w:rsidR="00D3567F" w:rsidRPr="00A64A42">
        <w:t>t_dispLiquidVaporization</w:t>
      </w:r>
      <w:r w:rsidRPr="00A64A42">
        <w:rPr>
          <w:i/>
          <w:iCs/>
        </w:rPr>
        <w:t xml:space="preserve">       </w:t>
      </w:r>
    </w:p>
    <w:p w14:paraId="5828375C" w14:textId="40060E6B" w:rsidR="00A64A42" w:rsidRPr="00A64A42" w:rsidRDefault="00A64A42" w:rsidP="00A64A42">
      <w:pPr>
        <w:pStyle w:val="3NormalLevel3"/>
        <w:numPr>
          <w:ilvl w:val="0"/>
          <w:numId w:val="15"/>
        </w:numPr>
        <w:rPr>
          <w:i/>
          <w:iCs/>
        </w:rPr>
      </w:pPr>
      <w:proofErr w:type="gramStart"/>
      <w:r w:rsidRPr="00A64A42">
        <w:rPr>
          <w:i/>
          <w:iCs/>
        </w:rPr>
        <w:t>.GasExplosiveCenter</w:t>
      </w:r>
      <w:r w:rsidR="00D3567F">
        <w:rPr>
          <w:i/>
          <w:iCs/>
        </w:rPr>
        <w:t>Y</w:t>
      </w:r>
      <w:proofErr w:type="gramEnd"/>
      <w:r w:rsidR="00D3567F">
        <w:rPr>
          <w:i/>
          <w:iCs/>
        </w:rPr>
        <w:t xml:space="preserve"> </w:t>
      </w:r>
      <w:r w:rsidR="00D3567F">
        <w:t xml:space="preserve">: Returns list of the explosive mass y center at each </w:t>
      </w:r>
      <w:r w:rsidR="00D3567F" w:rsidRPr="00A64A42">
        <w:t>t_dispLiquidVaporization</w:t>
      </w:r>
      <w:r w:rsidRPr="00A64A42">
        <w:rPr>
          <w:i/>
          <w:iCs/>
        </w:rPr>
        <w:t xml:space="preserve">     </w:t>
      </w:r>
    </w:p>
    <w:p w14:paraId="26A80B77" w14:textId="77777777" w:rsidR="00E93C72" w:rsidRPr="00E93C72" w:rsidRDefault="00A64A42" w:rsidP="00A64A42">
      <w:pPr>
        <w:pStyle w:val="3NormalLevel3"/>
        <w:numPr>
          <w:ilvl w:val="0"/>
          <w:numId w:val="15"/>
        </w:numPr>
        <w:rPr>
          <w:i/>
          <w:iCs/>
        </w:rPr>
      </w:pPr>
      <w:proofErr w:type="gramStart"/>
      <w:r w:rsidRPr="00A64A42">
        <w:rPr>
          <w:i/>
          <w:iCs/>
        </w:rPr>
        <w:t>.GasExplosiveCenterZ</w:t>
      </w:r>
      <w:proofErr w:type="gramEnd"/>
      <w:r w:rsidR="00285A10">
        <w:rPr>
          <w:i/>
          <w:iCs/>
        </w:rPr>
        <w:t xml:space="preserve"> </w:t>
      </w:r>
      <w:r w:rsidR="00285A10">
        <w:t xml:space="preserve">: Returns list of the explosive mass z center at each </w:t>
      </w:r>
    </w:p>
    <w:p w14:paraId="75D99243" w14:textId="1BF6D0CD" w:rsidR="00E93C72" w:rsidRDefault="00E93C72" w:rsidP="00E93C72">
      <w:pPr>
        <w:pStyle w:val="3NormalLevel3"/>
      </w:pPr>
      <w:r>
        <w:t xml:space="preserve">Example: To get list of total mass of vaporized gas of the PlantUnit with tag 1 </w:t>
      </w:r>
    </w:p>
    <w:p w14:paraId="60DF9EE8" w14:textId="15B8998A" w:rsidR="00EF7CF9" w:rsidRPr="00A64A42" w:rsidRDefault="00544EC2" w:rsidP="00E93C72">
      <w:pPr>
        <w:pStyle w:val="CodesLine"/>
        <w:rPr>
          <w:i/>
          <w:iCs/>
        </w:rPr>
      </w:pPr>
      <w:proofErr w:type="gramStart"/>
      <w:r>
        <w:t>opr.</w:t>
      </w:r>
      <w:r w:rsidR="00E93C72" w:rsidRPr="00E93C72">
        <w:t>PlantUnits.ObjManager</w:t>
      </w:r>
      <w:proofErr w:type="gramEnd"/>
      <w:r w:rsidR="00E93C72" w:rsidRPr="00E93C72">
        <w:t>.TagObjDict[1].DispersionSpreadModelObject.GasExplosiveMass</w:t>
      </w:r>
    </w:p>
    <w:p w14:paraId="7B23157E" w14:textId="01AB5582" w:rsidR="00784F61" w:rsidRDefault="00784F61" w:rsidP="00784F61">
      <w:pPr>
        <w:pStyle w:val="Heading3"/>
      </w:pPr>
      <w:bookmarkStart w:id="69" w:name="_Toc126182701"/>
      <w:r w:rsidRPr="00784F61">
        <w:t>PhysicalEffect</w:t>
      </w:r>
      <w:bookmarkEnd w:id="69"/>
    </w:p>
    <w:p w14:paraId="24FC195F" w14:textId="2DC4E60C" w:rsidR="00784F61" w:rsidRPr="00BE19C2" w:rsidRDefault="00BE19C2" w:rsidP="00BE19C2">
      <w:pPr>
        <w:pStyle w:val="3NormalLevel3"/>
        <w:numPr>
          <w:ilvl w:val="0"/>
          <w:numId w:val="16"/>
        </w:numPr>
      </w:pPr>
      <w:proofErr w:type="gramStart"/>
      <w:r w:rsidRPr="00BE19C2">
        <w:rPr>
          <w:i/>
          <w:iCs/>
        </w:rPr>
        <w:t>.Thermal</w:t>
      </w:r>
      <w:proofErr w:type="gramEnd"/>
      <w:r w:rsidRPr="00BE19C2">
        <w:rPr>
          <w:i/>
          <w:iCs/>
        </w:rPr>
        <w:t>_Radiation_at_Point(x,y,z)</w:t>
      </w:r>
      <w:r>
        <w:t xml:space="preserve"> : Returns thermal radiation and entered point,</w:t>
      </w:r>
    </w:p>
    <w:p w14:paraId="1F9F45F8" w14:textId="5259681C" w:rsidR="00BE19C2" w:rsidRPr="00BE19C2" w:rsidRDefault="00BE19C2" w:rsidP="00BE19C2">
      <w:pPr>
        <w:pStyle w:val="3NormalLevel3"/>
        <w:numPr>
          <w:ilvl w:val="0"/>
          <w:numId w:val="16"/>
        </w:numPr>
        <w:rPr>
          <w:u w:val="single"/>
        </w:rPr>
      </w:pPr>
      <w:proofErr w:type="gramStart"/>
      <w:r w:rsidRPr="00BE19C2">
        <w:rPr>
          <w:i/>
          <w:iCs/>
        </w:rPr>
        <w:t>.RadiationBoundary</w:t>
      </w:r>
      <w:proofErr w:type="gramEnd"/>
      <w:r w:rsidRPr="00BE19C2">
        <w:rPr>
          <w:i/>
          <w:iCs/>
        </w:rPr>
        <w:t>(Radiation,Height,PointNumber)</w:t>
      </w:r>
      <w:r w:rsidRPr="00BE19C2">
        <w:t xml:space="preserve"> : Returns Boundary</w:t>
      </w:r>
      <w:r>
        <w:t xml:space="preserve"> points with equal radiation value equal to entered</w:t>
      </w:r>
      <w:r w:rsidRPr="00BE19C2">
        <w:t xml:space="preserve"> Rad</w:t>
      </w:r>
      <w:r>
        <w:t>i</w:t>
      </w:r>
      <w:r w:rsidRPr="00BE19C2">
        <w:t>ation and entered height.</w:t>
      </w:r>
    </w:p>
    <w:p w14:paraId="2E6FDB95" w14:textId="69AAE77E" w:rsidR="00BE19C2" w:rsidRPr="00BE19C2" w:rsidRDefault="00BE19C2" w:rsidP="00BE19C2">
      <w:pPr>
        <w:pStyle w:val="3NormalLevel3"/>
        <w:numPr>
          <w:ilvl w:val="0"/>
          <w:numId w:val="16"/>
        </w:numPr>
      </w:pPr>
      <w:proofErr w:type="gramStart"/>
      <w:r w:rsidRPr="00BE19C2">
        <w:rPr>
          <w:i/>
          <w:iCs/>
        </w:rPr>
        <w:t>.OverPressure</w:t>
      </w:r>
      <w:proofErr w:type="gramEnd"/>
      <w:r w:rsidRPr="00BE19C2">
        <w:rPr>
          <w:i/>
          <w:iCs/>
        </w:rPr>
        <w:t>_at_Point(x,y,z)</w:t>
      </w:r>
      <w:r>
        <w:t xml:space="preserve"> : Returns over pressure value at entered point.</w:t>
      </w:r>
    </w:p>
    <w:p w14:paraId="505C47B6" w14:textId="1FB97769" w:rsidR="00BE19C2" w:rsidRPr="001B73FA" w:rsidRDefault="00BE19C2" w:rsidP="00BE19C2">
      <w:pPr>
        <w:pStyle w:val="3NormalLevel3"/>
        <w:numPr>
          <w:ilvl w:val="0"/>
          <w:numId w:val="16"/>
        </w:numPr>
        <w:rPr>
          <w:i/>
          <w:iCs/>
        </w:rPr>
      </w:pPr>
      <w:proofErr w:type="gramStart"/>
      <w:r w:rsidRPr="00BE19C2">
        <w:rPr>
          <w:i/>
          <w:iCs/>
        </w:rPr>
        <w:t>.OverPressureBoundary</w:t>
      </w:r>
      <w:proofErr w:type="gramEnd"/>
      <w:r w:rsidRPr="00BE19C2">
        <w:rPr>
          <w:i/>
          <w:iCs/>
        </w:rPr>
        <w:t>(OverPressure, Height, PointNumber)</w:t>
      </w:r>
      <w:r>
        <w:t xml:space="preserve"> : </w:t>
      </w:r>
      <w:r w:rsidRPr="00BE19C2">
        <w:t>Returns Boundary</w:t>
      </w:r>
      <w:r>
        <w:t xml:space="preserve"> points with equal Over pressure value equal to entered</w:t>
      </w:r>
      <w:r w:rsidRPr="00BE19C2">
        <w:t xml:space="preserve"> Rad</w:t>
      </w:r>
      <w:r>
        <w:t>i</w:t>
      </w:r>
      <w:r w:rsidRPr="00BE19C2">
        <w:t>ation and entered height.</w:t>
      </w:r>
    </w:p>
    <w:p w14:paraId="3AD947E3" w14:textId="7871BF27" w:rsidR="00CF1B5E" w:rsidRPr="00B54ED3" w:rsidRDefault="00CF1B5E" w:rsidP="00CF1B5E">
      <w:pPr>
        <w:pStyle w:val="3NormalLevel3"/>
      </w:pPr>
      <w:r w:rsidRPr="00B54ED3">
        <w:t xml:space="preserve">Example: To get Thermal radiation value </w:t>
      </w:r>
      <w:r w:rsidR="00E343AE" w:rsidRPr="00B54ED3">
        <w:t xml:space="preserve">of </w:t>
      </w:r>
      <w:r w:rsidR="00B54ED3">
        <w:t>a</w:t>
      </w:r>
      <w:r w:rsidRPr="00B54ED3">
        <w:t xml:space="preserve"> fired PlantUnit with tag 1 </w:t>
      </w:r>
      <w:r w:rsidR="00B54ED3">
        <w:t>at point with coordinate (5,8,2):</w:t>
      </w:r>
    </w:p>
    <w:p w14:paraId="2422F374" w14:textId="6C11D7ED" w:rsidR="00B54ED3" w:rsidRPr="00B54ED3" w:rsidRDefault="00544EC2" w:rsidP="00B54ED3">
      <w:pPr>
        <w:pStyle w:val="CodesLine"/>
      </w:pPr>
      <w:proofErr w:type="gramStart"/>
      <w:r>
        <w:t>opr.</w:t>
      </w:r>
      <w:r w:rsidR="00B54ED3" w:rsidRPr="00B54ED3">
        <w:rPr>
          <w:lang w:bidi="ar-SA"/>
        </w:rPr>
        <w:t>PlantUnits.ObjManager</w:t>
      </w:r>
      <w:proofErr w:type="gramEnd"/>
      <w:r w:rsidR="00B54ED3" w:rsidRPr="00B54ED3">
        <w:rPr>
          <w:lang w:bidi="ar-SA"/>
        </w:rPr>
        <w:t>.Objlst</w:t>
      </w:r>
      <w:r w:rsidR="00B54ED3" w:rsidRPr="00B54ED3">
        <w:t>[1].PhysicalEffectObject.Thermal_Radiation_at_Point(5,8,2)</w:t>
      </w:r>
    </w:p>
    <w:p w14:paraId="441C381A" w14:textId="3EBF2FAF" w:rsidR="00784F61" w:rsidRDefault="00784F61" w:rsidP="00784F61">
      <w:pPr>
        <w:pStyle w:val="Heading3"/>
      </w:pPr>
      <w:bookmarkStart w:id="70" w:name="_Toc126182702"/>
      <w:r w:rsidRPr="00784F61">
        <w:lastRenderedPageBreak/>
        <w:t>Connectors</w:t>
      </w:r>
      <w:bookmarkEnd w:id="70"/>
    </w:p>
    <w:p w14:paraId="455E26B7" w14:textId="77777777" w:rsidR="00B54ED3" w:rsidRDefault="00B54ED3" w:rsidP="00B54ED3">
      <w:pPr>
        <w:pStyle w:val="3NormalLevel3"/>
      </w:pPr>
      <w:r>
        <w:t>Nothing except what are defined by the user.</w:t>
      </w:r>
    </w:p>
    <w:p w14:paraId="4D3AFFAE" w14:textId="6F840049" w:rsidR="00784F61" w:rsidRDefault="00784F61" w:rsidP="00784F61">
      <w:pPr>
        <w:pStyle w:val="Heading3"/>
      </w:pPr>
      <w:bookmarkStart w:id="71" w:name="_Toc126182703"/>
      <w:r w:rsidRPr="00784F61">
        <w:t>Safety</w:t>
      </w:r>
      <w:bookmarkEnd w:id="71"/>
    </w:p>
    <w:p w14:paraId="564A4A31" w14:textId="77777777" w:rsidR="00B54ED3" w:rsidRDefault="00B54ED3" w:rsidP="00B54ED3">
      <w:pPr>
        <w:pStyle w:val="3NormalLevel3"/>
      </w:pPr>
      <w:r>
        <w:t>Nothing except what are defined by the user.</w:t>
      </w:r>
    </w:p>
    <w:p w14:paraId="65610E06" w14:textId="7E046280" w:rsidR="00784F61" w:rsidRDefault="00784F61" w:rsidP="00784F61">
      <w:pPr>
        <w:pStyle w:val="Heading3"/>
      </w:pPr>
      <w:bookmarkStart w:id="72" w:name="_Toc126182704"/>
      <w:r w:rsidRPr="00784F61">
        <w:t>PlantUnits</w:t>
      </w:r>
      <w:bookmarkEnd w:id="72"/>
    </w:p>
    <w:p w14:paraId="3D12893D" w14:textId="501E6982" w:rsidR="001C6537" w:rsidRPr="001C6537" w:rsidRDefault="001C6537" w:rsidP="001C6537">
      <w:pPr>
        <w:pStyle w:val="3NormalLevel3"/>
        <w:numPr>
          <w:ilvl w:val="0"/>
          <w:numId w:val="17"/>
        </w:numPr>
        <w:rPr>
          <w:i/>
          <w:iCs/>
        </w:rPr>
      </w:pPr>
      <w:proofErr w:type="gramStart"/>
      <w:r w:rsidRPr="001C6537">
        <w:rPr>
          <w:i/>
          <w:iCs/>
        </w:rPr>
        <w:t>.DamageSource</w:t>
      </w:r>
      <w:proofErr w:type="gramEnd"/>
      <w:r w:rsidRPr="001C6537">
        <w:rPr>
          <w:i/>
          <w:iCs/>
        </w:rPr>
        <w:t>:</w:t>
      </w:r>
      <w:r>
        <w:rPr>
          <w:i/>
          <w:iCs/>
        </w:rPr>
        <w:t xml:space="preserve"> </w:t>
      </w:r>
      <w:r w:rsidR="00585E4D">
        <w:t>Returns damage source name.</w:t>
      </w:r>
    </w:p>
    <w:p w14:paraId="0B27B537" w14:textId="6413F2B2" w:rsidR="001C6537" w:rsidRPr="001C6537" w:rsidRDefault="001C6537" w:rsidP="001C6537">
      <w:pPr>
        <w:pStyle w:val="3NormalLevel3"/>
        <w:numPr>
          <w:ilvl w:val="0"/>
          <w:numId w:val="17"/>
        </w:numPr>
        <w:rPr>
          <w:i/>
          <w:iCs/>
        </w:rPr>
      </w:pPr>
      <w:proofErr w:type="gramStart"/>
      <w:r w:rsidRPr="001C6537">
        <w:rPr>
          <w:i/>
          <w:iCs/>
        </w:rPr>
        <w:t>.DamageSourceTag</w:t>
      </w:r>
      <w:proofErr w:type="gramEnd"/>
      <w:r w:rsidRPr="001C6537">
        <w:rPr>
          <w:i/>
          <w:iCs/>
        </w:rPr>
        <w:t>:</w:t>
      </w:r>
      <w:r w:rsidR="00585E4D">
        <w:rPr>
          <w:i/>
          <w:iCs/>
        </w:rPr>
        <w:t xml:space="preserve"> </w:t>
      </w:r>
      <w:r w:rsidR="00585E4D">
        <w:t>Returns damage source tag.</w:t>
      </w:r>
    </w:p>
    <w:p w14:paraId="0D5FC079" w14:textId="669080DE" w:rsidR="001C6537" w:rsidRPr="001C6537" w:rsidRDefault="001C6537" w:rsidP="001C6537">
      <w:pPr>
        <w:pStyle w:val="3NormalLevel3"/>
        <w:numPr>
          <w:ilvl w:val="0"/>
          <w:numId w:val="17"/>
        </w:numPr>
        <w:rPr>
          <w:i/>
          <w:iCs/>
        </w:rPr>
      </w:pPr>
      <w:proofErr w:type="gramStart"/>
      <w:r w:rsidRPr="001C6537">
        <w:rPr>
          <w:i/>
          <w:iCs/>
        </w:rPr>
        <w:t>.DamageSourceDose</w:t>
      </w:r>
      <w:proofErr w:type="gramEnd"/>
      <w:r w:rsidRPr="001C6537">
        <w:rPr>
          <w:i/>
          <w:iCs/>
        </w:rPr>
        <w:t>:</w:t>
      </w:r>
      <w:r w:rsidR="00585E4D">
        <w:rPr>
          <w:i/>
          <w:iCs/>
        </w:rPr>
        <w:t xml:space="preserve"> </w:t>
      </w:r>
      <w:r w:rsidR="00585E4D">
        <w:t>Returns damage source dose.</w:t>
      </w:r>
    </w:p>
    <w:p w14:paraId="2D678BFE" w14:textId="0943A179" w:rsidR="001C6537" w:rsidRPr="001C6537" w:rsidRDefault="001C6537" w:rsidP="001C6537">
      <w:pPr>
        <w:pStyle w:val="3NormalLevel3"/>
        <w:numPr>
          <w:ilvl w:val="0"/>
          <w:numId w:val="17"/>
        </w:numPr>
        <w:rPr>
          <w:i/>
          <w:iCs/>
        </w:rPr>
      </w:pPr>
      <w:proofErr w:type="gramStart"/>
      <w:r w:rsidRPr="001C6537">
        <w:rPr>
          <w:i/>
          <w:iCs/>
        </w:rPr>
        <w:t>.DamageSourceType</w:t>
      </w:r>
      <w:proofErr w:type="gramEnd"/>
      <w:r w:rsidRPr="001C6537">
        <w:rPr>
          <w:i/>
          <w:iCs/>
        </w:rPr>
        <w:t>:</w:t>
      </w:r>
      <w:r w:rsidR="00585E4D">
        <w:rPr>
          <w:i/>
          <w:iCs/>
        </w:rPr>
        <w:t xml:space="preserve"> </w:t>
      </w:r>
      <w:r w:rsidR="00585E4D">
        <w:t>Returns damage source type.</w:t>
      </w:r>
    </w:p>
    <w:p w14:paraId="7872654A" w14:textId="0E665E5A" w:rsidR="001C6537" w:rsidRPr="001C6537" w:rsidRDefault="001C6537" w:rsidP="001C6537">
      <w:pPr>
        <w:pStyle w:val="3NormalLevel3"/>
        <w:numPr>
          <w:ilvl w:val="0"/>
          <w:numId w:val="17"/>
        </w:numPr>
        <w:rPr>
          <w:i/>
          <w:iCs/>
        </w:rPr>
      </w:pPr>
      <w:proofErr w:type="gramStart"/>
      <w:r w:rsidRPr="001C6537">
        <w:rPr>
          <w:i/>
          <w:iCs/>
        </w:rPr>
        <w:t>.DamageFragilityTag</w:t>
      </w:r>
      <w:proofErr w:type="gramEnd"/>
      <w:r w:rsidRPr="001C6537">
        <w:rPr>
          <w:i/>
          <w:iCs/>
        </w:rPr>
        <w:t>:</w:t>
      </w:r>
      <w:r w:rsidR="00585E4D">
        <w:rPr>
          <w:i/>
          <w:iCs/>
        </w:rPr>
        <w:t xml:space="preserve"> </w:t>
      </w:r>
      <w:r w:rsidR="0063561B">
        <w:t>Returns Fragility/Probit tag that cause damage.</w:t>
      </w:r>
    </w:p>
    <w:p w14:paraId="57A4B5CD" w14:textId="3AA0374F" w:rsidR="001C6537" w:rsidRPr="001C6537" w:rsidRDefault="001C6537" w:rsidP="001C6537">
      <w:pPr>
        <w:pStyle w:val="3NormalLevel3"/>
        <w:numPr>
          <w:ilvl w:val="0"/>
          <w:numId w:val="17"/>
        </w:numPr>
        <w:rPr>
          <w:i/>
          <w:iCs/>
        </w:rPr>
      </w:pPr>
      <w:proofErr w:type="gramStart"/>
      <w:r w:rsidRPr="001C6537">
        <w:rPr>
          <w:i/>
          <w:iCs/>
        </w:rPr>
        <w:t>.DamageLevel</w:t>
      </w:r>
      <w:proofErr w:type="gramEnd"/>
      <w:r w:rsidRPr="001C6537">
        <w:rPr>
          <w:i/>
          <w:iCs/>
        </w:rPr>
        <w:t>:</w:t>
      </w:r>
      <w:r w:rsidR="0063561B">
        <w:t xml:space="preserve"> Returns damage level.</w:t>
      </w:r>
    </w:p>
    <w:p w14:paraId="693DD6B2" w14:textId="432B7D07" w:rsidR="001C6537" w:rsidRPr="001C6537" w:rsidRDefault="001C6537" w:rsidP="001C6537">
      <w:pPr>
        <w:pStyle w:val="3NormalLevel3"/>
        <w:numPr>
          <w:ilvl w:val="0"/>
          <w:numId w:val="17"/>
        </w:numPr>
        <w:rPr>
          <w:i/>
          <w:iCs/>
        </w:rPr>
      </w:pPr>
      <w:proofErr w:type="gramStart"/>
      <w:r w:rsidRPr="001C6537">
        <w:rPr>
          <w:i/>
          <w:iCs/>
        </w:rPr>
        <w:t>.OutFlowModelTag</w:t>
      </w:r>
      <w:proofErr w:type="gramEnd"/>
      <w:r w:rsidRPr="001C6537">
        <w:rPr>
          <w:i/>
          <w:iCs/>
        </w:rPr>
        <w:t>:</w:t>
      </w:r>
      <w:r w:rsidR="0063561B">
        <w:t xml:space="preserve"> Returns Outflow model tag.</w:t>
      </w:r>
    </w:p>
    <w:p w14:paraId="04624C73" w14:textId="56F79E99" w:rsidR="001C6537" w:rsidRPr="001C6537" w:rsidRDefault="001C6537" w:rsidP="001C6537">
      <w:pPr>
        <w:pStyle w:val="3NormalLevel3"/>
        <w:numPr>
          <w:ilvl w:val="0"/>
          <w:numId w:val="17"/>
        </w:numPr>
        <w:rPr>
          <w:i/>
          <w:iCs/>
        </w:rPr>
      </w:pPr>
      <w:proofErr w:type="gramStart"/>
      <w:r w:rsidRPr="001C6537">
        <w:rPr>
          <w:i/>
          <w:iCs/>
        </w:rPr>
        <w:t>.OutFlowModelname</w:t>
      </w:r>
      <w:proofErr w:type="gramEnd"/>
      <w:r w:rsidRPr="001C6537">
        <w:rPr>
          <w:i/>
          <w:iCs/>
        </w:rPr>
        <w:t>:</w:t>
      </w:r>
      <w:r w:rsidR="0063561B">
        <w:t xml:space="preserve"> Returns Outflow model name.</w:t>
      </w:r>
    </w:p>
    <w:p w14:paraId="1DF66B92" w14:textId="3830E83F" w:rsidR="001C6537" w:rsidRPr="001C6537" w:rsidRDefault="001C6537" w:rsidP="001C6537">
      <w:pPr>
        <w:pStyle w:val="3NormalLevel3"/>
        <w:numPr>
          <w:ilvl w:val="0"/>
          <w:numId w:val="17"/>
        </w:numPr>
        <w:rPr>
          <w:i/>
          <w:iCs/>
        </w:rPr>
      </w:pPr>
      <w:proofErr w:type="gramStart"/>
      <w:r w:rsidRPr="001C6537">
        <w:rPr>
          <w:i/>
          <w:iCs/>
        </w:rPr>
        <w:t>.OutFlowModelObject</w:t>
      </w:r>
      <w:proofErr w:type="gramEnd"/>
      <w:r w:rsidRPr="001C6537">
        <w:rPr>
          <w:i/>
          <w:iCs/>
        </w:rPr>
        <w:t>:</w:t>
      </w:r>
      <w:r w:rsidR="0063561B">
        <w:t xml:space="preserve"> Returns Outflow model object.</w:t>
      </w:r>
    </w:p>
    <w:p w14:paraId="11898F9E" w14:textId="0F859B10" w:rsidR="001C6537" w:rsidRPr="001C6537" w:rsidRDefault="001C6537" w:rsidP="001C6537">
      <w:pPr>
        <w:pStyle w:val="3NormalLevel3"/>
        <w:numPr>
          <w:ilvl w:val="0"/>
          <w:numId w:val="17"/>
        </w:numPr>
        <w:rPr>
          <w:i/>
          <w:iCs/>
        </w:rPr>
      </w:pPr>
      <w:proofErr w:type="gramStart"/>
      <w:r w:rsidRPr="001C6537">
        <w:rPr>
          <w:i/>
          <w:iCs/>
        </w:rPr>
        <w:t>.DispersionSpreadModelTag</w:t>
      </w:r>
      <w:proofErr w:type="gramEnd"/>
      <w:r w:rsidRPr="001C6537">
        <w:rPr>
          <w:i/>
          <w:iCs/>
        </w:rPr>
        <w:t>:</w:t>
      </w:r>
      <w:r w:rsidR="0063561B">
        <w:t xml:space="preserve"> Returns Dispersion model tag.</w:t>
      </w:r>
    </w:p>
    <w:p w14:paraId="65575020" w14:textId="3F16CE2A" w:rsidR="001C6537" w:rsidRPr="001C6537" w:rsidRDefault="001C6537" w:rsidP="001C6537">
      <w:pPr>
        <w:pStyle w:val="3NormalLevel3"/>
        <w:numPr>
          <w:ilvl w:val="0"/>
          <w:numId w:val="17"/>
        </w:numPr>
        <w:rPr>
          <w:i/>
          <w:iCs/>
        </w:rPr>
      </w:pPr>
      <w:proofErr w:type="gramStart"/>
      <w:r w:rsidRPr="001C6537">
        <w:rPr>
          <w:i/>
          <w:iCs/>
        </w:rPr>
        <w:t>.DispersionSpreadModelname</w:t>
      </w:r>
      <w:proofErr w:type="gramEnd"/>
      <w:r w:rsidRPr="001C6537">
        <w:rPr>
          <w:i/>
          <w:iCs/>
        </w:rPr>
        <w:t>:</w:t>
      </w:r>
      <w:r w:rsidR="0063561B">
        <w:t xml:space="preserve"> Returns Dispersion model name.</w:t>
      </w:r>
    </w:p>
    <w:p w14:paraId="4AB11937" w14:textId="14F6A017" w:rsidR="001C6537" w:rsidRPr="001C6537" w:rsidRDefault="001C6537" w:rsidP="001C6537">
      <w:pPr>
        <w:pStyle w:val="3NormalLevel3"/>
        <w:numPr>
          <w:ilvl w:val="0"/>
          <w:numId w:val="17"/>
        </w:numPr>
        <w:rPr>
          <w:i/>
          <w:iCs/>
        </w:rPr>
      </w:pPr>
      <w:proofErr w:type="gramStart"/>
      <w:r w:rsidRPr="001C6537">
        <w:rPr>
          <w:i/>
          <w:iCs/>
        </w:rPr>
        <w:t>.DispersionSpreadModelObject</w:t>
      </w:r>
      <w:proofErr w:type="gramEnd"/>
      <w:r w:rsidRPr="001C6537">
        <w:rPr>
          <w:i/>
          <w:iCs/>
        </w:rPr>
        <w:t>:</w:t>
      </w:r>
      <w:r w:rsidR="0063561B">
        <w:rPr>
          <w:i/>
          <w:iCs/>
        </w:rPr>
        <w:t xml:space="preserve"> </w:t>
      </w:r>
      <w:r w:rsidR="0063561B">
        <w:t>Returns Dispersion model Object.</w:t>
      </w:r>
    </w:p>
    <w:p w14:paraId="072134D7" w14:textId="69872093" w:rsidR="001C6537" w:rsidRPr="001C6537" w:rsidRDefault="001C6537" w:rsidP="001C6537">
      <w:pPr>
        <w:pStyle w:val="3NormalLevel3"/>
        <w:numPr>
          <w:ilvl w:val="0"/>
          <w:numId w:val="17"/>
        </w:numPr>
        <w:rPr>
          <w:i/>
          <w:iCs/>
        </w:rPr>
      </w:pPr>
      <w:proofErr w:type="gramStart"/>
      <w:r w:rsidRPr="001C6537">
        <w:rPr>
          <w:i/>
          <w:iCs/>
        </w:rPr>
        <w:t>.PhysicalEffectModelTag</w:t>
      </w:r>
      <w:proofErr w:type="gramEnd"/>
      <w:r w:rsidRPr="001C6537">
        <w:rPr>
          <w:i/>
          <w:iCs/>
        </w:rPr>
        <w:t>:</w:t>
      </w:r>
      <w:r w:rsidR="0063561B">
        <w:t xml:space="preserve"> Returns Physical effect model tag.</w:t>
      </w:r>
    </w:p>
    <w:p w14:paraId="1FF4D820" w14:textId="72819748" w:rsidR="001C6537" w:rsidRPr="001C6537" w:rsidRDefault="001C6537" w:rsidP="001C6537">
      <w:pPr>
        <w:pStyle w:val="3NormalLevel3"/>
        <w:numPr>
          <w:ilvl w:val="0"/>
          <w:numId w:val="17"/>
        </w:numPr>
        <w:rPr>
          <w:i/>
          <w:iCs/>
        </w:rPr>
      </w:pPr>
      <w:proofErr w:type="gramStart"/>
      <w:r w:rsidRPr="001C6537">
        <w:rPr>
          <w:i/>
          <w:iCs/>
        </w:rPr>
        <w:t>.PhysicalEffectModelname</w:t>
      </w:r>
      <w:proofErr w:type="gramEnd"/>
      <w:r w:rsidRPr="001C6537">
        <w:rPr>
          <w:i/>
          <w:iCs/>
        </w:rPr>
        <w:t>:</w:t>
      </w:r>
      <w:r w:rsidR="0063561B" w:rsidRPr="0063561B">
        <w:t xml:space="preserve"> </w:t>
      </w:r>
      <w:r w:rsidR="0063561B">
        <w:t>Returns Physical effect model name.</w:t>
      </w:r>
    </w:p>
    <w:p w14:paraId="46A62C5F" w14:textId="07C0C7E8" w:rsidR="00784F61" w:rsidRPr="00487530" w:rsidRDefault="001C6537" w:rsidP="001C6537">
      <w:pPr>
        <w:pStyle w:val="3NormalLevel3"/>
        <w:numPr>
          <w:ilvl w:val="0"/>
          <w:numId w:val="17"/>
        </w:numPr>
        <w:rPr>
          <w:i/>
          <w:iCs/>
        </w:rPr>
      </w:pPr>
      <w:proofErr w:type="gramStart"/>
      <w:r w:rsidRPr="001C6537">
        <w:rPr>
          <w:i/>
          <w:iCs/>
        </w:rPr>
        <w:t>.PhysicalEffectObject</w:t>
      </w:r>
      <w:proofErr w:type="gramEnd"/>
      <w:r w:rsidRPr="001C6537">
        <w:rPr>
          <w:i/>
          <w:iCs/>
        </w:rPr>
        <w:t>:</w:t>
      </w:r>
      <w:r w:rsidR="0063561B">
        <w:rPr>
          <w:i/>
          <w:iCs/>
        </w:rPr>
        <w:t xml:space="preserve"> </w:t>
      </w:r>
      <w:r w:rsidR="0063561B">
        <w:t>Returns Physical effect model object.</w:t>
      </w:r>
    </w:p>
    <w:p w14:paraId="09C1B785" w14:textId="07A88B07" w:rsidR="00487530" w:rsidRDefault="00487530" w:rsidP="00487530">
      <w:pPr>
        <w:pStyle w:val="Heading3"/>
      </w:pPr>
      <w:r>
        <w:t>NodesGroup</w:t>
      </w:r>
    </w:p>
    <w:p w14:paraId="22F601B2" w14:textId="24353EE8" w:rsidR="00487530" w:rsidRPr="00487530" w:rsidRDefault="00487530" w:rsidP="00487530">
      <w:pPr>
        <w:pStyle w:val="3NormalLevel3"/>
        <w:numPr>
          <w:ilvl w:val="0"/>
          <w:numId w:val="18"/>
        </w:numPr>
        <w:rPr>
          <w:i/>
          <w:iCs/>
        </w:rPr>
      </w:pPr>
      <w:proofErr w:type="gramStart"/>
      <w:r w:rsidRPr="00487530">
        <w:rPr>
          <w:i/>
          <w:iCs/>
        </w:rPr>
        <w:t>.isDamagedList</w:t>
      </w:r>
      <w:proofErr w:type="gramEnd"/>
      <w:r>
        <w:rPr>
          <w:i/>
          <w:iCs/>
        </w:rPr>
        <w:t xml:space="preserve">: </w:t>
      </w:r>
      <w:r>
        <w:t>Returns list of damage condition of each node</w:t>
      </w:r>
      <w:r w:rsidRPr="00487530">
        <w:rPr>
          <w:i/>
          <w:iCs/>
        </w:rPr>
        <w:t xml:space="preserve">    </w:t>
      </w:r>
    </w:p>
    <w:p w14:paraId="52ABD843" w14:textId="43492735" w:rsidR="00487530" w:rsidRPr="00487530" w:rsidRDefault="00487530" w:rsidP="00487530">
      <w:pPr>
        <w:pStyle w:val="3NormalLevel3"/>
        <w:numPr>
          <w:ilvl w:val="0"/>
          <w:numId w:val="18"/>
        </w:numPr>
        <w:rPr>
          <w:i/>
          <w:iCs/>
        </w:rPr>
      </w:pPr>
      <w:proofErr w:type="gramStart"/>
      <w:r w:rsidRPr="00487530">
        <w:rPr>
          <w:i/>
          <w:iCs/>
        </w:rPr>
        <w:t>.DamageSource</w:t>
      </w:r>
      <w:proofErr w:type="gramEnd"/>
      <w:r>
        <w:rPr>
          <w:i/>
          <w:iCs/>
        </w:rPr>
        <w:t xml:space="preserve">: </w:t>
      </w:r>
      <w:r>
        <w:t>Returns list of damage source name of each node</w:t>
      </w:r>
      <w:r w:rsidRPr="00487530">
        <w:rPr>
          <w:i/>
          <w:iCs/>
        </w:rPr>
        <w:t xml:space="preserve">      </w:t>
      </w:r>
    </w:p>
    <w:p w14:paraId="259470F0" w14:textId="5D58ACAB" w:rsidR="00487530" w:rsidRPr="00487530" w:rsidRDefault="00487530" w:rsidP="00487530">
      <w:pPr>
        <w:pStyle w:val="3NormalLevel3"/>
        <w:numPr>
          <w:ilvl w:val="0"/>
          <w:numId w:val="18"/>
        </w:numPr>
        <w:rPr>
          <w:i/>
          <w:iCs/>
        </w:rPr>
      </w:pPr>
      <w:proofErr w:type="gramStart"/>
      <w:r w:rsidRPr="00487530">
        <w:rPr>
          <w:i/>
          <w:iCs/>
        </w:rPr>
        <w:t>.DamageSourceTag</w:t>
      </w:r>
      <w:proofErr w:type="gramEnd"/>
      <w:r>
        <w:rPr>
          <w:i/>
          <w:iCs/>
        </w:rPr>
        <w:t xml:space="preserve">: </w:t>
      </w:r>
      <w:r>
        <w:t>Returns list of damage source tag of each node</w:t>
      </w:r>
      <w:r w:rsidRPr="00487530">
        <w:rPr>
          <w:i/>
          <w:iCs/>
        </w:rPr>
        <w:t xml:space="preserve">    </w:t>
      </w:r>
    </w:p>
    <w:p w14:paraId="4ABD5E8F" w14:textId="4B1B1E36" w:rsidR="00487530" w:rsidRPr="00487530" w:rsidRDefault="00487530" w:rsidP="00487530">
      <w:pPr>
        <w:pStyle w:val="3NormalLevel3"/>
        <w:numPr>
          <w:ilvl w:val="0"/>
          <w:numId w:val="18"/>
        </w:numPr>
        <w:rPr>
          <w:i/>
          <w:iCs/>
        </w:rPr>
      </w:pPr>
      <w:proofErr w:type="gramStart"/>
      <w:r w:rsidRPr="00487530">
        <w:rPr>
          <w:i/>
          <w:iCs/>
        </w:rPr>
        <w:t>.DamageSourceDose</w:t>
      </w:r>
      <w:proofErr w:type="gramEnd"/>
      <w:r>
        <w:rPr>
          <w:i/>
          <w:iCs/>
        </w:rPr>
        <w:t xml:space="preserve">: </w:t>
      </w:r>
      <w:r>
        <w:t>Returns list of damage source dose of each node</w:t>
      </w:r>
      <w:r w:rsidRPr="00487530">
        <w:rPr>
          <w:i/>
          <w:iCs/>
        </w:rPr>
        <w:t xml:space="preserve">    </w:t>
      </w:r>
    </w:p>
    <w:p w14:paraId="5DE176B4" w14:textId="06E48FA3" w:rsidR="00487530" w:rsidRPr="00487530" w:rsidRDefault="00487530" w:rsidP="00487530">
      <w:pPr>
        <w:pStyle w:val="3NormalLevel3"/>
        <w:numPr>
          <w:ilvl w:val="0"/>
          <w:numId w:val="18"/>
        </w:numPr>
        <w:rPr>
          <w:i/>
          <w:iCs/>
        </w:rPr>
      </w:pPr>
      <w:proofErr w:type="gramStart"/>
      <w:r w:rsidRPr="00487530">
        <w:rPr>
          <w:i/>
          <w:iCs/>
        </w:rPr>
        <w:t>.DamageSourceType</w:t>
      </w:r>
      <w:proofErr w:type="gramEnd"/>
      <w:r>
        <w:rPr>
          <w:i/>
          <w:iCs/>
        </w:rPr>
        <w:t xml:space="preserve">: </w:t>
      </w:r>
      <w:r>
        <w:t>Returns list of damage source type of each node</w:t>
      </w:r>
      <w:r w:rsidRPr="00487530">
        <w:rPr>
          <w:i/>
          <w:iCs/>
        </w:rPr>
        <w:t xml:space="preserve">    </w:t>
      </w:r>
    </w:p>
    <w:p w14:paraId="2D93C0AB" w14:textId="1BC14FFB" w:rsidR="00487530" w:rsidRPr="00487530" w:rsidRDefault="00487530" w:rsidP="00487530">
      <w:pPr>
        <w:pStyle w:val="3NormalLevel3"/>
        <w:numPr>
          <w:ilvl w:val="0"/>
          <w:numId w:val="18"/>
        </w:numPr>
        <w:rPr>
          <w:i/>
          <w:iCs/>
        </w:rPr>
      </w:pPr>
      <w:proofErr w:type="gramStart"/>
      <w:r w:rsidRPr="00487530">
        <w:rPr>
          <w:i/>
          <w:iCs/>
        </w:rPr>
        <w:t>.Radiation</w:t>
      </w:r>
      <w:proofErr w:type="gramEnd"/>
      <w:r w:rsidRPr="00487530">
        <w:rPr>
          <w:i/>
          <w:iCs/>
        </w:rPr>
        <w:t>_Intensity</w:t>
      </w:r>
      <w:r>
        <w:rPr>
          <w:i/>
          <w:iCs/>
        </w:rPr>
        <w:t xml:space="preserve">: </w:t>
      </w:r>
      <w:r>
        <w:t>Returns list of Radiation dose of each node</w:t>
      </w:r>
      <w:r w:rsidRPr="00487530">
        <w:rPr>
          <w:i/>
          <w:iCs/>
        </w:rPr>
        <w:t xml:space="preserve">    </w:t>
      </w:r>
    </w:p>
    <w:p w14:paraId="18531B78" w14:textId="7DECEA14" w:rsidR="00487530" w:rsidRPr="00487530" w:rsidRDefault="00487530" w:rsidP="00487530">
      <w:pPr>
        <w:pStyle w:val="3NormalLevel3"/>
        <w:numPr>
          <w:ilvl w:val="0"/>
          <w:numId w:val="18"/>
        </w:numPr>
        <w:rPr>
          <w:i/>
          <w:iCs/>
        </w:rPr>
      </w:pPr>
      <w:proofErr w:type="gramStart"/>
      <w:r w:rsidRPr="00487530">
        <w:rPr>
          <w:i/>
          <w:iCs/>
        </w:rPr>
        <w:t>.OverPressure</w:t>
      </w:r>
      <w:proofErr w:type="gramEnd"/>
      <w:r w:rsidRPr="00487530">
        <w:rPr>
          <w:i/>
          <w:iCs/>
        </w:rPr>
        <w:t>_Intensity</w:t>
      </w:r>
      <w:r>
        <w:rPr>
          <w:i/>
          <w:iCs/>
        </w:rPr>
        <w:t xml:space="preserve">: </w:t>
      </w:r>
      <w:r>
        <w:t>Returns list of OverPressure dose of each node</w:t>
      </w:r>
      <w:r w:rsidRPr="00487530">
        <w:rPr>
          <w:i/>
          <w:iCs/>
        </w:rPr>
        <w:t xml:space="preserve">    </w:t>
      </w:r>
    </w:p>
    <w:p w14:paraId="04A1455B" w14:textId="77777777" w:rsidR="006B4788" w:rsidRPr="006B4788" w:rsidRDefault="00487530" w:rsidP="00487530">
      <w:pPr>
        <w:pStyle w:val="3NormalLevel3"/>
        <w:numPr>
          <w:ilvl w:val="0"/>
          <w:numId w:val="18"/>
        </w:numPr>
        <w:rPr>
          <w:i/>
          <w:iCs/>
        </w:rPr>
      </w:pPr>
      <w:proofErr w:type="gramStart"/>
      <w:r w:rsidRPr="00487530">
        <w:rPr>
          <w:i/>
          <w:iCs/>
        </w:rPr>
        <w:t>.Toxic</w:t>
      </w:r>
      <w:proofErr w:type="gramEnd"/>
      <w:r w:rsidRPr="00487530">
        <w:rPr>
          <w:i/>
          <w:iCs/>
        </w:rPr>
        <w:t>_Intensity</w:t>
      </w:r>
      <w:r>
        <w:rPr>
          <w:i/>
          <w:iCs/>
        </w:rPr>
        <w:t xml:space="preserve">: </w:t>
      </w:r>
      <w:r>
        <w:t>Returns list of Toxic dose of each material of each node</w:t>
      </w:r>
    </w:p>
    <w:p w14:paraId="7B69B43A" w14:textId="6DF18EA7" w:rsidR="006B4788" w:rsidRPr="006B4788" w:rsidRDefault="006B4788" w:rsidP="00487530">
      <w:pPr>
        <w:pStyle w:val="3NormalLevel3"/>
        <w:numPr>
          <w:ilvl w:val="0"/>
          <w:numId w:val="18"/>
        </w:numPr>
        <w:rPr>
          <w:i/>
          <w:iCs/>
        </w:rPr>
      </w:pPr>
      <w:proofErr w:type="gramStart"/>
      <w:r>
        <w:rPr>
          <w:i/>
          <w:iCs/>
        </w:rPr>
        <w:lastRenderedPageBreak/>
        <w:t>.Radiation</w:t>
      </w:r>
      <w:proofErr w:type="gramEnd"/>
      <w:r>
        <w:rPr>
          <w:i/>
          <w:iCs/>
        </w:rPr>
        <w:t xml:space="preserve">_Probit: </w:t>
      </w:r>
      <w:r w:rsidR="00CC3186">
        <w:t>Returns list of probit value corresponding to the Radiation value at each node [Probit(Radiation)]</w:t>
      </w:r>
    </w:p>
    <w:p w14:paraId="3683B8BE" w14:textId="5B911D91" w:rsidR="006B4788" w:rsidRPr="006B4788" w:rsidRDefault="006B4788" w:rsidP="006B4788">
      <w:pPr>
        <w:pStyle w:val="3NormalLevel3"/>
        <w:numPr>
          <w:ilvl w:val="0"/>
          <w:numId w:val="18"/>
        </w:numPr>
        <w:rPr>
          <w:i/>
          <w:iCs/>
        </w:rPr>
      </w:pPr>
      <w:proofErr w:type="gramStart"/>
      <w:r>
        <w:rPr>
          <w:i/>
          <w:iCs/>
        </w:rPr>
        <w:t>.OverPressure</w:t>
      </w:r>
      <w:proofErr w:type="gramEnd"/>
      <w:r>
        <w:rPr>
          <w:i/>
          <w:iCs/>
        </w:rPr>
        <w:t xml:space="preserve">_Probit: </w:t>
      </w:r>
      <w:r>
        <w:t xml:space="preserve">Returns list of </w:t>
      </w:r>
      <w:r w:rsidR="00CC3186">
        <w:t xml:space="preserve">probit value corresponding to the </w:t>
      </w:r>
      <w:r w:rsidRPr="006B4788">
        <w:t>OverPressure</w:t>
      </w:r>
      <w:r w:rsidR="00CC3186">
        <w:t xml:space="preserve"> value</w:t>
      </w:r>
      <w:r>
        <w:t xml:space="preserve"> </w:t>
      </w:r>
      <w:r w:rsidR="00CC3186">
        <w:t>at</w:t>
      </w:r>
      <w:r>
        <w:t xml:space="preserve"> each node</w:t>
      </w:r>
      <w:r w:rsidR="00CC3186">
        <w:t xml:space="preserve"> [Probit(OverPressure)]</w:t>
      </w:r>
    </w:p>
    <w:p w14:paraId="67EA373A" w14:textId="3C467874" w:rsidR="00487530" w:rsidRPr="00487530" w:rsidRDefault="00487530" w:rsidP="006B4788">
      <w:pPr>
        <w:pStyle w:val="3NormalLevel3"/>
        <w:ind w:left="2160"/>
        <w:rPr>
          <w:i/>
          <w:iCs/>
        </w:rPr>
      </w:pPr>
      <w:r w:rsidRPr="00487530">
        <w:rPr>
          <w:i/>
          <w:iCs/>
        </w:rPr>
        <w:t xml:space="preserve"> </w:t>
      </w:r>
    </w:p>
    <w:p w14:paraId="75432AB6" w14:textId="0DA40582" w:rsidR="005E344B" w:rsidRDefault="005E344B" w:rsidP="00C23920">
      <w:pPr>
        <w:pStyle w:val="Heading2"/>
      </w:pPr>
      <w:bookmarkStart w:id="73" w:name="_Toc126182705"/>
      <w:r>
        <w:t>PostProcess Subpackage</w:t>
      </w:r>
      <w:bookmarkEnd w:id="73"/>
    </w:p>
    <w:p w14:paraId="68740459" w14:textId="603DFBCC" w:rsidR="005E344B" w:rsidRDefault="005E344B" w:rsidP="005E344B">
      <w:pPr>
        <w:pStyle w:val="2NormalLevel2"/>
      </w:pPr>
      <w:r>
        <w:t>In this subpackage, some specific data are exported from recorders. Currently there are ObjsRecorder and Recorder modules for recording. In the following the modules in the PostProcess packages are described.</w:t>
      </w:r>
    </w:p>
    <w:p w14:paraId="44F1A404" w14:textId="41DC4E7D" w:rsidR="005E344B" w:rsidRDefault="005E344B" w:rsidP="005E344B">
      <w:pPr>
        <w:pStyle w:val="Heading3"/>
      </w:pPr>
      <w:bookmarkStart w:id="74" w:name="_Toc126182706"/>
      <w:bookmarkStart w:id="75" w:name="_Hlk126054721"/>
      <w:r w:rsidRPr="005E344B">
        <w:t>ObjsRecorderPP</w:t>
      </w:r>
      <w:bookmarkEnd w:id="74"/>
    </w:p>
    <w:bookmarkEnd w:id="75"/>
    <w:p w14:paraId="3BBBDC57" w14:textId="75009B17" w:rsidR="005E344B" w:rsidRDefault="005E344B" w:rsidP="005E344B">
      <w:pPr>
        <w:pStyle w:val="3NormalLevel3"/>
      </w:pPr>
      <w:r>
        <w:t>This module takes the name of the recorded ObjsRecorder filename and returns a dictionary of analyzed resulted data. Example:</w:t>
      </w:r>
    </w:p>
    <w:p w14:paraId="6711DF69" w14:textId="1D974419" w:rsidR="005E344B" w:rsidRPr="005E344B" w:rsidRDefault="005E344B" w:rsidP="005E344B">
      <w:pPr>
        <w:pStyle w:val="CodesLine"/>
        <w:rPr>
          <w:lang w:bidi="ar-SA"/>
        </w:rPr>
      </w:pPr>
      <w:proofErr w:type="gramStart"/>
      <w:r w:rsidRPr="005E344B">
        <w:rPr>
          <w:lang w:bidi="ar-SA"/>
        </w:rPr>
        <w:t>Results=</w:t>
      </w:r>
      <w:r w:rsidR="00544EC2">
        <w:rPr>
          <w:lang w:bidi="ar-SA"/>
        </w:rPr>
        <w:t>opr.</w:t>
      </w:r>
      <w:r w:rsidRPr="005E344B">
        <w:rPr>
          <w:lang w:bidi="ar-SA"/>
        </w:rPr>
        <w:t>PostProcess.ObjsRecorderPP.Analyze</w:t>
      </w:r>
      <w:proofErr w:type="gramEnd"/>
      <w:r w:rsidRPr="005E344B">
        <w:rPr>
          <w:lang w:bidi="ar-SA"/>
        </w:rPr>
        <w:t>(</w:t>
      </w:r>
      <w:r w:rsidRPr="005E344B">
        <w:rPr>
          <w:color w:val="CE9178"/>
          <w:lang w:bidi="ar-SA"/>
        </w:rPr>
        <w:t>'</w:t>
      </w:r>
      <w:r>
        <w:rPr>
          <w:color w:val="CE9178"/>
          <w:lang w:bidi="ar-SA"/>
        </w:rPr>
        <w:t>PetrochemicalModel</w:t>
      </w:r>
      <w:r w:rsidRPr="005E344B">
        <w:rPr>
          <w:color w:val="CE9178"/>
          <w:lang w:bidi="ar-SA"/>
        </w:rPr>
        <w:t>'</w:t>
      </w:r>
      <w:r w:rsidRPr="005E344B">
        <w:rPr>
          <w:lang w:bidi="ar-SA"/>
        </w:rPr>
        <w:t>,100)</w:t>
      </w:r>
    </w:p>
    <w:p w14:paraId="334AB7D1" w14:textId="09C6C130" w:rsidR="005E344B" w:rsidRDefault="005E344B" w:rsidP="005E344B">
      <w:pPr>
        <w:pStyle w:val="3NormalLevel3"/>
      </w:pPr>
      <w:r>
        <w:t xml:space="preserve">In the above example </w:t>
      </w:r>
      <w:r w:rsidRPr="005E344B">
        <w:rPr>
          <w:color w:val="CE9178"/>
          <w:lang w:bidi="ar-SA"/>
        </w:rPr>
        <w:t>'</w:t>
      </w:r>
      <w:r>
        <w:rPr>
          <w:color w:val="CE9178"/>
          <w:lang w:bidi="ar-SA"/>
        </w:rPr>
        <w:t>PetrochemicalModel</w:t>
      </w:r>
      <w:r w:rsidRPr="005E344B">
        <w:rPr>
          <w:color w:val="CE9178"/>
          <w:lang w:bidi="ar-SA"/>
        </w:rPr>
        <w:t>'</w:t>
      </w:r>
      <w:r>
        <w:rPr>
          <w:color w:val="CE9178"/>
          <w:lang w:bidi="ar-SA"/>
        </w:rPr>
        <w:t xml:space="preserve"> </w:t>
      </w:r>
      <w:r w:rsidRPr="005E344B">
        <w:t>is the file</w:t>
      </w:r>
      <w:r>
        <w:t xml:space="preserve">name of the ObjsRecoder that recorded all the scenarios of the model and is located on the hard disk. </w:t>
      </w:r>
      <w:r w:rsidR="00174D02">
        <w:t>Above analyze returns a dictionary that its keys and values are described in the following.</w:t>
      </w:r>
    </w:p>
    <w:p w14:paraId="5966FAEE" w14:textId="47A2CA37" w:rsidR="00174D02" w:rsidRDefault="00174D02" w:rsidP="00174D02">
      <w:pPr>
        <w:pStyle w:val="Heading4"/>
        <w:rPr>
          <w:rFonts w:eastAsia="Times New Roman"/>
          <w:lang w:bidi="ar-SA"/>
        </w:rPr>
      </w:pPr>
      <w:r w:rsidRPr="00174D02">
        <w:rPr>
          <w:rFonts w:eastAsia="Times New Roman"/>
          <w:lang w:bidi="ar-SA"/>
        </w:rPr>
        <w:t>DamagedLevelList</w:t>
      </w:r>
    </w:p>
    <w:p w14:paraId="4B347AB8" w14:textId="4BB1BD90" w:rsidR="00174D02" w:rsidRDefault="00174D02" w:rsidP="00174D02">
      <w:pPr>
        <w:pStyle w:val="3NormalLevel3"/>
        <w:rPr>
          <w:lang w:bidi="ar-SA"/>
        </w:rPr>
      </w:pPr>
      <w:r>
        <w:rPr>
          <w:lang w:bidi="ar-SA"/>
        </w:rPr>
        <w:t>By calling this key, a list of dictionaries will be shown that each dictionary is related to a scenario and shows tag of the elements and level of damage. Example:</w:t>
      </w:r>
    </w:p>
    <w:p w14:paraId="32B2BFBC" w14:textId="2647E948" w:rsidR="00174D02" w:rsidRDefault="000D41CD" w:rsidP="00174D02">
      <w:pPr>
        <w:pStyle w:val="CodesLine"/>
        <w:rPr>
          <w:color w:val="000000" w:themeColor="text1"/>
          <w:lang w:bidi="ar-SA"/>
        </w:rPr>
      </w:pPr>
      <w:r w:rsidRPr="005E344B">
        <w:rPr>
          <w:lang w:bidi="ar-SA"/>
        </w:rPr>
        <w:t>Results</w:t>
      </w:r>
      <w:r w:rsidR="00174D02" w:rsidRPr="0049775E">
        <w:rPr>
          <w:color w:val="000000" w:themeColor="text1"/>
          <w:lang w:bidi="ar-SA"/>
        </w:rPr>
        <w:t>[</w:t>
      </w:r>
      <w:r w:rsidR="00174D02" w:rsidRPr="00174D02">
        <w:rPr>
          <w:rFonts w:asciiTheme="majorBidi" w:eastAsiaTheme="minorHAnsi" w:hAnsiTheme="majorBidi" w:cs="B Nazanin"/>
          <w:color w:val="CE9178"/>
          <w:szCs w:val="22"/>
          <w:lang w:bidi="ar-SA"/>
        </w:rPr>
        <w:t>'DamagedLevelList'</w:t>
      </w:r>
      <w:r w:rsidR="00174D02" w:rsidRPr="0049775E">
        <w:rPr>
          <w:color w:val="000000" w:themeColor="text1"/>
          <w:lang w:bidi="ar-SA"/>
        </w:rPr>
        <w:t>]</w:t>
      </w:r>
    </w:p>
    <w:p w14:paraId="54073D6F" w14:textId="77777777" w:rsidR="0049775E" w:rsidRPr="00174D02" w:rsidRDefault="0049775E" w:rsidP="00174D02">
      <w:pPr>
        <w:pStyle w:val="CodesLine"/>
        <w:rPr>
          <w:color w:val="D4D4D4"/>
          <w:lang w:bidi="ar-SA"/>
        </w:rPr>
      </w:pPr>
    </w:p>
    <w:p w14:paraId="7CC20B4F" w14:textId="34CCAF94" w:rsidR="00174D02" w:rsidRPr="0049775E" w:rsidRDefault="00174D02" w:rsidP="00174D02">
      <w:pPr>
        <w:pStyle w:val="CodesLine"/>
        <w:rPr>
          <w:color w:val="000000" w:themeColor="text1"/>
          <w:sz w:val="18"/>
          <w:szCs w:val="14"/>
          <w:lang w:bidi="ar-SA"/>
        </w:rPr>
      </w:pPr>
      <w:r w:rsidRPr="0049775E">
        <w:rPr>
          <w:color w:val="000000" w:themeColor="text1"/>
          <w:sz w:val="18"/>
          <w:szCs w:val="14"/>
        </w:rPr>
        <w:t>[{1: None, 2: None, 3: None, 4: None, 5: None, 6: None, 7: None, 8: None}, {1: None, 2: None, 3: None, 4: None, 5: None, 6: None, 7: None, 8: None}, {1: None, 2: None, 3: None, 4: None, 5: None, 6: None, 7: None, 8: None},{1: 0, 2: 0, 3: 0, 4: 0, 5: 0, 6: 1, 7: 0, 8: 1},{1: None, 2: None, 3: None, 4: None, 5: None, 6: None, 7: None, 8: None},{1: 0, 2: 0, 3: 3, 4: 4, 5: 1, 6: 0, 7: 1, 8: 2},</w:t>
      </w:r>
      <w:r w:rsidR="0049775E" w:rsidRPr="0049775E">
        <w:rPr>
          <w:color w:val="000000" w:themeColor="text1"/>
          <w:sz w:val="18"/>
          <w:szCs w:val="14"/>
        </w:rPr>
        <w:t>…]</w:t>
      </w:r>
    </w:p>
    <w:p w14:paraId="28EDF567" w14:textId="22BFCE68" w:rsidR="00174D02" w:rsidRDefault="0049775E" w:rsidP="0049775E">
      <w:pPr>
        <w:pStyle w:val="3NormalLevel3"/>
      </w:pPr>
      <w:r>
        <w:t xml:space="preserve">As it is seen in above sample, for each plant unit tag in each dictionary, the damage level of each plant unit has been shown. For </w:t>
      </w:r>
      <w:r w:rsidR="002058F6">
        <w:t>example,</w:t>
      </w:r>
      <w:r>
        <w:t xml:space="preserve"> in the last one, plants with tag 1,2,6 has damaged in 0 level and plants with tag 5, 7 has damaged in level 1 and unit with tag 3 damaged in level 3 and …</w:t>
      </w:r>
    </w:p>
    <w:p w14:paraId="3405196B" w14:textId="2F27FDD6" w:rsidR="0049775E" w:rsidRDefault="0049775E" w:rsidP="0049775E">
      <w:pPr>
        <w:pStyle w:val="Heading4"/>
        <w:rPr>
          <w:rFonts w:eastAsia="Times New Roman"/>
          <w:lang w:bidi="ar-SA"/>
        </w:rPr>
      </w:pPr>
      <w:r w:rsidRPr="0049775E">
        <w:rPr>
          <w:rFonts w:eastAsia="Times New Roman"/>
          <w:lang w:bidi="ar-SA"/>
        </w:rPr>
        <w:t>FragilityTagList</w:t>
      </w:r>
    </w:p>
    <w:p w14:paraId="2C41CED0" w14:textId="3E1E2A6C" w:rsidR="0049775E" w:rsidRDefault="0049775E" w:rsidP="0049775E">
      <w:pPr>
        <w:pStyle w:val="3NormalLevel3"/>
        <w:rPr>
          <w:lang w:bidi="ar-SA"/>
        </w:rPr>
      </w:pPr>
      <w:r>
        <w:rPr>
          <w:lang w:bidi="ar-SA"/>
        </w:rPr>
        <w:t xml:space="preserve">This key, returns a list of dictionaries that </w:t>
      </w:r>
      <w:r w:rsidR="002058F6">
        <w:rPr>
          <w:lang w:bidi="ar-SA"/>
        </w:rPr>
        <w:t>each</w:t>
      </w:r>
      <w:r>
        <w:rPr>
          <w:lang w:bidi="ar-SA"/>
        </w:rPr>
        <w:t xml:space="preserve"> dictionary is related to a scenario and each key refers to a plant unit tag and the corresponding value shows the tag of defined fragility or probit that cause damage. </w:t>
      </w:r>
      <w:r w:rsidR="00BB3F02">
        <w:rPr>
          <w:lang w:bidi="ar-SA"/>
        </w:rPr>
        <w:t>Example:</w:t>
      </w:r>
    </w:p>
    <w:p w14:paraId="795F0066" w14:textId="42F88340" w:rsidR="00BB3F02" w:rsidRDefault="000D41CD" w:rsidP="00BB3F02">
      <w:pPr>
        <w:pStyle w:val="CodesLine"/>
        <w:rPr>
          <w:lang w:bidi="ar-SA"/>
        </w:rPr>
      </w:pPr>
      <w:r w:rsidRPr="005E344B">
        <w:rPr>
          <w:lang w:bidi="ar-SA"/>
        </w:rPr>
        <w:t>Results</w:t>
      </w:r>
      <w:r w:rsidR="00BB3F02" w:rsidRPr="00BB3F02">
        <w:rPr>
          <w:lang w:bidi="ar-SA"/>
        </w:rPr>
        <w:t>[</w:t>
      </w:r>
      <w:r w:rsidR="00BB3F02" w:rsidRPr="00BB3F02">
        <w:rPr>
          <w:rFonts w:asciiTheme="majorBidi" w:eastAsiaTheme="minorHAnsi" w:hAnsiTheme="majorBidi" w:cs="B Nazanin"/>
          <w:color w:val="CE9178"/>
          <w:szCs w:val="22"/>
          <w:lang w:bidi="ar-SA"/>
        </w:rPr>
        <w:t>'FragilityTagList'</w:t>
      </w:r>
      <w:r w:rsidR="00BB3F02" w:rsidRPr="00BB3F02">
        <w:rPr>
          <w:lang w:bidi="ar-SA"/>
        </w:rPr>
        <w:t>]</w:t>
      </w:r>
    </w:p>
    <w:p w14:paraId="27AF9B47" w14:textId="77777777" w:rsidR="00BB3F02" w:rsidRPr="00BB3F02" w:rsidRDefault="00BB3F02" w:rsidP="00BB3F02">
      <w:pPr>
        <w:pStyle w:val="CodesLine"/>
        <w:rPr>
          <w:lang w:bidi="ar-SA"/>
        </w:rPr>
      </w:pPr>
    </w:p>
    <w:p w14:paraId="0BAD4885" w14:textId="2D008997" w:rsidR="00BB3F02" w:rsidRPr="00BB3F02" w:rsidRDefault="00BB3F02" w:rsidP="00BB3F02">
      <w:pPr>
        <w:pStyle w:val="CodesLine"/>
        <w:rPr>
          <w:color w:val="000000" w:themeColor="text1"/>
          <w:sz w:val="18"/>
          <w:szCs w:val="14"/>
        </w:rPr>
      </w:pPr>
      <w:r w:rsidRPr="00BB3F02">
        <w:rPr>
          <w:color w:val="000000" w:themeColor="text1"/>
          <w:sz w:val="18"/>
          <w:szCs w:val="14"/>
        </w:rPr>
        <w:lastRenderedPageBreak/>
        <w:t>[{1: None, 2: None, 3: None, 4: None, 5: None, 6: None, 7: None, 8: None}, {1: None, 2: None, 3: None, 4: None, 5: None, 6: None, 7: None, 8: None}, {1: None, 2: None, 3: None, 4: None, 5: None, 6: None, 7: None, 8: None}, {1: None, 2: None, 3: None, 4: None, 5: None, 6: None, 7: None, 8: None},{1: 2, 2: 2, 3: 1, 4: 1, 5: 1, 6: 3, 7: 1, 8: 3}, {1: None, 2: None, 3: 1, 4: None, 5: None, 6: None, 7: 1, 8: 1}, {1: None, 2: 3, 3: 1, 4: 3, 5: 2, 6: 1, 7: 1, 8: 1}</w:t>
      </w:r>
      <w:r>
        <w:rPr>
          <w:color w:val="000000" w:themeColor="text1"/>
          <w:sz w:val="18"/>
          <w:szCs w:val="14"/>
        </w:rPr>
        <w:t>,…]</w:t>
      </w:r>
    </w:p>
    <w:p w14:paraId="5BC46E91" w14:textId="7A3C5B37" w:rsidR="00B04CF0" w:rsidRDefault="00B04CF0" w:rsidP="00B04CF0">
      <w:pPr>
        <w:pStyle w:val="Heading4"/>
        <w:rPr>
          <w:rFonts w:eastAsia="Times New Roman"/>
          <w:lang w:bidi="ar-SA"/>
        </w:rPr>
      </w:pPr>
      <w:r w:rsidRPr="00B04CF0">
        <w:rPr>
          <w:rFonts w:eastAsia="Times New Roman"/>
          <w:lang w:bidi="ar-SA"/>
        </w:rPr>
        <w:t>LOCList</w:t>
      </w:r>
    </w:p>
    <w:p w14:paraId="788451C0" w14:textId="069A000E" w:rsidR="00B04CF0" w:rsidRDefault="00B04CF0" w:rsidP="00B04CF0">
      <w:pPr>
        <w:pStyle w:val="3NormalLevel3"/>
        <w:rPr>
          <w:lang w:bidi="ar-SA"/>
        </w:rPr>
      </w:pPr>
      <w:r>
        <w:rPr>
          <w:lang w:bidi="ar-SA"/>
        </w:rPr>
        <w:t>This key, returns</w:t>
      </w:r>
      <w:r w:rsidR="00BA34B1">
        <w:rPr>
          <w:lang w:bidi="ar-SA"/>
        </w:rPr>
        <w:t xml:space="preserve"> a list of dictionaries that each dictionary shows</w:t>
      </w:r>
      <w:r>
        <w:rPr>
          <w:lang w:bidi="ar-SA"/>
        </w:rPr>
        <w:t xml:space="preserve"> the </w:t>
      </w:r>
      <w:r w:rsidR="00E92D7B">
        <w:rPr>
          <w:lang w:bidi="ar-SA"/>
        </w:rPr>
        <w:t xml:space="preserve">released </w:t>
      </w:r>
      <w:r>
        <w:rPr>
          <w:lang w:bidi="ar-SA"/>
        </w:rPr>
        <w:t>liquid mass</w:t>
      </w:r>
      <w:r w:rsidR="00BA34B1">
        <w:rPr>
          <w:lang w:bidi="ar-SA"/>
        </w:rPr>
        <w:t xml:space="preserve"> value (Loss </w:t>
      </w:r>
      <w:proofErr w:type="gramStart"/>
      <w:r w:rsidR="00BA34B1">
        <w:rPr>
          <w:lang w:bidi="ar-SA"/>
        </w:rPr>
        <w:t>Of</w:t>
      </w:r>
      <w:proofErr w:type="gramEnd"/>
      <w:r w:rsidR="00BA34B1">
        <w:rPr>
          <w:lang w:bidi="ar-SA"/>
        </w:rPr>
        <w:t xml:space="preserve"> Containment)</w:t>
      </w:r>
      <w:r>
        <w:rPr>
          <w:lang w:bidi="ar-SA"/>
        </w:rPr>
        <w:t xml:space="preserve"> of the plant unit</w:t>
      </w:r>
      <w:r w:rsidR="00BA34B1">
        <w:rPr>
          <w:lang w:bidi="ar-SA"/>
        </w:rPr>
        <w:t xml:space="preserve"> in each scenario. Example:</w:t>
      </w:r>
    </w:p>
    <w:p w14:paraId="469A00F3" w14:textId="1395E154" w:rsidR="00BA34B1" w:rsidRDefault="000D41CD" w:rsidP="00BA34B1">
      <w:pPr>
        <w:pStyle w:val="CodesLine"/>
        <w:rPr>
          <w:lang w:bidi="ar-SA"/>
        </w:rPr>
      </w:pPr>
      <w:r w:rsidRPr="005E344B">
        <w:rPr>
          <w:lang w:bidi="ar-SA"/>
        </w:rPr>
        <w:t>Results</w:t>
      </w:r>
      <w:r w:rsidR="00BA34B1" w:rsidRPr="00BB3F02">
        <w:rPr>
          <w:lang w:bidi="ar-SA"/>
        </w:rPr>
        <w:t>[</w:t>
      </w:r>
      <w:r w:rsidR="00BA34B1" w:rsidRPr="00BB3F02">
        <w:rPr>
          <w:rFonts w:asciiTheme="majorBidi" w:eastAsiaTheme="minorHAnsi" w:hAnsiTheme="majorBidi" w:cs="B Nazanin"/>
          <w:color w:val="CE9178"/>
          <w:szCs w:val="22"/>
          <w:lang w:bidi="ar-SA"/>
        </w:rPr>
        <w:t>'</w:t>
      </w:r>
      <w:r w:rsidR="00BA34B1" w:rsidRPr="00BA34B1">
        <w:rPr>
          <w:color w:val="CE9178"/>
          <w:szCs w:val="22"/>
          <w:lang w:bidi="ar-SA"/>
        </w:rPr>
        <w:t>LOCList</w:t>
      </w:r>
      <w:r w:rsidR="00BA34B1" w:rsidRPr="00BB3F02">
        <w:rPr>
          <w:rFonts w:asciiTheme="majorBidi" w:eastAsiaTheme="minorHAnsi" w:hAnsiTheme="majorBidi" w:cs="B Nazanin"/>
          <w:color w:val="CE9178"/>
          <w:szCs w:val="22"/>
          <w:lang w:bidi="ar-SA"/>
        </w:rPr>
        <w:t>'</w:t>
      </w:r>
      <w:r w:rsidR="00BA34B1" w:rsidRPr="00BB3F02">
        <w:rPr>
          <w:lang w:bidi="ar-SA"/>
        </w:rPr>
        <w:t>]</w:t>
      </w:r>
    </w:p>
    <w:p w14:paraId="1D233AC1" w14:textId="77777777" w:rsidR="00BA34B1" w:rsidRPr="00BB3F02" w:rsidRDefault="00BA34B1" w:rsidP="00BA34B1">
      <w:pPr>
        <w:pStyle w:val="CodesLine"/>
        <w:rPr>
          <w:lang w:bidi="ar-SA"/>
        </w:rPr>
      </w:pPr>
    </w:p>
    <w:p w14:paraId="29BF7FFF" w14:textId="5461C828" w:rsidR="00BA34B1" w:rsidRPr="00BA34B1" w:rsidRDefault="00BA34B1" w:rsidP="00BA34B1">
      <w:pPr>
        <w:pStyle w:val="CodesLine"/>
        <w:rPr>
          <w:color w:val="000000" w:themeColor="text1"/>
          <w:sz w:val="18"/>
          <w:szCs w:val="14"/>
        </w:rPr>
      </w:pPr>
      <w:r w:rsidRPr="00BA34B1">
        <w:rPr>
          <w:color w:val="000000" w:themeColor="text1"/>
          <w:sz w:val="18"/>
          <w:szCs w:val="14"/>
        </w:rPr>
        <w:t>[{1: 0, 2: 0, 3: 0, 4: 0, 5: 0, 6: 0, 7: 0, 8: 0}, {1: 0, 2: 0, 3: 0, 4: 0, 5: 0, 6: 0, 7: 0, 8: 0}, {1: 0, 2: 0, 3: 0, 4: 0, 5: 0, 6: 0, 7: 0, 8: 0},{1: 2827433.3882308137, 2: 4208351.855042743, 3: 4208351.855042743, 4: 4208351.855042743, 5: 3674532.4313447657, 6: 3674532.4313447657, 7: 3674532.4313447657, 8: 3674532.4313447657},</w:t>
      </w:r>
      <w:r>
        <w:rPr>
          <w:color w:val="000000" w:themeColor="text1"/>
          <w:sz w:val="18"/>
          <w:szCs w:val="14"/>
        </w:rPr>
        <w:t>…]</w:t>
      </w:r>
    </w:p>
    <w:p w14:paraId="521D1548" w14:textId="6B763C97" w:rsidR="007C32EB" w:rsidRDefault="007C32EB" w:rsidP="007C32EB">
      <w:pPr>
        <w:pStyle w:val="Heading4"/>
        <w:rPr>
          <w:rFonts w:eastAsia="Times New Roman"/>
          <w:lang w:bidi="ar-SA"/>
        </w:rPr>
      </w:pPr>
      <w:r w:rsidRPr="007C32EB">
        <w:rPr>
          <w:rFonts w:eastAsia="Times New Roman"/>
          <w:lang w:bidi="ar-SA"/>
        </w:rPr>
        <w:t>NodesGroupDamageList</w:t>
      </w:r>
    </w:p>
    <w:p w14:paraId="31FF54C8" w14:textId="73899B65" w:rsidR="007C32EB" w:rsidRDefault="007C32EB" w:rsidP="007C32EB">
      <w:pPr>
        <w:pStyle w:val="3NormalLevel3"/>
        <w:rPr>
          <w:lang w:bidi="ar-SA"/>
        </w:rPr>
      </w:pPr>
      <w:r>
        <w:rPr>
          <w:lang w:bidi="ar-SA"/>
        </w:rPr>
        <w:t xml:space="preserve">This key, return a list of dictionaries </w:t>
      </w:r>
      <w:r w:rsidR="00F460A1">
        <w:rPr>
          <w:lang w:bidi="ar-SA"/>
        </w:rPr>
        <w:t>each dictionary is results of each scenario and its keys are the NodesGroups tag and corresponding value shows the elements damage condition according defined probit functions</w:t>
      </w:r>
      <w:r w:rsidR="00FB7FEF">
        <w:rPr>
          <w:lang w:bidi="ar-SA"/>
        </w:rPr>
        <w:t xml:space="preserve"> (0 shows No damage and 1 shows damaged)</w:t>
      </w:r>
      <w:r w:rsidR="00F460A1">
        <w:rPr>
          <w:lang w:bidi="ar-SA"/>
        </w:rPr>
        <w:t xml:space="preserve">. </w:t>
      </w:r>
      <w:r w:rsidR="00E744D9">
        <w:rPr>
          <w:lang w:bidi="ar-SA"/>
        </w:rPr>
        <w:t>It returns empty list for Not damaged case. Example:</w:t>
      </w:r>
    </w:p>
    <w:p w14:paraId="0242C231" w14:textId="7C7DF2D9" w:rsidR="00E744D9" w:rsidRPr="00E744D9" w:rsidRDefault="00E744D9" w:rsidP="00E744D9">
      <w:pPr>
        <w:pStyle w:val="CodesLine"/>
        <w:rPr>
          <w:lang w:bidi="ar-SA"/>
        </w:rPr>
      </w:pPr>
      <w:r w:rsidRPr="005E344B">
        <w:rPr>
          <w:lang w:bidi="ar-SA"/>
        </w:rPr>
        <w:t>Results</w:t>
      </w:r>
      <w:r w:rsidRPr="00E744D9">
        <w:rPr>
          <w:lang w:bidi="ar-SA"/>
        </w:rPr>
        <w:t>[</w:t>
      </w:r>
      <w:r w:rsidRPr="00E744D9">
        <w:rPr>
          <w:rFonts w:asciiTheme="majorBidi" w:eastAsiaTheme="minorHAnsi" w:hAnsiTheme="majorBidi" w:cs="B Nazanin"/>
          <w:color w:val="CE9178"/>
          <w:szCs w:val="22"/>
          <w:lang w:bidi="ar-SA"/>
        </w:rPr>
        <w:t>'NodesGroupDamageList'</w:t>
      </w:r>
      <w:r w:rsidRPr="00E744D9">
        <w:rPr>
          <w:lang w:bidi="ar-SA"/>
        </w:rPr>
        <w:t>]</w:t>
      </w:r>
    </w:p>
    <w:p w14:paraId="184EC92A" w14:textId="007070CD" w:rsidR="00E744D9" w:rsidRDefault="00E744D9" w:rsidP="00E744D9">
      <w:pPr>
        <w:pStyle w:val="CodesLine"/>
        <w:rPr>
          <w:lang w:bidi="ar-SA"/>
        </w:rPr>
      </w:pPr>
    </w:p>
    <w:p w14:paraId="74A42995" w14:textId="6271A96F" w:rsidR="00E744D9" w:rsidRPr="00E744D9" w:rsidRDefault="00E744D9" w:rsidP="00E744D9">
      <w:pPr>
        <w:pStyle w:val="CodesLine"/>
        <w:rPr>
          <w:color w:val="000000" w:themeColor="text1"/>
          <w:sz w:val="18"/>
          <w:szCs w:val="14"/>
        </w:rPr>
      </w:pPr>
      <w:r w:rsidRPr="00E744D9">
        <w:rPr>
          <w:color w:val="000000" w:themeColor="text1"/>
          <w:sz w:val="18"/>
          <w:szCs w:val="14"/>
        </w:rPr>
        <w:t>[{1: []}, {1: []}, {1: []}, {1: []}, {1: []</w:t>
      </w:r>
      <w:proofErr w:type="gramStart"/>
      <w:r w:rsidRPr="00E744D9">
        <w:rPr>
          <w:color w:val="000000" w:themeColor="text1"/>
          <w:sz w:val="18"/>
          <w:szCs w:val="14"/>
        </w:rPr>
        <w:t>},</w:t>
      </w:r>
      <w:r>
        <w:rPr>
          <w:color w:val="000000" w:themeColor="text1"/>
          <w:sz w:val="18"/>
          <w:szCs w:val="14"/>
        </w:rPr>
        <w:t>{</w:t>
      </w:r>
      <w:proofErr w:type="gramEnd"/>
      <w:r>
        <w:rPr>
          <w:color w:val="000000" w:themeColor="text1"/>
          <w:sz w:val="18"/>
          <w:szCs w:val="14"/>
        </w:rPr>
        <w:t>1:[0,0,0,0,0,1,1,1,0,1,0,0,0,1,1,1,</w:t>
      </w:r>
      <w:r w:rsidR="00FB7FEF">
        <w:rPr>
          <w:color w:val="000000" w:themeColor="text1"/>
          <w:sz w:val="18"/>
          <w:szCs w:val="14"/>
        </w:rPr>
        <w:t>1,0,0,0,1,0]}]</w:t>
      </w:r>
    </w:p>
    <w:p w14:paraId="5C5BD742" w14:textId="09178773" w:rsidR="00620108" w:rsidRDefault="00620108" w:rsidP="00620108">
      <w:pPr>
        <w:pStyle w:val="Heading4"/>
        <w:rPr>
          <w:rFonts w:eastAsia="Times New Roman"/>
          <w:lang w:bidi="ar-SA"/>
        </w:rPr>
      </w:pPr>
      <w:r w:rsidRPr="00620108">
        <w:rPr>
          <w:rFonts w:eastAsia="Times New Roman"/>
          <w:lang w:bidi="ar-SA"/>
        </w:rPr>
        <w:t>NodesGroupTypeDict</w:t>
      </w:r>
    </w:p>
    <w:p w14:paraId="66B3EB6A" w14:textId="7DE05F61" w:rsidR="00620108" w:rsidRPr="00620108" w:rsidRDefault="00620108" w:rsidP="00620108">
      <w:pPr>
        <w:pStyle w:val="3NormalLevel3"/>
        <w:rPr>
          <w:lang w:bidi="ar-SA"/>
        </w:rPr>
      </w:pPr>
      <w:r>
        <w:rPr>
          <w:lang w:bidi="ar-SA"/>
        </w:rPr>
        <w:t>This key returns a dictionary that each key refers to a NodesGroup tag and the corresponding value is the type of the NodesGroup.</w:t>
      </w:r>
    </w:p>
    <w:p w14:paraId="7391BD87" w14:textId="77777777" w:rsidR="00620108" w:rsidRDefault="00620108" w:rsidP="00E92D7B">
      <w:pPr>
        <w:pStyle w:val="Heading4"/>
        <w:rPr>
          <w:rFonts w:eastAsia="Times New Roman"/>
          <w:lang w:bidi="ar-SA"/>
        </w:rPr>
      </w:pPr>
    </w:p>
    <w:p w14:paraId="0CC403E6" w14:textId="02362E10" w:rsidR="00E92D7B" w:rsidRDefault="00E92D7B" w:rsidP="00E92D7B">
      <w:pPr>
        <w:pStyle w:val="Heading4"/>
        <w:rPr>
          <w:rFonts w:eastAsia="Times New Roman"/>
          <w:lang w:bidi="ar-SA"/>
        </w:rPr>
      </w:pPr>
      <w:r w:rsidRPr="00E92D7B">
        <w:rPr>
          <w:rFonts w:eastAsia="Times New Roman"/>
          <w:lang w:bidi="ar-SA"/>
        </w:rPr>
        <w:t>TotalLOCList</w:t>
      </w:r>
    </w:p>
    <w:p w14:paraId="090528DF" w14:textId="3AF93864" w:rsidR="00E92D7B" w:rsidRDefault="00E92D7B" w:rsidP="00E92D7B">
      <w:pPr>
        <w:pStyle w:val="3NormalLevel3"/>
        <w:rPr>
          <w:lang w:bidi="ar-SA"/>
        </w:rPr>
      </w:pPr>
      <w:r>
        <w:rPr>
          <w:lang w:bidi="ar-SA"/>
        </w:rPr>
        <w:t>These key returns list of total liquid mass (kg) that has released in each scenario. Example:</w:t>
      </w:r>
    </w:p>
    <w:p w14:paraId="2A4D456E" w14:textId="4F82526D" w:rsidR="00E92D7B" w:rsidRDefault="000D41CD" w:rsidP="00E92D7B">
      <w:pPr>
        <w:pStyle w:val="CodesLine"/>
        <w:rPr>
          <w:lang w:bidi="ar-SA"/>
        </w:rPr>
      </w:pPr>
      <w:r w:rsidRPr="005E344B">
        <w:rPr>
          <w:lang w:bidi="ar-SA"/>
        </w:rPr>
        <w:t>Results</w:t>
      </w:r>
      <w:r w:rsidR="00E92D7B" w:rsidRPr="00E92D7B">
        <w:rPr>
          <w:lang w:bidi="ar-SA"/>
        </w:rPr>
        <w:t>[</w:t>
      </w:r>
      <w:r w:rsidR="00E92D7B" w:rsidRPr="00E92D7B">
        <w:rPr>
          <w:rFonts w:asciiTheme="majorBidi" w:eastAsiaTheme="minorHAnsi" w:hAnsiTheme="majorBidi" w:cs="B Nazanin"/>
          <w:color w:val="CE9178"/>
          <w:szCs w:val="22"/>
          <w:lang w:bidi="ar-SA"/>
        </w:rPr>
        <w:t>'TotalLOCList'</w:t>
      </w:r>
      <w:r w:rsidR="00E92D7B" w:rsidRPr="00E92D7B">
        <w:rPr>
          <w:lang w:bidi="ar-SA"/>
        </w:rPr>
        <w:t>]</w:t>
      </w:r>
    </w:p>
    <w:p w14:paraId="50A3B6BD" w14:textId="77777777" w:rsidR="00E92D7B" w:rsidRPr="00E92D7B" w:rsidRDefault="00E92D7B" w:rsidP="00E92D7B">
      <w:pPr>
        <w:pStyle w:val="CodesLine"/>
        <w:rPr>
          <w:lang w:bidi="ar-SA"/>
        </w:rPr>
      </w:pPr>
    </w:p>
    <w:p w14:paraId="722EA8C4" w14:textId="0F03225E" w:rsidR="00E92D7B" w:rsidRPr="00E92D7B" w:rsidRDefault="00E92D7B" w:rsidP="00E92D7B">
      <w:pPr>
        <w:pStyle w:val="CodesLine"/>
        <w:rPr>
          <w:color w:val="000000" w:themeColor="text1"/>
          <w:sz w:val="18"/>
          <w:szCs w:val="14"/>
        </w:rPr>
      </w:pPr>
      <w:r w:rsidRPr="00E92D7B">
        <w:rPr>
          <w:color w:val="000000" w:themeColor="text1"/>
          <w:sz w:val="18"/>
          <w:szCs w:val="14"/>
        </w:rPr>
        <w:t xml:space="preserve">[0, 0, 0, 0, 0, 0, 0, 0, 0, 0, 0, 0, 0, 0, 3674532.4313447657, 0, 0, 03674532.4313447657, 20593020.94647379, 0, 0, 0, 11557416.717732275, 5674351.416812722, 0, 0, 0, 14028296.729529412, 4208351.855042743, 0, 0, 0, 0, </w:t>
      </w:r>
      <w:proofErr w:type="gramStart"/>
      <w:r w:rsidRPr="00E92D7B">
        <w:rPr>
          <w:color w:val="000000" w:themeColor="text1"/>
          <w:sz w:val="18"/>
          <w:szCs w:val="14"/>
        </w:rPr>
        <w:t>0,…</w:t>
      </w:r>
      <w:proofErr w:type="gramEnd"/>
      <w:r w:rsidRPr="00E92D7B">
        <w:rPr>
          <w:color w:val="000000" w:themeColor="text1"/>
          <w:sz w:val="18"/>
          <w:szCs w:val="14"/>
        </w:rPr>
        <w:t>]</w:t>
      </w:r>
    </w:p>
    <w:p w14:paraId="53595FE8" w14:textId="7978C2A9" w:rsidR="00781900" w:rsidRDefault="00781900" w:rsidP="00781900">
      <w:pPr>
        <w:pStyle w:val="Heading4"/>
        <w:rPr>
          <w:rFonts w:eastAsia="Times New Roman"/>
          <w:lang w:bidi="ar-SA"/>
        </w:rPr>
      </w:pPr>
      <w:r w:rsidRPr="00781900">
        <w:rPr>
          <w:rFonts w:eastAsia="Times New Roman"/>
          <w:lang w:bidi="ar-SA"/>
        </w:rPr>
        <w:t>LOC_bins_hist_probloc</w:t>
      </w:r>
    </w:p>
    <w:p w14:paraId="28D0D983" w14:textId="4B39CCC9" w:rsidR="00781900" w:rsidRDefault="00620108" w:rsidP="00781900">
      <w:pPr>
        <w:pStyle w:val="3NormalLevel3"/>
        <w:rPr>
          <w:lang w:bidi="ar-SA"/>
        </w:rPr>
      </w:pPr>
      <w:proofErr w:type="gramStart"/>
      <w:r>
        <w:rPr>
          <w:lang w:bidi="ar-SA"/>
        </w:rPr>
        <w:t>This key returns</w:t>
      </w:r>
      <w:proofErr w:type="gramEnd"/>
      <w:r w:rsidR="00781900">
        <w:rPr>
          <w:lang w:bidi="ar-SA"/>
        </w:rPr>
        <w:t xml:space="preserve"> 3 lists that are histogram data of the released liquids however they can be calculated from the previous described list. The first list is the bins </w:t>
      </w:r>
      <w:r w:rsidR="00781900">
        <w:rPr>
          <w:lang w:bidi="ar-SA"/>
        </w:rPr>
        <w:lastRenderedPageBreak/>
        <w:t>data that its length should be one value greater than the two other lists. The second list is histogram data that shows the frequency of the bins and the last list is the probability of each bin value. Example:</w:t>
      </w:r>
    </w:p>
    <w:p w14:paraId="60037AE5" w14:textId="0CBAA254" w:rsidR="00781900" w:rsidRPr="00781900" w:rsidRDefault="00781900" w:rsidP="00781900">
      <w:pPr>
        <w:pStyle w:val="CodesLine"/>
        <w:rPr>
          <w:lang w:bidi="ar-SA"/>
        </w:rPr>
      </w:pPr>
      <w:r w:rsidRPr="00781900">
        <w:rPr>
          <w:lang w:bidi="ar-SA"/>
        </w:rPr>
        <w:t>[</w:t>
      </w:r>
      <w:proofErr w:type="gramStart"/>
      <w:r w:rsidRPr="00781900">
        <w:rPr>
          <w:lang w:bidi="ar-SA"/>
        </w:rPr>
        <w:t>bins,hist</w:t>
      </w:r>
      <w:proofErr w:type="gramEnd"/>
      <w:r w:rsidRPr="00781900">
        <w:rPr>
          <w:lang w:bidi="ar-SA"/>
        </w:rPr>
        <w:t>,probloc]=</w:t>
      </w:r>
      <w:r w:rsidR="000D41CD" w:rsidRPr="000D41CD">
        <w:rPr>
          <w:lang w:bidi="ar-SA"/>
        </w:rPr>
        <w:t xml:space="preserve"> </w:t>
      </w:r>
      <w:r w:rsidR="000D41CD" w:rsidRPr="005E344B">
        <w:rPr>
          <w:lang w:bidi="ar-SA"/>
        </w:rPr>
        <w:t>Results</w:t>
      </w:r>
      <w:r w:rsidRPr="00781900">
        <w:rPr>
          <w:lang w:bidi="ar-SA"/>
        </w:rPr>
        <w:t>[</w:t>
      </w:r>
      <w:r w:rsidRPr="00781900">
        <w:rPr>
          <w:rFonts w:asciiTheme="majorBidi" w:eastAsiaTheme="minorHAnsi" w:hAnsiTheme="majorBidi" w:cs="B Nazanin"/>
          <w:color w:val="CE9178"/>
          <w:szCs w:val="22"/>
          <w:lang w:bidi="ar-SA"/>
        </w:rPr>
        <w:t>'LOC_bins_hist_probloc'</w:t>
      </w:r>
      <w:r w:rsidRPr="00781900">
        <w:rPr>
          <w:lang w:bidi="ar-SA"/>
        </w:rPr>
        <w:t>]</w:t>
      </w:r>
    </w:p>
    <w:p w14:paraId="33D85482" w14:textId="77777777" w:rsidR="00781900" w:rsidRDefault="00781900" w:rsidP="00781900">
      <w:pPr>
        <w:pStyle w:val="3NormalLevel3"/>
        <w:rPr>
          <w:lang w:bidi="ar-SA"/>
        </w:rPr>
      </w:pPr>
    </w:p>
    <w:p w14:paraId="4571B724" w14:textId="745E8570" w:rsidR="000D41CD" w:rsidRDefault="000D41CD" w:rsidP="000D41CD">
      <w:pPr>
        <w:pStyle w:val="Heading4"/>
        <w:rPr>
          <w:rFonts w:eastAsia="Times New Roman"/>
          <w:lang w:bidi="ar-SA"/>
        </w:rPr>
      </w:pPr>
      <w:r w:rsidRPr="000D41CD">
        <w:rPr>
          <w:rFonts w:eastAsia="Times New Roman"/>
          <w:lang w:bidi="ar-SA"/>
        </w:rPr>
        <w:t>Total_Number_Of_Scenarios</w:t>
      </w:r>
    </w:p>
    <w:p w14:paraId="693212B2" w14:textId="1444FF7A" w:rsidR="000D41CD" w:rsidRDefault="000D41CD" w:rsidP="000D41CD">
      <w:pPr>
        <w:pStyle w:val="3NormalLevel3"/>
        <w:rPr>
          <w:lang w:bidi="ar-SA"/>
        </w:rPr>
      </w:pPr>
      <w:r>
        <w:rPr>
          <w:lang w:bidi="ar-SA"/>
        </w:rPr>
        <w:t>This key simply returns total number of sampled scenarios. Example</w:t>
      </w:r>
    </w:p>
    <w:p w14:paraId="3609B98C" w14:textId="438136D4" w:rsidR="000D41CD" w:rsidRDefault="000D41CD" w:rsidP="000D41CD">
      <w:pPr>
        <w:pStyle w:val="CodesLine"/>
        <w:rPr>
          <w:lang w:bidi="ar-SA"/>
        </w:rPr>
      </w:pPr>
      <w:r w:rsidRPr="005E344B">
        <w:rPr>
          <w:lang w:bidi="ar-SA"/>
        </w:rPr>
        <w:t>Results</w:t>
      </w:r>
      <w:r w:rsidRPr="00781900">
        <w:rPr>
          <w:lang w:bidi="ar-SA"/>
        </w:rPr>
        <w:t>[</w:t>
      </w:r>
      <w:r w:rsidRPr="00781900">
        <w:rPr>
          <w:rFonts w:asciiTheme="majorBidi" w:eastAsiaTheme="minorHAnsi" w:hAnsiTheme="majorBidi" w:cs="B Nazanin"/>
          <w:color w:val="CE9178"/>
          <w:szCs w:val="22"/>
          <w:lang w:bidi="ar-SA"/>
        </w:rPr>
        <w:t>'</w:t>
      </w:r>
      <w:r w:rsidRPr="000D41CD">
        <w:rPr>
          <w:rFonts w:asciiTheme="majorBidi" w:eastAsiaTheme="minorHAnsi" w:hAnsiTheme="majorBidi" w:cs="B Nazanin"/>
          <w:color w:val="CE9178"/>
          <w:szCs w:val="22"/>
          <w:lang w:bidi="ar-SA"/>
        </w:rPr>
        <w:t>Total_Number_Of_Scenarios</w:t>
      </w:r>
      <w:r w:rsidRPr="00781900">
        <w:rPr>
          <w:rFonts w:asciiTheme="majorBidi" w:eastAsiaTheme="minorHAnsi" w:hAnsiTheme="majorBidi" w:cs="B Nazanin"/>
          <w:color w:val="CE9178"/>
          <w:szCs w:val="22"/>
          <w:lang w:bidi="ar-SA"/>
        </w:rPr>
        <w:t>'</w:t>
      </w:r>
      <w:r w:rsidRPr="00781900">
        <w:rPr>
          <w:lang w:bidi="ar-SA"/>
        </w:rPr>
        <w:t>]</w:t>
      </w:r>
    </w:p>
    <w:p w14:paraId="4F2149BE" w14:textId="4B16D8FC" w:rsidR="000D41CD" w:rsidRDefault="000D41CD" w:rsidP="000D41CD">
      <w:pPr>
        <w:pStyle w:val="CodesLine"/>
        <w:rPr>
          <w:lang w:bidi="ar-SA"/>
        </w:rPr>
      </w:pPr>
    </w:p>
    <w:p w14:paraId="468F2904" w14:textId="2BF731A0" w:rsidR="000D41CD" w:rsidRPr="000D41CD" w:rsidRDefault="000D41CD" w:rsidP="000D41CD">
      <w:pPr>
        <w:pStyle w:val="CodesLine"/>
        <w:rPr>
          <w:lang w:bidi="ar-SA"/>
        </w:rPr>
      </w:pPr>
      <w:r>
        <w:rPr>
          <w:lang w:bidi="ar-SA"/>
        </w:rPr>
        <w:t>105000</w:t>
      </w:r>
    </w:p>
    <w:p w14:paraId="0ADC8243" w14:textId="4B07CE07" w:rsidR="000D41CD" w:rsidRDefault="000D41CD" w:rsidP="000D41CD">
      <w:pPr>
        <w:pStyle w:val="Heading4"/>
        <w:rPr>
          <w:rFonts w:eastAsia="Times New Roman"/>
          <w:lang w:bidi="ar-SA"/>
        </w:rPr>
      </w:pPr>
      <w:r w:rsidRPr="000D41CD">
        <w:rPr>
          <w:rFonts w:eastAsia="Times New Roman"/>
          <w:lang w:bidi="ar-SA"/>
        </w:rPr>
        <w:t>UnitsZeroDamageProb</w:t>
      </w:r>
    </w:p>
    <w:p w14:paraId="0577B4BE" w14:textId="372F3340" w:rsidR="000D41CD" w:rsidRDefault="00696A38" w:rsidP="000D41CD">
      <w:pPr>
        <w:pStyle w:val="3NormalLevel3"/>
        <w:rPr>
          <w:lang w:bidi="ar-SA"/>
        </w:rPr>
      </w:pPr>
      <w:r>
        <w:rPr>
          <w:lang w:bidi="ar-SA"/>
        </w:rPr>
        <w:t>This key returns the damage probability of each unit in zero level. Example:</w:t>
      </w:r>
    </w:p>
    <w:p w14:paraId="57A8209D" w14:textId="4A2C4326" w:rsidR="00696A38" w:rsidRDefault="004D34CC" w:rsidP="00696A38">
      <w:pPr>
        <w:pStyle w:val="CodesLine"/>
        <w:rPr>
          <w:lang w:bidi="ar-SA"/>
        </w:rPr>
      </w:pPr>
      <w:r w:rsidRPr="005E344B">
        <w:rPr>
          <w:lang w:bidi="ar-SA"/>
        </w:rPr>
        <w:t>Results</w:t>
      </w:r>
      <w:r w:rsidR="00696A38" w:rsidRPr="00696A38">
        <w:rPr>
          <w:lang w:bidi="ar-SA"/>
        </w:rPr>
        <w:t>[</w:t>
      </w:r>
      <w:r w:rsidR="00696A38" w:rsidRPr="00696A38">
        <w:rPr>
          <w:rFonts w:asciiTheme="majorBidi" w:eastAsiaTheme="minorHAnsi" w:hAnsiTheme="majorBidi" w:cs="B Nazanin"/>
          <w:color w:val="CE9178"/>
          <w:szCs w:val="22"/>
          <w:lang w:bidi="ar-SA"/>
        </w:rPr>
        <w:t>'UnitsZeroDamageProb'</w:t>
      </w:r>
      <w:r w:rsidR="00696A38" w:rsidRPr="00696A38">
        <w:rPr>
          <w:lang w:bidi="ar-SA"/>
        </w:rPr>
        <w:t>]</w:t>
      </w:r>
    </w:p>
    <w:p w14:paraId="2A6E0EF3" w14:textId="77777777" w:rsidR="00696A38" w:rsidRPr="00696A38" w:rsidRDefault="00696A38" w:rsidP="00696A38">
      <w:pPr>
        <w:pStyle w:val="CodesLine"/>
        <w:rPr>
          <w:lang w:bidi="ar-SA"/>
        </w:rPr>
      </w:pPr>
    </w:p>
    <w:p w14:paraId="6E883F42" w14:textId="43A4B2F1" w:rsidR="00696A38" w:rsidRPr="000D41CD" w:rsidRDefault="00696A38" w:rsidP="00696A38">
      <w:pPr>
        <w:pStyle w:val="CodesLine"/>
        <w:rPr>
          <w:lang w:bidi="ar-SA"/>
        </w:rPr>
      </w:pPr>
      <w:r w:rsidRPr="00696A38">
        <w:rPr>
          <w:lang w:bidi="ar-SA"/>
        </w:rPr>
        <w:t>{1: 0.0018952380952380952, 2: 0.001990476190476190, 3: 0.0021714285714285715, 4: 0.0019047619047619048, 5: 0.0019904761904761905, 6: 0.0021714285714285715, 7: 0.0021523809523809525, 8: 0.001961904761904762}</w:t>
      </w:r>
    </w:p>
    <w:p w14:paraId="6254A8FE" w14:textId="47DEA78C" w:rsidR="004D34CC" w:rsidRDefault="004D34CC" w:rsidP="004D34CC">
      <w:pPr>
        <w:pStyle w:val="3NormalLevel3"/>
        <w:rPr>
          <w:lang w:bidi="ar-SA"/>
        </w:rPr>
      </w:pPr>
      <w:r>
        <w:rPr>
          <w:lang w:bidi="ar-SA"/>
        </w:rPr>
        <w:t>The keys are the units tag and their corresponding values show the probability of damaging in the zero level.</w:t>
      </w:r>
    </w:p>
    <w:p w14:paraId="32AD7911" w14:textId="33266099" w:rsidR="004D34CC" w:rsidRDefault="004D34CC" w:rsidP="004D34CC">
      <w:pPr>
        <w:pStyle w:val="Heading4"/>
        <w:rPr>
          <w:rFonts w:eastAsia="Times New Roman"/>
          <w:lang w:bidi="ar-SA"/>
        </w:rPr>
      </w:pPr>
      <w:r w:rsidRPr="004D34CC">
        <w:rPr>
          <w:rFonts w:eastAsia="Times New Roman"/>
          <w:lang w:bidi="ar-SA"/>
        </w:rPr>
        <w:t>ProbOfFragilities</w:t>
      </w:r>
    </w:p>
    <w:p w14:paraId="53DDE829" w14:textId="161284AE" w:rsidR="004D34CC" w:rsidRDefault="004D34CC" w:rsidP="004D34CC">
      <w:pPr>
        <w:pStyle w:val="3NormalLevel3"/>
        <w:rPr>
          <w:lang w:bidi="ar-SA"/>
        </w:rPr>
      </w:pPr>
      <w:r>
        <w:rPr>
          <w:lang w:bidi="ar-SA"/>
        </w:rPr>
        <w:t>This key returns the probability of happening of each defined fragility or probit function. Example:</w:t>
      </w:r>
    </w:p>
    <w:p w14:paraId="5AF58044" w14:textId="712FCCA0" w:rsidR="004D34CC" w:rsidRDefault="004D34CC" w:rsidP="004D34CC">
      <w:pPr>
        <w:pStyle w:val="CodesLine"/>
        <w:rPr>
          <w:lang w:bidi="ar-SA"/>
        </w:rPr>
      </w:pPr>
      <w:r w:rsidRPr="005E344B">
        <w:rPr>
          <w:lang w:bidi="ar-SA"/>
        </w:rPr>
        <w:t>Results</w:t>
      </w:r>
      <w:r w:rsidRPr="004D34CC">
        <w:rPr>
          <w:lang w:bidi="ar-SA"/>
        </w:rPr>
        <w:t>[</w:t>
      </w:r>
      <w:r w:rsidRPr="004D34CC">
        <w:rPr>
          <w:rFonts w:asciiTheme="majorBidi" w:eastAsiaTheme="minorHAnsi" w:hAnsiTheme="majorBidi" w:cs="B Nazanin"/>
          <w:color w:val="CE9178"/>
          <w:szCs w:val="22"/>
          <w:lang w:bidi="ar-SA"/>
        </w:rPr>
        <w:t>'ProbOfFragilities'</w:t>
      </w:r>
      <w:r w:rsidRPr="004D34CC">
        <w:rPr>
          <w:lang w:bidi="ar-SA"/>
        </w:rPr>
        <w:t>]</w:t>
      </w:r>
    </w:p>
    <w:p w14:paraId="51CA0D2F" w14:textId="77777777" w:rsidR="004D34CC" w:rsidRPr="004D34CC" w:rsidRDefault="004D34CC" w:rsidP="004D34CC">
      <w:pPr>
        <w:pStyle w:val="CodesLine"/>
        <w:rPr>
          <w:lang w:bidi="ar-SA"/>
        </w:rPr>
      </w:pPr>
    </w:p>
    <w:p w14:paraId="5F78D762" w14:textId="1BB6F606" w:rsidR="004D34CC" w:rsidRPr="004D34CC" w:rsidRDefault="004D34CC" w:rsidP="004D34CC">
      <w:pPr>
        <w:pStyle w:val="CodesLine"/>
        <w:rPr>
          <w:lang w:bidi="ar-SA"/>
        </w:rPr>
      </w:pPr>
      <w:r w:rsidRPr="004D34CC">
        <w:rPr>
          <w:lang w:bidi="ar-SA"/>
        </w:rPr>
        <w:t>{1: 0.003952380952380952, 2: 0.012285714285714285, 3: 0.005238095238095238, 4: 0.0009904761904761905, 5: 0.0, 6: 0.0}</w:t>
      </w:r>
    </w:p>
    <w:p w14:paraId="4328732F" w14:textId="052A40C6" w:rsidR="00781900" w:rsidRDefault="00116AB7" w:rsidP="00781900">
      <w:pPr>
        <w:pStyle w:val="3NormalLevel3"/>
        <w:rPr>
          <w:lang w:bidi="ar-SA"/>
        </w:rPr>
      </w:pPr>
      <w:r>
        <w:rPr>
          <w:lang w:bidi="ar-SA"/>
        </w:rPr>
        <w:t>The keys show the defined fragility or probit tag and the corresponding values shows their governing probability</w:t>
      </w:r>
      <w:r w:rsidR="00E46D18">
        <w:rPr>
          <w:lang w:bidi="ar-SA"/>
        </w:rPr>
        <w:t xml:space="preserve"> among analysis</w:t>
      </w:r>
      <w:r>
        <w:rPr>
          <w:lang w:bidi="ar-SA"/>
        </w:rPr>
        <w:t>.</w:t>
      </w:r>
      <w:r w:rsidR="00E46D18">
        <w:rPr>
          <w:lang w:bidi="ar-SA"/>
        </w:rPr>
        <w:t xml:space="preserve"> Probits that have defined for the Vulnerable areas (NodesGroup) will not consider in this part and their probability will</w:t>
      </w:r>
      <w:r w:rsidR="007045FB">
        <w:rPr>
          <w:lang w:bidi="ar-SA"/>
        </w:rPr>
        <w:t xml:space="preserve"> be</w:t>
      </w:r>
      <w:r w:rsidR="00E46D18">
        <w:rPr>
          <w:lang w:bidi="ar-SA"/>
        </w:rPr>
        <w:t xml:space="preserve"> shown as zero (probits with tag 5 and 6).</w:t>
      </w:r>
    </w:p>
    <w:p w14:paraId="25AF4FA5" w14:textId="616E4BC5" w:rsidR="00332B8C" w:rsidRDefault="00332B8C" w:rsidP="00332B8C">
      <w:pPr>
        <w:pStyle w:val="Heading4"/>
        <w:rPr>
          <w:rFonts w:eastAsia="Times New Roman"/>
          <w:lang w:bidi="ar-SA"/>
        </w:rPr>
      </w:pPr>
      <w:r w:rsidRPr="00332B8C">
        <w:rPr>
          <w:rFonts w:eastAsia="Times New Roman"/>
          <w:lang w:bidi="ar-SA"/>
        </w:rPr>
        <w:t>Damagelevel_eLOC</w:t>
      </w:r>
    </w:p>
    <w:p w14:paraId="5F5DB27C" w14:textId="79B8BA92" w:rsidR="00332B8C" w:rsidRDefault="00332B8C" w:rsidP="004565CA">
      <w:pPr>
        <w:pStyle w:val="3NormalLevel3"/>
        <w:rPr>
          <w:lang w:bidi="ar-SA"/>
        </w:rPr>
      </w:pPr>
      <w:r>
        <w:rPr>
          <w:lang w:bidi="ar-SA"/>
        </w:rPr>
        <w:t xml:space="preserve">This key returns the expected </w:t>
      </w:r>
      <w:r w:rsidR="004565CA">
        <w:rPr>
          <w:lang w:bidi="ar-SA"/>
        </w:rPr>
        <w:t>released liquid (mass in kg)</w:t>
      </w:r>
      <w:r>
        <w:rPr>
          <w:lang w:bidi="ar-SA"/>
        </w:rPr>
        <w:t xml:space="preserve"> in each damage level. </w:t>
      </w:r>
      <w:r w:rsidR="004565CA">
        <w:rPr>
          <w:lang w:bidi="ar-SA"/>
        </w:rPr>
        <w:t>Example:</w:t>
      </w:r>
    </w:p>
    <w:p w14:paraId="5BE60016" w14:textId="4D8B4411" w:rsidR="004565CA" w:rsidRDefault="004565CA" w:rsidP="004565CA">
      <w:pPr>
        <w:pStyle w:val="CodesLine"/>
        <w:rPr>
          <w:lang w:bidi="ar-SA"/>
        </w:rPr>
      </w:pPr>
      <w:r w:rsidRPr="005E344B">
        <w:rPr>
          <w:lang w:bidi="ar-SA"/>
        </w:rPr>
        <w:t>Result</w:t>
      </w:r>
      <w:r>
        <w:rPr>
          <w:lang w:bidi="ar-SA"/>
        </w:rPr>
        <w:t>s[</w:t>
      </w:r>
      <w:r w:rsidRPr="004565CA">
        <w:rPr>
          <w:rFonts w:asciiTheme="majorBidi" w:eastAsiaTheme="minorHAnsi" w:hAnsiTheme="majorBidi" w:cs="B Nazanin"/>
          <w:color w:val="CE9178"/>
          <w:szCs w:val="22"/>
          <w:lang w:bidi="ar-SA"/>
        </w:rPr>
        <w:t>'Damagelevel_eLOC'</w:t>
      </w:r>
      <w:r w:rsidRPr="004565CA">
        <w:rPr>
          <w:lang w:bidi="ar-SA"/>
        </w:rPr>
        <w:t>]</w:t>
      </w:r>
    </w:p>
    <w:p w14:paraId="72BF1345" w14:textId="77777777" w:rsidR="004565CA" w:rsidRPr="004565CA" w:rsidRDefault="004565CA" w:rsidP="004565CA">
      <w:pPr>
        <w:pStyle w:val="CodesLine"/>
        <w:rPr>
          <w:lang w:bidi="ar-SA"/>
        </w:rPr>
      </w:pPr>
    </w:p>
    <w:p w14:paraId="79E32718" w14:textId="5B5F527B" w:rsidR="004565CA" w:rsidRPr="004565CA" w:rsidRDefault="004565CA" w:rsidP="004565CA">
      <w:pPr>
        <w:pStyle w:val="CodesLine"/>
        <w:rPr>
          <w:lang w:bidi="ar-SA"/>
        </w:rPr>
      </w:pPr>
      <w:r w:rsidRPr="004565CA">
        <w:rPr>
          <w:lang w:bidi="ar-SA"/>
        </w:rPr>
        <w:t>{0: 56082.8170381438, 1: 8802.563549482884, 3: 925.6543716581589, 4: 395.0027138190845, 2: 3376.962598791185, 6: 26.927937030769655, 5: 116.56262508340092}</w:t>
      </w:r>
    </w:p>
    <w:p w14:paraId="2FCD5BCC" w14:textId="4C2ACCE8" w:rsidR="00332B8C" w:rsidRDefault="004565CA" w:rsidP="00781900">
      <w:pPr>
        <w:pStyle w:val="3NormalLevel3"/>
        <w:rPr>
          <w:lang w:bidi="ar-SA"/>
        </w:rPr>
      </w:pPr>
      <w:r>
        <w:rPr>
          <w:lang w:bidi="ar-SA"/>
        </w:rPr>
        <w:lastRenderedPageBreak/>
        <w:t>Each key refers to the damage level and the corresponding value shows expected liquid released mass</w:t>
      </w:r>
      <w:r w:rsidR="00145A02">
        <w:rPr>
          <w:lang w:bidi="ar-SA"/>
        </w:rPr>
        <w:t xml:space="preserve"> in that damage level</w:t>
      </w:r>
      <w:r>
        <w:rPr>
          <w:lang w:bidi="ar-SA"/>
        </w:rPr>
        <w:t>.</w:t>
      </w:r>
    </w:p>
    <w:p w14:paraId="3E2BC945" w14:textId="0C4F7461" w:rsidR="00CD2855" w:rsidRDefault="00CD2855" w:rsidP="00CD2855">
      <w:pPr>
        <w:pStyle w:val="Heading4"/>
        <w:rPr>
          <w:rFonts w:eastAsia="Times New Roman"/>
          <w:lang w:bidi="ar-SA"/>
        </w:rPr>
      </w:pPr>
      <w:r w:rsidRPr="00CD2855">
        <w:rPr>
          <w:rFonts w:eastAsia="Times New Roman"/>
          <w:lang w:bidi="ar-SA"/>
        </w:rPr>
        <w:t>ScenariosAnalyzeNumbers</w:t>
      </w:r>
    </w:p>
    <w:p w14:paraId="5F30692E" w14:textId="120E4F45" w:rsidR="00CD2855" w:rsidRDefault="00CD2855" w:rsidP="00CD2855">
      <w:pPr>
        <w:pStyle w:val="3NormalLevel3"/>
        <w:rPr>
          <w:lang w:bidi="ar-SA"/>
        </w:rPr>
      </w:pPr>
      <w:proofErr w:type="gramStart"/>
      <w:r>
        <w:rPr>
          <w:lang w:bidi="ar-SA"/>
        </w:rPr>
        <w:t>This key returns scenarios</w:t>
      </w:r>
      <w:proofErr w:type="gramEnd"/>
      <w:r>
        <w:rPr>
          <w:lang w:bidi="ar-SA"/>
        </w:rPr>
        <w:t xml:space="preserve"> name with the following format as key and list of the analyze number as corresponding value. Example:</w:t>
      </w:r>
    </w:p>
    <w:p w14:paraId="19A00204" w14:textId="614392EB" w:rsidR="00CD2855" w:rsidRDefault="00CD2855" w:rsidP="00CD2855">
      <w:pPr>
        <w:pStyle w:val="CodesLine"/>
        <w:rPr>
          <w:lang w:bidi="ar-SA"/>
        </w:rPr>
      </w:pPr>
      <w:r w:rsidRPr="005E344B">
        <w:rPr>
          <w:lang w:bidi="ar-SA"/>
        </w:rPr>
        <w:t>Result</w:t>
      </w:r>
      <w:r>
        <w:rPr>
          <w:lang w:bidi="ar-SA"/>
        </w:rPr>
        <w:t>s</w:t>
      </w:r>
      <w:r w:rsidRPr="00CD2855">
        <w:rPr>
          <w:lang w:bidi="ar-SA"/>
        </w:rPr>
        <w:t>[</w:t>
      </w:r>
      <w:r w:rsidRPr="00CD2855">
        <w:rPr>
          <w:rFonts w:asciiTheme="majorBidi" w:eastAsiaTheme="minorHAnsi" w:hAnsiTheme="majorBidi" w:cs="B Nazanin"/>
          <w:color w:val="CE9178"/>
          <w:szCs w:val="22"/>
          <w:lang w:bidi="ar-SA"/>
        </w:rPr>
        <w:t>'ScenariosAnalyzeNumbers'</w:t>
      </w:r>
      <w:r w:rsidRPr="00CD2855">
        <w:rPr>
          <w:lang w:bidi="ar-SA"/>
        </w:rPr>
        <w:t>]</w:t>
      </w:r>
    </w:p>
    <w:p w14:paraId="786824A6" w14:textId="77777777" w:rsidR="00D859D8" w:rsidRDefault="00D859D8" w:rsidP="00CD2855">
      <w:pPr>
        <w:pStyle w:val="CodesLine"/>
        <w:rPr>
          <w:lang w:bidi="ar-SA"/>
        </w:rPr>
      </w:pPr>
    </w:p>
    <w:p w14:paraId="5CACC442" w14:textId="2FD1FF53" w:rsidR="00CD2855" w:rsidRPr="00CD2855" w:rsidRDefault="00CD2855" w:rsidP="00CD2855">
      <w:pPr>
        <w:pStyle w:val="CodesLine"/>
        <w:rPr>
          <w:lang w:bidi="ar-SA"/>
        </w:rPr>
      </w:pPr>
      <w:r w:rsidRPr="00CD2855">
        <w:rPr>
          <w:lang w:bidi="ar-SA"/>
        </w:rPr>
        <w:t>{'(0):[3]': [202, 5646, 16833, 17173, 20846, 23658, 29179, 30415, 41698, 42064, 42114], '(0):[3,5]-(1):[2]-(2):[1,6,7]': [316778], '(0):[1,3,6]-(1):[4,7]': [316830], '(0):[1,3,6]-(1):[4,7]-(2):[8]': [316830], '(0):[4,5]-(1):[3]-(2):[2]-(3):[1,6]': [316858]}</w:t>
      </w:r>
    </w:p>
    <w:p w14:paraId="4A03D2AC" w14:textId="2EDD43F2" w:rsidR="00CD2855" w:rsidRDefault="00F54DF9" w:rsidP="00CD2855">
      <w:pPr>
        <w:pStyle w:val="3NormalLevel3"/>
        <w:rPr>
          <w:lang w:bidi="ar-SA"/>
        </w:rPr>
      </w:pPr>
      <w:r>
        <w:rPr>
          <w:lang w:bidi="ar-SA"/>
        </w:rPr>
        <w:t xml:space="preserve">The rule of mentioning scenarios </w:t>
      </w:r>
      <w:proofErr w:type="gramStart"/>
      <w:r>
        <w:rPr>
          <w:lang w:bidi="ar-SA"/>
        </w:rPr>
        <w:t>is :</w:t>
      </w:r>
      <w:proofErr w:type="gramEnd"/>
      <w:r>
        <w:rPr>
          <w:lang w:bidi="ar-SA"/>
        </w:rPr>
        <w:t xml:space="preserve"> </w:t>
      </w:r>
      <w:r w:rsidRPr="00F54DF9">
        <w:rPr>
          <w:rFonts w:ascii="Courier New" w:hAnsi="Courier New"/>
          <w:color w:val="000000"/>
          <w:sz w:val="20"/>
          <w:szCs w:val="16"/>
          <w:lang w:bidi="ar-SA"/>
        </w:rPr>
        <w:t>(Damage level):[list of units tag that damaged in this level]</w:t>
      </w:r>
      <w:r>
        <w:rPr>
          <w:lang w:bidi="ar-SA"/>
        </w:rPr>
        <w:t xml:space="preserve"> for example:</w:t>
      </w:r>
    </w:p>
    <w:p w14:paraId="798477F9" w14:textId="3EA553EA" w:rsidR="00F54DF9" w:rsidRPr="00F54DF9" w:rsidRDefault="00F54DF9" w:rsidP="00CD2855">
      <w:pPr>
        <w:pStyle w:val="3NormalLevel3"/>
        <w:rPr>
          <w:lang w:bidi="ar-SA"/>
        </w:rPr>
      </w:pPr>
      <w:r w:rsidRPr="00CD2855">
        <w:rPr>
          <w:rFonts w:ascii="Courier New" w:hAnsi="Courier New"/>
          <w:color w:val="000000"/>
          <w:sz w:val="20"/>
          <w:szCs w:val="16"/>
          <w:lang w:bidi="ar-SA"/>
        </w:rPr>
        <w:t>'(0):[3]'</w:t>
      </w:r>
      <w:r>
        <w:rPr>
          <w:rFonts w:ascii="Courier New" w:hAnsi="Courier New"/>
          <w:color w:val="000000"/>
          <w:sz w:val="20"/>
          <w:szCs w:val="16"/>
          <w:lang w:bidi="ar-SA"/>
        </w:rPr>
        <w:t xml:space="preserve"> </w:t>
      </w:r>
      <w:r w:rsidRPr="00F54DF9">
        <w:rPr>
          <w:lang w:bidi="ar-SA"/>
        </w:rPr>
        <w:t>shows a scenario with damaging plant unit 3 in damage level 0</w:t>
      </w:r>
    </w:p>
    <w:p w14:paraId="7C8A21B1" w14:textId="3E1B5B29" w:rsidR="00F54DF9" w:rsidRPr="00CD2855" w:rsidRDefault="00F54DF9" w:rsidP="00CD2855">
      <w:pPr>
        <w:pStyle w:val="3NormalLevel3"/>
        <w:rPr>
          <w:lang w:bidi="ar-SA"/>
        </w:rPr>
      </w:pPr>
      <w:r w:rsidRPr="00CD2855">
        <w:rPr>
          <w:rFonts w:ascii="Courier New" w:hAnsi="Courier New"/>
          <w:color w:val="000000"/>
          <w:sz w:val="20"/>
          <w:szCs w:val="16"/>
          <w:lang w:bidi="ar-SA"/>
        </w:rPr>
        <w:t>'(0</w:t>
      </w:r>
      <w:proofErr w:type="gramStart"/>
      <w:r w:rsidRPr="00CD2855">
        <w:rPr>
          <w:rFonts w:ascii="Courier New" w:hAnsi="Courier New"/>
          <w:color w:val="000000"/>
          <w:sz w:val="20"/>
          <w:szCs w:val="16"/>
          <w:lang w:bidi="ar-SA"/>
        </w:rPr>
        <w:t>):[</w:t>
      </w:r>
      <w:proofErr w:type="gramEnd"/>
      <w:r w:rsidRPr="00CD2855">
        <w:rPr>
          <w:rFonts w:ascii="Courier New" w:hAnsi="Courier New"/>
          <w:color w:val="000000"/>
          <w:sz w:val="20"/>
          <w:szCs w:val="16"/>
          <w:lang w:bidi="ar-SA"/>
        </w:rPr>
        <w:t>3,5]-(1):[2</w:t>
      </w:r>
      <w:r>
        <w:rPr>
          <w:rFonts w:ascii="Courier New" w:hAnsi="Courier New"/>
          <w:color w:val="000000"/>
          <w:sz w:val="20"/>
          <w:szCs w:val="16"/>
          <w:lang w:bidi="ar-SA"/>
        </w:rPr>
        <w:t>]</w:t>
      </w:r>
      <w:r w:rsidRPr="00CD2855">
        <w:rPr>
          <w:rFonts w:ascii="Courier New" w:hAnsi="Courier New"/>
          <w:color w:val="000000"/>
          <w:sz w:val="20"/>
          <w:szCs w:val="16"/>
          <w:lang w:bidi="ar-SA"/>
        </w:rPr>
        <w:t>'</w:t>
      </w:r>
      <w:r>
        <w:rPr>
          <w:rFonts w:ascii="Courier New" w:hAnsi="Courier New"/>
          <w:color w:val="000000"/>
          <w:sz w:val="20"/>
          <w:szCs w:val="16"/>
          <w:lang w:bidi="ar-SA"/>
        </w:rPr>
        <w:t xml:space="preserve"> </w:t>
      </w:r>
      <w:r w:rsidRPr="00F54DF9">
        <w:rPr>
          <w:lang w:bidi="ar-SA"/>
        </w:rPr>
        <w:t>shows a scenario with damaged plant units with tag 3 and 5 in damage level 0 and damaged plant unit with tag 2 at damage level 1</w:t>
      </w:r>
    </w:p>
    <w:p w14:paraId="6DD32C9F" w14:textId="35688481" w:rsidR="00D859D8" w:rsidRDefault="00D859D8" w:rsidP="00D859D8">
      <w:pPr>
        <w:pStyle w:val="Heading4"/>
        <w:rPr>
          <w:rFonts w:eastAsia="Times New Roman"/>
          <w:lang w:bidi="ar-SA"/>
        </w:rPr>
      </w:pPr>
      <w:r w:rsidRPr="00D859D8">
        <w:rPr>
          <w:rFonts w:eastAsia="Times New Roman"/>
          <w:lang w:bidi="ar-SA"/>
        </w:rPr>
        <w:t>ScenariosProbability</w:t>
      </w:r>
    </w:p>
    <w:p w14:paraId="05B013DF" w14:textId="307045FC" w:rsidR="00D859D8" w:rsidRDefault="00D859D8" w:rsidP="00D859D8">
      <w:pPr>
        <w:pStyle w:val="3NormalLevel3"/>
        <w:rPr>
          <w:lang w:bidi="ar-SA"/>
        </w:rPr>
      </w:pPr>
      <w:proofErr w:type="gramStart"/>
      <w:r>
        <w:rPr>
          <w:lang w:bidi="ar-SA"/>
        </w:rPr>
        <w:t>This key returns scenarios</w:t>
      </w:r>
      <w:proofErr w:type="gramEnd"/>
      <w:r>
        <w:rPr>
          <w:lang w:bidi="ar-SA"/>
        </w:rPr>
        <w:t xml:space="preserve"> name as key and the corresponding probability as value. Example:</w:t>
      </w:r>
    </w:p>
    <w:p w14:paraId="20C1BC36" w14:textId="347D47DA" w:rsidR="00D859D8" w:rsidRDefault="00D859D8" w:rsidP="00D859D8">
      <w:pPr>
        <w:pStyle w:val="CodesLine"/>
        <w:rPr>
          <w:lang w:bidi="ar-SA"/>
        </w:rPr>
      </w:pPr>
      <w:r w:rsidRPr="005E344B">
        <w:rPr>
          <w:lang w:bidi="ar-SA"/>
        </w:rPr>
        <w:t>Result</w:t>
      </w:r>
      <w:r>
        <w:rPr>
          <w:lang w:bidi="ar-SA"/>
        </w:rPr>
        <w:t>s</w:t>
      </w:r>
      <w:r w:rsidRPr="00CD2855">
        <w:rPr>
          <w:lang w:bidi="ar-SA"/>
        </w:rPr>
        <w:t>[</w:t>
      </w:r>
      <w:r w:rsidRPr="00CD2855">
        <w:rPr>
          <w:rFonts w:asciiTheme="majorBidi" w:eastAsiaTheme="minorHAnsi" w:hAnsiTheme="majorBidi" w:cs="B Nazanin"/>
          <w:color w:val="CE9178"/>
          <w:szCs w:val="22"/>
          <w:lang w:bidi="ar-SA"/>
        </w:rPr>
        <w:t>'</w:t>
      </w:r>
      <w:r w:rsidRPr="00D859D8">
        <w:rPr>
          <w:color w:val="CE9178"/>
          <w:szCs w:val="22"/>
          <w:lang w:bidi="ar-SA"/>
        </w:rPr>
        <w:t>ScenariosProbability</w:t>
      </w:r>
      <w:r w:rsidRPr="00CD2855">
        <w:rPr>
          <w:rFonts w:asciiTheme="majorBidi" w:eastAsiaTheme="minorHAnsi" w:hAnsiTheme="majorBidi" w:cs="B Nazanin"/>
          <w:color w:val="CE9178"/>
          <w:szCs w:val="22"/>
          <w:lang w:bidi="ar-SA"/>
        </w:rPr>
        <w:t>'</w:t>
      </w:r>
      <w:r w:rsidRPr="00CD2855">
        <w:rPr>
          <w:lang w:bidi="ar-SA"/>
        </w:rPr>
        <w:t>]</w:t>
      </w:r>
    </w:p>
    <w:p w14:paraId="453A4026" w14:textId="66BBD65B" w:rsidR="00D859D8" w:rsidRDefault="00D859D8" w:rsidP="00D859D8">
      <w:pPr>
        <w:pStyle w:val="CodesLine"/>
        <w:rPr>
          <w:lang w:bidi="ar-SA"/>
        </w:rPr>
      </w:pPr>
    </w:p>
    <w:p w14:paraId="435E23FB" w14:textId="6057D12D" w:rsidR="00D859D8" w:rsidRDefault="00D859D8" w:rsidP="00D859D8">
      <w:pPr>
        <w:pStyle w:val="CodesLine"/>
        <w:rPr>
          <w:lang w:bidi="ar-SA"/>
        </w:rPr>
      </w:pPr>
      <w:r w:rsidRPr="00D859D8">
        <w:rPr>
          <w:lang w:bidi="ar-SA"/>
        </w:rPr>
        <w:t>{'(0):[3]': 0.00026476190476190474, '(0):[3]-(1):[2]': 7.619047619047618e-05, '(0):[3]-(1):[2]-(2):[1]': 1.0476190476190477e-05, '(0):[1,2,3,4,5,6,7,8]': 0.000659047619047619, '(0):[8]': 0.00026285714285714286, '(0):[2,7,8]': 8.571428571428571e-06, '(0):[2,7,8]-(1):[3,6]': 2.8571428571428573e-06, …}</w:t>
      </w:r>
    </w:p>
    <w:p w14:paraId="4CA7DAD7" w14:textId="4BE8F474" w:rsidR="00D859D8" w:rsidRDefault="00D859D8" w:rsidP="00D859D8">
      <w:pPr>
        <w:pStyle w:val="Heading4"/>
        <w:rPr>
          <w:rFonts w:eastAsia="Times New Roman"/>
          <w:lang w:bidi="ar-SA"/>
        </w:rPr>
      </w:pPr>
      <w:r w:rsidRPr="00D859D8">
        <w:rPr>
          <w:rFonts w:eastAsia="Times New Roman"/>
          <w:lang w:bidi="ar-SA"/>
        </w:rPr>
        <w:t>ScanariosSubScenario</w:t>
      </w:r>
    </w:p>
    <w:p w14:paraId="42F6DB7C" w14:textId="393AEC43" w:rsidR="00D859D8" w:rsidRDefault="00D859D8" w:rsidP="00D859D8">
      <w:pPr>
        <w:pStyle w:val="3NormalLevel3"/>
        <w:rPr>
          <w:lang w:bidi="ar-SA"/>
        </w:rPr>
      </w:pPr>
      <w:r>
        <w:rPr>
          <w:lang w:bidi="ar-SA"/>
        </w:rPr>
        <w:t xml:space="preserve">This key returns a dictionary that its </w:t>
      </w:r>
      <w:r w:rsidR="005902FE">
        <w:rPr>
          <w:lang w:bidi="ar-SA"/>
        </w:rPr>
        <w:t>key is the Scenario name and the corresponding value is next damage level scenarios. Example</w:t>
      </w:r>
      <w:r w:rsidR="0044120B">
        <w:rPr>
          <w:lang w:bidi="ar-SA"/>
        </w:rPr>
        <w:t>:</w:t>
      </w:r>
    </w:p>
    <w:p w14:paraId="6FAE479B" w14:textId="0BAA5D34" w:rsidR="0044120B" w:rsidRDefault="0044120B" w:rsidP="0044120B">
      <w:pPr>
        <w:pStyle w:val="CodesLine"/>
        <w:rPr>
          <w:lang w:bidi="ar-SA"/>
        </w:rPr>
      </w:pPr>
      <w:r w:rsidRPr="005E344B">
        <w:rPr>
          <w:lang w:bidi="ar-SA"/>
        </w:rPr>
        <w:t>Result</w:t>
      </w:r>
      <w:r>
        <w:rPr>
          <w:lang w:bidi="ar-SA"/>
        </w:rPr>
        <w:t>s</w:t>
      </w:r>
      <w:r w:rsidRPr="0044120B">
        <w:rPr>
          <w:lang w:bidi="ar-SA"/>
        </w:rPr>
        <w:t>[</w:t>
      </w:r>
      <w:r w:rsidRPr="0044120B">
        <w:rPr>
          <w:color w:val="CE9178"/>
          <w:szCs w:val="22"/>
          <w:lang w:bidi="ar-SA"/>
        </w:rPr>
        <w:t>'ScanariosSubScenario</w:t>
      </w:r>
      <w:proofErr w:type="gramStart"/>
      <w:r w:rsidRPr="0044120B">
        <w:rPr>
          <w:color w:val="CE9178"/>
          <w:szCs w:val="22"/>
          <w:lang w:bidi="ar-SA"/>
        </w:rPr>
        <w:t>'</w:t>
      </w:r>
      <w:r w:rsidRPr="0044120B">
        <w:rPr>
          <w:lang w:bidi="ar-SA"/>
        </w:rPr>
        <w:t>][</w:t>
      </w:r>
      <w:proofErr w:type="gramEnd"/>
      <w:r w:rsidRPr="0044120B">
        <w:rPr>
          <w:color w:val="CE9178"/>
          <w:szCs w:val="22"/>
          <w:lang w:bidi="ar-SA"/>
        </w:rPr>
        <w:t>'(0):[3]'</w:t>
      </w:r>
      <w:r w:rsidRPr="0044120B">
        <w:rPr>
          <w:lang w:bidi="ar-SA"/>
        </w:rPr>
        <w:t>]</w:t>
      </w:r>
    </w:p>
    <w:p w14:paraId="21C6541B" w14:textId="77777777" w:rsidR="0044120B" w:rsidRDefault="0044120B" w:rsidP="0044120B">
      <w:pPr>
        <w:pStyle w:val="CodesLine"/>
        <w:rPr>
          <w:lang w:bidi="ar-SA"/>
        </w:rPr>
      </w:pPr>
    </w:p>
    <w:p w14:paraId="10CE6B5B" w14:textId="0B8A9DBF" w:rsidR="0044120B" w:rsidRPr="0044120B" w:rsidRDefault="0044120B" w:rsidP="0044120B">
      <w:pPr>
        <w:pStyle w:val="CodesLine"/>
        <w:rPr>
          <w:lang w:bidi="ar-SA"/>
        </w:rPr>
      </w:pPr>
      <w:r w:rsidRPr="0044120B">
        <w:rPr>
          <w:lang w:bidi="ar-SA"/>
        </w:rPr>
        <w:t>['(0):[3]-(1):[2]', '(0):[3]-(1):[4]', '(0):[3]-(1):[2,4]', '(0):[3]-(1):[7,8]', '(0):[3]-(1):[7]', '(0):[3]-(1):[2,6]', '(0):[3]-(1):[4,7]', '(0):[3]-(1):[4,7,8]', '(0):[3]-(1):[2,7]', '(0):[3]-(1):[1,2]', '(0):[3]-(1):[2,4,7]', '(0):[3]-(1):[5,6,7]', '(0):[3]-(1):[6,7]']</w:t>
      </w:r>
    </w:p>
    <w:p w14:paraId="24868EB9" w14:textId="19D6D222" w:rsidR="0044120B" w:rsidRDefault="0044120B" w:rsidP="00D859D8">
      <w:pPr>
        <w:pStyle w:val="3NormalLevel3"/>
        <w:rPr>
          <w:lang w:bidi="ar-SA"/>
        </w:rPr>
      </w:pPr>
      <w:r>
        <w:rPr>
          <w:lang w:bidi="ar-SA"/>
        </w:rPr>
        <w:t>To see next level scenario:</w:t>
      </w:r>
    </w:p>
    <w:p w14:paraId="262F4F8B" w14:textId="635BA1E6" w:rsidR="0044120B" w:rsidRDefault="0044120B" w:rsidP="0044120B">
      <w:pPr>
        <w:pStyle w:val="CodesLine"/>
        <w:rPr>
          <w:lang w:bidi="ar-SA"/>
        </w:rPr>
      </w:pPr>
      <w:r w:rsidRPr="005E344B">
        <w:rPr>
          <w:lang w:bidi="ar-SA"/>
        </w:rPr>
        <w:t>Result</w:t>
      </w:r>
      <w:r>
        <w:rPr>
          <w:lang w:bidi="ar-SA"/>
        </w:rPr>
        <w:t>s</w:t>
      </w:r>
      <w:r w:rsidRPr="0044120B">
        <w:rPr>
          <w:lang w:bidi="ar-SA"/>
        </w:rPr>
        <w:t>[</w:t>
      </w:r>
      <w:r w:rsidRPr="0044120B">
        <w:rPr>
          <w:color w:val="CE9178"/>
          <w:szCs w:val="22"/>
          <w:lang w:bidi="ar-SA"/>
        </w:rPr>
        <w:t>'ScanariosSubScenario</w:t>
      </w:r>
      <w:proofErr w:type="gramStart"/>
      <w:r w:rsidRPr="0044120B">
        <w:rPr>
          <w:color w:val="CE9178"/>
          <w:szCs w:val="22"/>
          <w:lang w:bidi="ar-SA"/>
        </w:rPr>
        <w:t>'</w:t>
      </w:r>
      <w:r w:rsidRPr="0044120B">
        <w:rPr>
          <w:lang w:bidi="ar-SA"/>
        </w:rPr>
        <w:t>][</w:t>
      </w:r>
      <w:proofErr w:type="gramEnd"/>
      <w:r w:rsidRPr="0044120B">
        <w:rPr>
          <w:color w:val="CE9178"/>
          <w:szCs w:val="22"/>
          <w:lang w:bidi="ar-SA"/>
        </w:rPr>
        <w:t>'(0):[3]-(1):[2]'</w:t>
      </w:r>
      <w:r w:rsidRPr="0044120B">
        <w:rPr>
          <w:lang w:bidi="ar-SA"/>
        </w:rPr>
        <w:t>]</w:t>
      </w:r>
    </w:p>
    <w:p w14:paraId="000B4371" w14:textId="77777777" w:rsidR="0044120B" w:rsidRDefault="0044120B" w:rsidP="0044120B">
      <w:pPr>
        <w:pStyle w:val="CodesLine"/>
        <w:rPr>
          <w:lang w:bidi="ar-SA"/>
        </w:rPr>
      </w:pPr>
    </w:p>
    <w:p w14:paraId="61481A8C" w14:textId="3F22B250" w:rsidR="0044120B" w:rsidRDefault="0044120B" w:rsidP="0044120B">
      <w:pPr>
        <w:pStyle w:val="CodesLine"/>
        <w:rPr>
          <w:lang w:bidi="ar-SA"/>
        </w:rPr>
      </w:pPr>
      <w:r w:rsidRPr="0044120B">
        <w:rPr>
          <w:lang w:bidi="ar-SA"/>
        </w:rPr>
        <w:t>['(0):[3]-(1):[2]-(2):[1]', '(0):[3]-(1):[2]-(2):[5,6]', '(0):[3]-(1):[2]-(2):[6]', '(0):[3]-</w:t>
      </w:r>
      <w:r w:rsidRPr="0044120B">
        <w:rPr>
          <w:lang w:bidi="ar-SA"/>
        </w:rPr>
        <w:lastRenderedPageBreak/>
        <w:t>(1):[2]-(2):[7]', '(0):[3]-(1):[2]-(2):[1,6]', '(0):[3]-(1):[2]-(2):[4]', '(0):[3]-(1):[2]-(2):[4,7]', '(0):[3]-(1):[2]-(2):[6,7]']</w:t>
      </w:r>
    </w:p>
    <w:p w14:paraId="776ADDC0" w14:textId="1019A3D4" w:rsidR="00CA6203" w:rsidRDefault="00CA6203" w:rsidP="00CA6203">
      <w:pPr>
        <w:pStyle w:val="Heading4"/>
        <w:rPr>
          <w:rFonts w:eastAsia="Times New Roman"/>
          <w:lang w:bidi="ar-SA"/>
        </w:rPr>
      </w:pPr>
      <w:bookmarkStart w:id="76" w:name="_Toc126182707"/>
      <w:r w:rsidRPr="00CA6203">
        <w:rPr>
          <w:rFonts w:eastAsia="Times New Roman"/>
          <w:lang w:bidi="ar-SA"/>
        </w:rPr>
        <w:t>Damagelevel_Scenario_Dict</w:t>
      </w:r>
    </w:p>
    <w:p w14:paraId="42AEBAF5" w14:textId="5B6FF948" w:rsidR="00CA6203" w:rsidRDefault="00CA6203" w:rsidP="00CA6203">
      <w:pPr>
        <w:pStyle w:val="3NormalLevel3"/>
        <w:rPr>
          <w:lang w:bidi="ar-SA"/>
        </w:rPr>
      </w:pPr>
      <w:r>
        <w:rPr>
          <w:lang w:bidi="ar-SA"/>
        </w:rPr>
        <w:t>This key returns a dictionary that its keys are the damage level and its values are list of the Scenarios in the corresponding level. Example:</w:t>
      </w:r>
    </w:p>
    <w:p w14:paraId="1BE6086A" w14:textId="6410A747" w:rsidR="00CA6203" w:rsidRDefault="00CA6203" w:rsidP="00CA6203">
      <w:pPr>
        <w:pStyle w:val="CodesLine"/>
        <w:rPr>
          <w:lang w:bidi="ar-SA"/>
        </w:rPr>
      </w:pPr>
      <w:r w:rsidRPr="005E344B">
        <w:rPr>
          <w:lang w:bidi="ar-SA"/>
        </w:rPr>
        <w:t>Result</w:t>
      </w:r>
      <w:r>
        <w:rPr>
          <w:lang w:bidi="ar-SA"/>
        </w:rPr>
        <w:t>s</w:t>
      </w:r>
      <w:r w:rsidRPr="0044120B">
        <w:rPr>
          <w:lang w:bidi="ar-SA"/>
        </w:rPr>
        <w:t>[</w:t>
      </w:r>
      <w:r w:rsidRPr="0044120B">
        <w:rPr>
          <w:color w:val="CE9178"/>
          <w:szCs w:val="22"/>
          <w:lang w:bidi="ar-SA"/>
        </w:rPr>
        <w:t>'</w:t>
      </w:r>
      <w:r w:rsidRPr="00CA6203">
        <w:rPr>
          <w:i/>
          <w:iCs/>
          <w:color w:val="CE9178"/>
          <w:szCs w:val="22"/>
          <w:lang w:bidi="ar-SA"/>
        </w:rPr>
        <w:t>Damagelevel_Scenario_Dict</w:t>
      </w:r>
      <w:r w:rsidRPr="0044120B">
        <w:rPr>
          <w:color w:val="CE9178"/>
          <w:szCs w:val="22"/>
          <w:lang w:bidi="ar-SA"/>
        </w:rPr>
        <w:t>'</w:t>
      </w:r>
      <w:r w:rsidRPr="0044120B">
        <w:rPr>
          <w:lang w:bidi="ar-SA"/>
        </w:rPr>
        <w:t>]</w:t>
      </w:r>
    </w:p>
    <w:p w14:paraId="6222D28D" w14:textId="279C19DD" w:rsidR="0062672D" w:rsidRDefault="0062672D" w:rsidP="0062672D">
      <w:pPr>
        <w:pStyle w:val="Heading4"/>
        <w:rPr>
          <w:rFonts w:eastAsia="Times New Roman"/>
          <w:lang w:bidi="ar-SA"/>
        </w:rPr>
      </w:pPr>
      <w:bookmarkStart w:id="77" w:name="_Hlk127957225"/>
      <w:r w:rsidRPr="0062672D">
        <w:rPr>
          <w:rFonts w:eastAsia="Times New Roman"/>
          <w:lang w:bidi="ar-SA"/>
        </w:rPr>
        <w:t>HazardMagnitude</w:t>
      </w:r>
    </w:p>
    <w:bookmarkEnd w:id="77"/>
    <w:p w14:paraId="0B0A354C" w14:textId="0131D741" w:rsidR="0062672D" w:rsidRDefault="0062672D" w:rsidP="0062672D">
      <w:pPr>
        <w:pStyle w:val="3NormalLevel3"/>
        <w:rPr>
          <w:lang w:bidi="ar-SA"/>
        </w:rPr>
      </w:pPr>
      <w:r>
        <w:rPr>
          <w:lang w:bidi="ar-SA"/>
        </w:rPr>
        <w:t>This key returns a list that each cell is a dictionary that its key is the hazard tag and each value is the sampled value. Example:</w:t>
      </w:r>
    </w:p>
    <w:p w14:paraId="3FF04708" w14:textId="3AC8D142" w:rsidR="0062672D" w:rsidRDefault="0062672D" w:rsidP="0062672D">
      <w:pPr>
        <w:pStyle w:val="CodesLine"/>
        <w:rPr>
          <w:lang w:bidi="ar-SA"/>
        </w:rPr>
      </w:pPr>
      <w:r w:rsidRPr="005E344B">
        <w:rPr>
          <w:lang w:bidi="ar-SA"/>
        </w:rPr>
        <w:t>Result</w:t>
      </w:r>
      <w:r>
        <w:rPr>
          <w:lang w:bidi="ar-SA"/>
        </w:rPr>
        <w:t>s</w:t>
      </w:r>
      <w:r w:rsidRPr="0044120B">
        <w:rPr>
          <w:lang w:bidi="ar-SA"/>
        </w:rPr>
        <w:t>[</w:t>
      </w:r>
      <w:r w:rsidRPr="0044120B">
        <w:rPr>
          <w:color w:val="CE9178"/>
          <w:szCs w:val="22"/>
          <w:lang w:bidi="ar-SA"/>
        </w:rPr>
        <w:t>'</w:t>
      </w:r>
      <w:r w:rsidRPr="0062672D">
        <w:rPr>
          <w:color w:val="CE9178"/>
          <w:szCs w:val="22"/>
          <w:lang w:bidi="ar-SA"/>
        </w:rPr>
        <w:t>HazardMagnitude</w:t>
      </w:r>
      <w:r w:rsidRPr="0044120B">
        <w:rPr>
          <w:color w:val="CE9178"/>
          <w:szCs w:val="22"/>
          <w:lang w:bidi="ar-SA"/>
        </w:rPr>
        <w:t>'</w:t>
      </w:r>
      <w:r w:rsidRPr="0044120B">
        <w:rPr>
          <w:lang w:bidi="ar-SA"/>
        </w:rPr>
        <w:t>]</w:t>
      </w:r>
    </w:p>
    <w:p w14:paraId="796855CE" w14:textId="77777777" w:rsidR="00E11CBA" w:rsidRPr="00E11CBA" w:rsidRDefault="00E11CBA" w:rsidP="00E11CBA">
      <w:pPr>
        <w:pStyle w:val="Heading4"/>
        <w:rPr>
          <w:rFonts w:eastAsia="Times New Roman"/>
          <w:lang w:bidi="ar-SA"/>
        </w:rPr>
      </w:pPr>
      <w:r w:rsidRPr="00E11CBA">
        <w:rPr>
          <w:rFonts w:eastAsia="Times New Roman"/>
          <w:lang w:bidi="ar-SA"/>
        </w:rPr>
        <w:t>NodesGroupRadiationDict</w:t>
      </w:r>
    </w:p>
    <w:p w14:paraId="0F53116B" w14:textId="585049A1" w:rsidR="007C0E88" w:rsidRDefault="007C0E88" w:rsidP="007C0E88">
      <w:pPr>
        <w:pStyle w:val="3NormalLevel3"/>
        <w:rPr>
          <w:lang w:bidi="ar-SA"/>
        </w:rPr>
      </w:pPr>
      <w:r w:rsidRPr="00E11CBA">
        <w:rPr>
          <w:lang w:bidi="ar-SA"/>
        </w:rPr>
        <w:t>This key returns</w:t>
      </w:r>
      <w:r>
        <w:rPr>
          <w:lang w:bidi="ar-SA"/>
        </w:rPr>
        <w:t xml:space="preserve"> a dictionary that its keys are the NodesGroup tag and the corresponding</w:t>
      </w:r>
      <w:r w:rsidR="0036684D">
        <w:rPr>
          <w:lang w:bidi="ar-SA"/>
        </w:rPr>
        <w:t xml:space="preserve"> value</w:t>
      </w:r>
      <w:r>
        <w:rPr>
          <w:lang w:bidi="ar-SA"/>
        </w:rPr>
        <w:t xml:space="preserve"> </w:t>
      </w:r>
      <w:r w:rsidR="0036684D">
        <w:rPr>
          <w:lang w:bidi="ar-SA"/>
        </w:rPr>
        <w:t>is a list of</w:t>
      </w:r>
      <w:r>
        <w:rPr>
          <w:lang w:bidi="ar-SA"/>
        </w:rPr>
        <w:t xml:space="preserve"> </w:t>
      </w:r>
      <w:r w:rsidR="0036684D">
        <w:rPr>
          <w:lang w:bidi="ar-SA"/>
        </w:rPr>
        <w:t>each node radiation average values</w:t>
      </w:r>
      <w:r>
        <w:rPr>
          <w:lang w:bidi="ar-SA"/>
        </w:rPr>
        <w:t>. Example:</w:t>
      </w:r>
    </w:p>
    <w:p w14:paraId="19DD1366" w14:textId="1778B5E8" w:rsidR="00E11CBA" w:rsidRDefault="00E11CBA" w:rsidP="00E11CBA">
      <w:pPr>
        <w:pStyle w:val="CodesLine"/>
        <w:rPr>
          <w:lang w:bidi="ar-SA"/>
        </w:rPr>
      </w:pPr>
      <w:r w:rsidRPr="005E344B">
        <w:rPr>
          <w:lang w:bidi="ar-SA"/>
        </w:rPr>
        <w:t>Result</w:t>
      </w:r>
      <w:r>
        <w:rPr>
          <w:lang w:bidi="ar-SA"/>
        </w:rPr>
        <w:t>s</w:t>
      </w:r>
      <w:r w:rsidRPr="0044120B">
        <w:rPr>
          <w:lang w:bidi="ar-SA"/>
        </w:rPr>
        <w:t>[</w:t>
      </w:r>
      <w:r w:rsidRPr="0044120B">
        <w:rPr>
          <w:color w:val="CE9178"/>
          <w:szCs w:val="22"/>
          <w:lang w:bidi="ar-SA"/>
        </w:rPr>
        <w:t>'</w:t>
      </w:r>
      <w:r w:rsidRPr="00E11CBA">
        <w:rPr>
          <w:color w:val="CE9178"/>
          <w:szCs w:val="22"/>
          <w:lang w:bidi="ar-SA"/>
        </w:rPr>
        <w:t>NodesGroupRadiationDict</w:t>
      </w:r>
      <w:r w:rsidRPr="0044120B">
        <w:rPr>
          <w:color w:val="CE9178"/>
          <w:szCs w:val="22"/>
          <w:lang w:bidi="ar-SA"/>
        </w:rPr>
        <w:t>'</w:t>
      </w:r>
      <w:r w:rsidRPr="0044120B">
        <w:rPr>
          <w:lang w:bidi="ar-SA"/>
        </w:rPr>
        <w:t>]</w:t>
      </w:r>
    </w:p>
    <w:p w14:paraId="326A4671" w14:textId="77777777" w:rsidR="00E11CBA" w:rsidRPr="00E11CBA" w:rsidRDefault="00E11CBA" w:rsidP="00E11CBA">
      <w:pPr>
        <w:pStyle w:val="Heading4"/>
        <w:rPr>
          <w:rFonts w:eastAsia="Times New Roman"/>
          <w:lang w:bidi="ar-SA"/>
        </w:rPr>
      </w:pPr>
      <w:r w:rsidRPr="00E11CBA">
        <w:rPr>
          <w:rFonts w:eastAsia="Times New Roman"/>
          <w:lang w:bidi="ar-SA"/>
        </w:rPr>
        <w:t>NodesGroup</w:t>
      </w:r>
      <w:bookmarkStart w:id="78" w:name="_Hlk128958044"/>
      <w:r w:rsidRPr="00E11CBA">
        <w:rPr>
          <w:rFonts w:eastAsia="Times New Roman"/>
          <w:lang w:bidi="ar-SA"/>
        </w:rPr>
        <w:t>OverPressure</w:t>
      </w:r>
      <w:bookmarkEnd w:id="78"/>
      <w:r w:rsidRPr="00E11CBA">
        <w:rPr>
          <w:rFonts w:eastAsia="Times New Roman"/>
          <w:lang w:bidi="ar-SA"/>
        </w:rPr>
        <w:t>Dict</w:t>
      </w:r>
    </w:p>
    <w:p w14:paraId="5829ED79" w14:textId="5F77E7D2" w:rsidR="00E11CBA" w:rsidRDefault="00E11CBA" w:rsidP="007C0E88">
      <w:pPr>
        <w:pStyle w:val="3NormalLevel3"/>
        <w:rPr>
          <w:lang w:bidi="ar-SA"/>
        </w:rPr>
      </w:pPr>
      <w:r w:rsidRPr="00E11CBA">
        <w:rPr>
          <w:lang w:bidi="ar-SA"/>
        </w:rPr>
        <w:t>This key returns</w:t>
      </w:r>
      <w:r>
        <w:rPr>
          <w:lang w:bidi="ar-SA"/>
        </w:rPr>
        <w:t xml:space="preserve"> a dictionary that its keys are the NodesGroup tag and the corresponding value </w:t>
      </w:r>
      <w:r w:rsidR="0036684D">
        <w:rPr>
          <w:lang w:bidi="ar-SA"/>
        </w:rPr>
        <w:t>is a list of each node Overpressure average values</w:t>
      </w:r>
      <w:r>
        <w:rPr>
          <w:lang w:bidi="ar-SA"/>
        </w:rPr>
        <w:t>. Example:</w:t>
      </w:r>
    </w:p>
    <w:p w14:paraId="5B882069" w14:textId="608BFC10" w:rsidR="00E11CBA" w:rsidRDefault="00E11CBA" w:rsidP="00E11CBA">
      <w:pPr>
        <w:pStyle w:val="CodesLine"/>
        <w:rPr>
          <w:lang w:bidi="ar-SA"/>
        </w:rPr>
      </w:pPr>
      <w:r w:rsidRPr="005E344B">
        <w:rPr>
          <w:lang w:bidi="ar-SA"/>
        </w:rPr>
        <w:t>Result</w:t>
      </w:r>
      <w:r>
        <w:rPr>
          <w:lang w:bidi="ar-SA"/>
        </w:rPr>
        <w:t>s</w:t>
      </w:r>
      <w:r w:rsidRPr="0044120B">
        <w:rPr>
          <w:lang w:bidi="ar-SA"/>
        </w:rPr>
        <w:t>[</w:t>
      </w:r>
      <w:r w:rsidRPr="0044120B">
        <w:rPr>
          <w:color w:val="CE9178"/>
          <w:szCs w:val="22"/>
          <w:lang w:bidi="ar-SA"/>
        </w:rPr>
        <w:t>'</w:t>
      </w:r>
      <w:r w:rsidRPr="00E11CBA">
        <w:rPr>
          <w:color w:val="CE9178"/>
          <w:szCs w:val="22"/>
          <w:lang w:bidi="ar-SA"/>
        </w:rPr>
        <w:t>NodesGroupOverPressureDict</w:t>
      </w:r>
      <w:r w:rsidRPr="0044120B">
        <w:rPr>
          <w:color w:val="CE9178"/>
          <w:szCs w:val="22"/>
          <w:lang w:bidi="ar-SA"/>
        </w:rPr>
        <w:t>'</w:t>
      </w:r>
      <w:r w:rsidRPr="0044120B">
        <w:rPr>
          <w:lang w:bidi="ar-SA"/>
        </w:rPr>
        <w:t>]</w:t>
      </w:r>
    </w:p>
    <w:p w14:paraId="6E9F8326" w14:textId="097AA2F5" w:rsidR="00E02FBB" w:rsidRDefault="00E02FBB" w:rsidP="00E02FBB">
      <w:pPr>
        <w:pStyle w:val="Heading4"/>
        <w:rPr>
          <w:rFonts w:eastAsia="Times New Roman"/>
          <w:lang w:bidi="ar-SA"/>
        </w:rPr>
      </w:pPr>
      <w:r w:rsidRPr="00E02FBB">
        <w:rPr>
          <w:rFonts w:eastAsia="Times New Roman"/>
          <w:lang w:bidi="ar-SA"/>
        </w:rPr>
        <w:t>NodesGroup_OVP_Probit_Dict</w:t>
      </w:r>
    </w:p>
    <w:p w14:paraId="6F70DFE1" w14:textId="18CC98D0" w:rsidR="00E02FBB" w:rsidRDefault="00E02FBB" w:rsidP="0036684D">
      <w:pPr>
        <w:pStyle w:val="3NormalLevel3"/>
        <w:rPr>
          <w:lang w:bidi="ar-SA"/>
        </w:rPr>
      </w:pPr>
      <w:r w:rsidRPr="00E11CBA">
        <w:rPr>
          <w:lang w:bidi="ar-SA"/>
        </w:rPr>
        <w:t>This key returns</w:t>
      </w:r>
      <w:r>
        <w:rPr>
          <w:lang w:bidi="ar-SA"/>
        </w:rPr>
        <w:t xml:space="preserve"> a dictionary that its keys are the NodesGroup tag and the corresponding value is a </w:t>
      </w:r>
      <w:r w:rsidR="0036684D">
        <w:rPr>
          <w:lang w:bidi="ar-SA"/>
        </w:rPr>
        <w:t>list of each node Overpressure probit average values [</w:t>
      </w:r>
      <w:proofErr w:type="gramStart"/>
      <w:r w:rsidR="0036684D">
        <w:rPr>
          <w:lang w:bidi="ar-SA"/>
        </w:rPr>
        <w:t>Probit(</w:t>
      </w:r>
      <w:proofErr w:type="gramEnd"/>
      <w:r w:rsidR="0036684D">
        <w:rPr>
          <w:lang w:bidi="ar-SA"/>
        </w:rPr>
        <w:t>OverPressure)].</w:t>
      </w:r>
      <w:r>
        <w:rPr>
          <w:lang w:bidi="ar-SA"/>
        </w:rPr>
        <w:t xml:space="preserve"> Example:</w:t>
      </w:r>
    </w:p>
    <w:p w14:paraId="5849B672" w14:textId="4034439D" w:rsidR="00E02FBB" w:rsidRDefault="00E02FBB" w:rsidP="00E02FBB">
      <w:pPr>
        <w:pStyle w:val="CodesLine"/>
        <w:rPr>
          <w:lang w:bidi="ar-SA"/>
        </w:rPr>
      </w:pPr>
      <w:r w:rsidRPr="005E344B">
        <w:rPr>
          <w:lang w:bidi="ar-SA"/>
        </w:rPr>
        <w:t>Result</w:t>
      </w:r>
      <w:r>
        <w:rPr>
          <w:lang w:bidi="ar-SA"/>
        </w:rPr>
        <w:t>s</w:t>
      </w:r>
      <w:r w:rsidRPr="0044120B">
        <w:rPr>
          <w:lang w:bidi="ar-SA"/>
        </w:rPr>
        <w:t>[</w:t>
      </w:r>
      <w:r w:rsidRPr="0044120B">
        <w:rPr>
          <w:color w:val="CE9178"/>
          <w:szCs w:val="22"/>
          <w:lang w:bidi="ar-SA"/>
        </w:rPr>
        <w:t>'</w:t>
      </w:r>
      <w:r w:rsidRPr="00E02FBB">
        <w:rPr>
          <w:i/>
          <w:iCs/>
          <w:color w:val="CE9178"/>
          <w:szCs w:val="22"/>
          <w:lang w:bidi="ar-SA"/>
        </w:rPr>
        <w:t>NodesGroup_OVP_Probit_Dict</w:t>
      </w:r>
      <w:r w:rsidRPr="0044120B">
        <w:rPr>
          <w:color w:val="CE9178"/>
          <w:szCs w:val="22"/>
          <w:lang w:bidi="ar-SA"/>
        </w:rPr>
        <w:t>'</w:t>
      </w:r>
      <w:r w:rsidRPr="0044120B">
        <w:rPr>
          <w:lang w:bidi="ar-SA"/>
        </w:rPr>
        <w:t>]</w:t>
      </w:r>
    </w:p>
    <w:p w14:paraId="292AE831" w14:textId="5C548E3B" w:rsidR="00E02FBB" w:rsidRDefault="00E02FBB" w:rsidP="00E02FBB">
      <w:pPr>
        <w:pStyle w:val="Heading4"/>
        <w:rPr>
          <w:rFonts w:eastAsia="Times New Roman"/>
          <w:lang w:bidi="ar-SA"/>
        </w:rPr>
      </w:pPr>
      <w:r w:rsidRPr="00E02FBB">
        <w:rPr>
          <w:rFonts w:eastAsia="Times New Roman"/>
          <w:lang w:bidi="ar-SA"/>
        </w:rPr>
        <w:t>NodesGroup_Rad_Probit_Dict</w:t>
      </w:r>
    </w:p>
    <w:p w14:paraId="2F152145" w14:textId="1F2B9581" w:rsidR="00E02FBB" w:rsidRDefault="000145E0" w:rsidP="0036684D">
      <w:pPr>
        <w:pStyle w:val="3NormalLevel3"/>
        <w:rPr>
          <w:lang w:bidi="ar-SA"/>
        </w:rPr>
      </w:pPr>
      <w:r w:rsidRPr="00E11CBA">
        <w:rPr>
          <w:lang w:bidi="ar-SA"/>
        </w:rPr>
        <w:t>This key returns</w:t>
      </w:r>
      <w:r>
        <w:rPr>
          <w:lang w:bidi="ar-SA"/>
        </w:rPr>
        <w:t xml:space="preserve"> a dictionary that its keys are the NodesGroup tag and the corresponding value is a </w:t>
      </w:r>
      <w:r w:rsidR="0036684D">
        <w:rPr>
          <w:lang w:bidi="ar-SA"/>
        </w:rPr>
        <w:t>list of each node Radiation probit average values [</w:t>
      </w:r>
      <w:proofErr w:type="gramStart"/>
      <w:r w:rsidR="0036684D">
        <w:rPr>
          <w:lang w:bidi="ar-SA"/>
        </w:rPr>
        <w:t>Probit(</w:t>
      </w:r>
      <w:proofErr w:type="gramEnd"/>
      <w:r w:rsidR="0036684D">
        <w:rPr>
          <w:lang w:bidi="ar-SA"/>
        </w:rPr>
        <w:t>Radiation)]</w:t>
      </w:r>
      <w:r>
        <w:rPr>
          <w:lang w:bidi="ar-SA"/>
        </w:rPr>
        <w:t>.</w:t>
      </w:r>
      <w:r w:rsidR="00E02FBB">
        <w:rPr>
          <w:lang w:bidi="ar-SA"/>
        </w:rPr>
        <w:t xml:space="preserve"> Example:</w:t>
      </w:r>
    </w:p>
    <w:p w14:paraId="58AA22E4" w14:textId="5816AA34" w:rsidR="00E02FBB" w:rsidRDefault="00E02FBB" w:rsidP="00E02FBB">
      <w:pPr>
        <w:pStyle w:val="CodesLine"/>
        <w:rPr>
          <w:lang w:bidi="ar-SA"/>
        </w:rPr>
      </w:pPr>
      <w:r w:rsidRPr="005E344B">
        <w:rPr>
          <w:lang w:bidi="ar-SA"/>
        </w:rPr>
        <w:t>Result</w:t>
      </w:r>
      <w:r>
        <w:rPr>
          <w:lang w:bidi="ar-SA"/>
        </w:rPr>
        <w:t>s</w:t>
      </w:r>
      <w:r w:rsidRPr="0044120B">
        <w:rPr>
          <w:lang w:bidi="ar-SA"/>
        </w:rPr>
        <w:t>[</w:t>
      </w:r>
      <w:r w:rsidRPr="0044120B">
        <w:rPr>
          <w:color w:val="CE9178"/>
          <w:szCs w:val="22"/>
          <w:lang w:bidi="ar-SA"/>
        </w:rPr>
        <w:t>'</w:t>
      </w:r>
      <w:r w:rsidRPr="00E02FBB">
        <w:rPr>
          <w:i/>
          <w:iCs/>
          <w:color w:val="CE9178"/>
          <w:szCs w:val="22"/>
          <w:lang w:bidi="ar-SA"/>
        </w:rPr>
        <w:t>NodesGroup_</w:t>
      </w:r>
      <w:r>
        <w:rPr>
          <w:i/>
          <w:iCs/>
          <w:color w:val="CE9178"/>
          <w:szCs w:val="22"/>
          <w:lang w:bidi="ar-SA"/>
        </w:rPr>
        <w:t>Rad</w:t>
      </w:r>
      <w:r w:rsidRPr="00E02FBB">
        <w:rPr>
          <w:i/>
          <w:iCs/>
          <w:color w:val="CE9178"/>
          <w:szCs w:val="22"/>
          <w:lang w:bidi="ar-SA"/>
        </w:rPr>
        <w:t>_Probit_Dict</w:t>
      </w:r>
      <w:r w:rsidRPr="0044120B">
        <w:rPr>
          <w:color w:val="CE9178"/>
          <w:szCs w:val="22"/>
          <w:lang w:bidi="ar-SA"/>
        </w:rPr>
        <w:t>'</w:t>
      </w:r>
      <w:r w:rsidRPr="0044120B">
        <w:rPr>
          <w:lang w:bidi="ar-SA"/>
        </w:rPr>
        <w:t>]</w:t>
      </w:r>
    </w:p>
    <w:p w14:paraId="02EB6611" w14:textId="77777777" w:rsidR="00CA6203" w:rsidRPr="00E02FBB" w:rsidRDefault="00CA6203" w:rsidP="00E02FBB">
      <w:pPr>
        <w:pStyle w:val="Heading4"/>
        <w:rPr>
          <w:rFonts w:eastAsia="Times New Roman"/>
          <w:lang w:bidi="ar-SA"/>
        </w:rPr>
      </w:pPr>
    </w:p>
    <w:p w14:paraId="6ACAC18B" w14:textId="27FF2998" w:rsidR="00116AB7" w:rsidRPr="00781900" w:rsidRDefault="003D2B44" w:rsidP="003D2B44">
      <w:pPr>
        <w:pStyle w:val="Heading3"/>
        <w:rPr>
          <w:lang w:bidi="ar-SA"/>
        </w:rPr>
      </w:pPr>
      <w:r>
        <w:rPr>
          <w:lang w:bidi="ar-SA"/>
        </w:rPr>
        <w:t>RecorderPP</w:t>
      </w:r>
      <w:bookmarkEnd w:id="76"/>
    </w:p>
    <w:p w14:paraId="06A791AA" w14:textId="3B1B2232" w:rsidR="00E92D7B" w:rsidRDefault="00C10A7E" w:rsidP="00E92D7B">
      <w:pPr>
        <w:pStyle w:val="3NormalLevel3"/>
        <w:rPr>
          <w:lang w:bidi="ar-SA"/>
        </w:rPr>
      </w:pPr>
      <w:r>
        <w:rPr>
          <w:lang w:bidi="ar-SA"/>
        </w:rPr>
        <w:t xml:space="preserve">This </w:t>
      </w:r>
      <w:r w:rsidR="008F0CB7">
        <w:rPr>
          <w:lang w:bidi="ar-SA"/>
        </w:rPr>
        <w:t>module</w:t>
      </w:r>
      <w:r>
        <w:rPr>
          <w:lang w:bidi="ar-SA"/>
        </w:rPr>
        <w:t>, gets the recorder files and analyze their data and returns</w:t>
      </w:r>
      <w:r w:rsidR="008F0CB7">
        <w:rPr>
          <w:lang w:bidi="ar-SA"/>
        </w:rPr>
        <w:t xml:space="preserve"> a dictionary with</w:t>
      </w:r>
      <w:r>
        <w:rPr>
          <w:lang w:bidi="ar-SA"/>
        </w:rPr>
        <w:t xml:space="preserve"> the</w:t>
      </w:r>
      <w:r w:rsidR="008F0CB7">
        <w:rPr>
          <w:lang w:bidi="ar-SA"/>
        </w:rPr>
        <w:t xml:space="preserve"> same results of </w:t>
      </w:r>
      <w:r w:rsidR="008F0CB7" w:rsidRPr="008F0CB7">
        <w:rPr>
          <w:lang w:bidi="ar-SA"/>
        </w:rPr>
        <w:t>ObjsRecorderPP</w:t>
      </w:r>
      <w:r w:rsidR="008F0CB7">
        <w:rPr>
          <w:lang w:bidi="ar-SA"/>
        </w:rPr>
        <w:t>. An example of the usage has been shown in the following:</w:t>
      </w:r>
    </w:p>
    <w:p w14:paraId="5B169222" w14:textId="0A587B93" w:rsidR="008F0CB7" w:rsidRPr="008F0CB7" w:rsidRDefault="008F0CB7" w:rsidP="008F0CB7">
      <w:pPr>
        <w:pStyle w:val="CodesLine"/>
        <w:rPr>
          <w:rStyle w:val="CodesLineChar"/>
          <w:shd w:val="clear" w:color="auto" w:fill="auto"/>
          <w:lang w:bidi="ar-SA"/>
        </w:rPr>
      </w:pPr>
      <w:proofErr w:type="gramStart"/>
      <w:r>
        <w:rPr>
          <w:lang w:bidi="ar-SA"/>
        </w:rPr>
        <w:t>Results=</w:t>
      </w:r>
      <w:r w:rsidR="00544EC2">
        <w:rPr>
          <w:lang w:bidi="ar-SA"/>
        </w:rPr>
        <w:t>opr.</w:t>
      </w:r>
      <w:r w:rsidRPr="008F0CB7">
        <w:rPr>
          <w:lang w:bidi="ar-SA"/>
        </w:rPr>
        <w:t>PostProcess.RecorderPP.</w:t>
      </w:r>
      <w:r w:rsidRPr="008F0CB7">
        <w:t>Analyze</w:t>
      </w:r>
      <w:proofErr w:type="gramEnd"/>
      <w:r w:rsidRPr="008F0CB7">
        <w:rPr>
          <w:rStyle w:val="CodesLineChar"/>
          <w:shd w:val="clear" w:color="auto" w:fill="auto"/>
          <w:lang w:bidi="ar-SA"/>
        </w:rPr>
        <w:t>(</w:t>
      </w:r>
      <w:r w:rsidRPr="008F0CB7">
        <w:rPr>
          <w:lang w:bidi="ar-SA"/>
        </w:rPr>
        <w:t>Recorer_FilenamesList</w:t>
      </w:r>
      <w:r w:rsidRPr="008F0CB7">
        <w:t>=</w:t>
      </w:r>
    </w:p>
    <w:p w14:paraId="7C29EB88" w14:textId="0BF1100D" w:rsidR="008F0CB7" w:rsidRPr="008F0CB7" w:rsidRDefault="008F0CB7" w:rsidP="008F0CB7">
      <w:pPr>
        <w:pStyle w:val="CodesLine"/>
        <w:rPr>
          <w:lang w:bidi="ar-SA"/>
        </w:rPr>
      </w:pPr>
      <w:r w:rsidRPr="008F0CB7">
        <w:rPr>
          <w:rStyle w:val="CodesLineChar"/>
          <w:shd w:val="clear" w:color="auto" w:fill="auto"/>
          <w:lang w:bidi="ar-SA"/>
        </w:rPr>
        <w:lastRenderedPageBreak/>
        <w:t>['RecorderA.OPRrec','RecorderB.OPRrec','RecorderC.OPRrec','RecorderD.OPRrec','RecorderE.OPRrec'])</w:t>
      </w:r>
    </w:p>
    <w:p w14:paraId="640E6F80" w14:textId="2DF226D5" w:rsidR="0049775E" w:rsidRPr="005E344B" w:rsidRDefault="00C16EC7" w:rsidP="00C16EC7">
      <w:pPr>
        <w:pStyle w:val="3NormalLevel3"/>
      </w:pPr>
      <w:r>
        <w:t xml:space="preserve">Above analyze returns a dictionary that its keys and values are same as described for </w:t>
      </w:r>
      <w:r w:rsidRPr="008F0CB7">
        <w:rPr>
          <w:lang w:bidi="ar-SA"/>
        </w:rPr>
        <w:t>ObjsRecorderPP</w:t>
      </w:r>
      <w:r>
        <w:rPr>
          <w:lang w:bidi="ar-SA"/>
        </w:rPr>
        <w:t>.</w:t>
      </w:r>
    </w:p>
    <w:p w14:paraId="1EE7A713" w14:textId="1BBEE7B7" w:rsidR="005E344B" w:rsidRDefault="00F86343" w:rsidP="00031275">
      <w:pPr>
        <w:pStyle w:val="Heading3"/>
      </w:pPr>
      <w:bookmarkStart w:id="79" w:name="_Toc126182708"/>
      <w:r>
        <w:t>PlotPP</w:t>
      </w:r>
      <w:bookmarkEnd w:id="79"/>
    </w:p>
    <w:p w14:paraId="05CC111B" w14:textId="290575FE" w:rsidR="00031275" w:rsidRDefault="00031275" w:rsidP="00031275">
      <w:pPr>
        <w:pStyle w:val="3NormalLevel3"/>
      </w:pPr>
      <w:r>
        <w:t xml:space="preserve">This module has various plot options to plot the obtained results of the analysis. It </w:t>
      </w:r>
      <w:r w:rsidRPr="00995AF0">
        <w:rPr>
          <w:b/>
          <w:bCs/>
        </w:rPr>
        <w:t>gets</w:t>
      </w:r>
      <w:r>
        <w:t xml:space="preserve"> the </w:t>
      </w:r>
      <w:r w:rsidRPr="00995AF0">
        <w:rPr>
          <w:b/>
          <w:bCs/>
        </w:rPr>
        <w:t>results of the</w:t>
      </w:r>
      <w:r>
        <w:t xml:space="preserve"> RecorderPP or ObjRecorderPP </w:t>
      </w:r>
      <w:r w:rsidR="00995AF0" w:rsidRPr="00995AF0">
        <w:rPr>
          <w:b/>
          <w:bCs/>
        </w:rPr>
        <w:t>as</w:t>
      </w:r>
      <w:r w:rsidRPr="00995AF0">
        <w:rPr>
          <w:b/>
          <w:bCs/>
        </w:rPr>
        <w:t xml:space="preserve"> input variable</w:t>
      </w:r>
      <w:r>
        <w:t xml:space="preserve"> and it plots the following data:</w:t>
      </w:r>
    </w:p>
    <w:p w14:paraId="217CE6F9" w14:textId="07F68E88" w:rsidR="00995AF0" w:rsidRDefault="00995AF0" w:rsidP="00995AF0">
      <w:pPr>
        <w:pStyle w:val="Heading4"/>
        <w:rPr>
          <w:rFonts w:eastAsia="Times New Roman"/>
          <w:lang w:bidi="ar-SA"/>
        </w:rPr>
      </w:pPr>
      <w:r w:rsidRPr="00995AF0">
        <w:rPr>
          <w:rFonts w:eastAsia="Times New Roman"/>
          <w:lang w:bidi="ar-SA"/>
        </w:rPr>
        <w:t>DamageLevel_ExpectedLoss</w:t>
      </w:r>
    </w:p>
    <w:p w14:paraId="05774757" w14:textId="31F73BD4" w:rsidR="00995AF0" w:rsidRDefault="00995AF0" w:rsidP="00995AF0">
      <w:pPr>
        <w:pStyle w:val="3NormalLevel3"/>
        <w:rPr>
          <w:rFonts w:eastAsia="Times New Roman"/>
          <w:lang w:bidi="ar-SA"/>
        </w:rPr>
      </w:pPr>
      <w:r>
        <w:rPr>
          <w:lang w:bidi="ar-SA"/>
        </w:rPr>
        <w:t>P</w:t>
      </w:r>
      <w:r w:rsidRPr="00995AF0">
        <w:rPr>
          <w:lang w:bidi="ar-SA"/>
        </w:rPr>
        <w:t>lots the expected loss of containment in each damage level</w:t>
      </w:r>
      <w:r>
        <w:rPr>
          <w:lang w:bidi="ar-SA"/>
        </w:rPr>
        <w:t>.</w:t>
      </w:r>
    </w:p>
    <w:p w14:paraId="2E575453" w14:textId="5BC3E6BA" w:rsidR="00031275" w:rsidRDefault="00031275" w:rsidP="00031275">
      <w:pPr>
        <w:pStyle w:val="Heading4"/>
        <w:rPr>
          <w:rFonts w:eastAsia="Times New Roman"/>
          <w:lang w:bidi="ar-SA"/>
        </w:rPr>
      </w:pPr>
      <w:r w:rsidRPr="00031275">
        <w:rPr>
          <w:rFonts w:eastAsia="Times New Roman"/>
          <w:lang w:bidi="ar-SA"/>
        </w:rPr>
        <w:t>Unit_ZeroLevel_DamageProb</w:t>
      </w:r>
    </w:p>
    <w:p w14:paraId="11208480" w14:textId="74BF0D7A" w:rsidR="00995AF0" w:rsidRDefault="00995AF0" w:rsidP="00995AF0">
      <w:pPr>
        <w:pStyle w:val="3NormalLevel3"/>
        <w:rPr>
          <w:lang w:bidi="ar-SA"/>
        </w:rPr>
      </w:pPr>
      <w:r>
        <w:rPr>
          <w:lang w:bidi="ar-SA"/>
        </w:rPr>
        <w:t xml:space="preserve">Plots </w:t>
      </w:r>
      <w:r w:rsidRPr="00995AF0">
        <w:rPr>
          <w:lang w:bidi="ar-SA"/>
        </w:rPr>
        <w:t>each plant unit damage probability in zero level</w:t>
      </w:r>
      <w:r>
        <w:rPr>
          <w:lang w:bidi="ar-SA"/>
        </w:rPr>
        <w:t>.</w:t>
      </w:r>
    </w:p>
    <w:p w14:paraId="4A7E9E17" w14:textId="14CF62D6" w:rsidR="00995AF0" w:rsidRDefault="00995AF0" w:rsidP="00995AF0">
      <w:pPr>
        <w:pStyle w:val="Heading4"/>
        <w:rPr>
          <w:rFonts w:eastAsia="Times New Roman"/>
          <w:lang w:bidi="ar-SA"/>
        </w:rPr>
      </w:pPr>
      <w:r w:rsidRPr="00995AF0">
        <w:rPr>
          <w:rFonts w:eastAsia="Times New Roman"/>
          <w:lang w:bidi="ar-SA"/>
        </w:rPr>
        <w:t>Fragilities_Probits_Probability</w:t>
      </w:r>
    </w:p>
    <w:p w14:paraId="1E1660CF" w14:textId="2B8A9E3E" w:rsidR="00995AF0" w:rsidRDefault="00995AF0" w:rsidP="00995AF0">
      <w:pPr>
        <w:pStyle w:val="3NormalLevel3"/>
        <w:rPr>
          <w:lang w:bidi="ar-SA"/>
        </w:rPr>
      </w:pPr>
      <w:r>
        <w:rPr>
          <w:lang w:bidi="ar-SA"/>
        </w:rPr>
        <w:t>P</w:t>
      </w:r>
      <w:r w:rsidRPr="00995AF0">
        <w:rPr>
          <w:lang w:bidi="ar-SA"/>
        </w:rPr>
        <w:t>lots each fragility and probit happening probability</w:t>
      </w:r>
      <w:r>
        <w:rPr>
          <w:lang w:bidi="ar-SA"/>
        </w:rPr>
        <w:t>.</w:t>
      </w:r>
    </w:p>
    <w:p w14:paraId="05C926AF" w14:textId="14B7EEDF" w:rsidR="00995AF0" w:rsidRDefault="00995AF0" w:rsidP="00995AF0">
      <w:pPr>
        <w:pStyle w:val="Heading4"/>
        <w:rPr>
          <w:rFonts w:eastAsia="Times New Roman"/>
          <w:lang w:bidi="ar-SA"/>
        </w:rPr>
      </w:pPr>
      <w:r w:rsidRPr="00995AF0">
        <w:rPr>
          <w:rFonts w:eastAsia="Times New Roman"/>
          <w:lang w:bidi="ar-SA"/>
        </w:rPr>
        <w:t>Expected_Total_LOC</w:t>
      </w:r>
    </w:p>
    <w:p w14:paraId="7F0D2109" w14:textId="537E367C" w:rsidR="00995AF0" w:rsidRDefault="00995AF0" w:rsidP="00995AF0">
      <w:pPr>
        <w:pStyle w:val="3NormalLevel3"/>
        <w:rPr>
          <w:lang w:bidi="ar-SA"/>
        </w:rPr>
      </w:pPr>
      <w:r>
        <w:rPr>
          <w:lang w:bidi="ar-SA"/>
        </w:rPr>
        <w:t>P</w:t>
      </w:r>
      <w:r w:rsidRPr="00995AF0">
        <w:rPr>
          <w:lang w:bidi="ar-SA"/>
        </w:rPr>
        <w:t>lots expected total loss of containment</w:t>
      </w:r>
      <w:r>
        <w:rPr>
          <w:lang w:bidi="ar-SA"/>
        </w:rPr>
        <w:t>.</w:t>
      </w:r>
    </w:p>
    <w:p w14:paraId="36157151" w14:textId="1D053390" w:rsidR="005549A2" w:rsidRDefault="005549A2" w:rsidP="005549A2">
      <w:pPr>
        <w:pStyle w:val="Heading4"/>
        <w:rPr>
          <w:rFonts w:eastAsia="Times New Roman"/>
          <w:lang w:bidi="ar-SA"/>
        </w:rPr>
      </w:pPr>
      <w:r w:rsidRPr="005549A2">
        <w:rPr>
          <w:rFonts w:eastAsia="Times New Roman"/>
          <w:lang w:bidi="ar-SA"/>
        </w:rPr>
        <w:t>ScenarioProbability</w:t>
      </w:r>
    </w:p>
    <w:p w14:paraId="6B97CEB6" w14:textId="46325590" w:rsidR="005549A2" w:rsidRPr="005549A2" w:rsidRDefault="005549A2" w:rsidP="005549A2">
      <w:pPr>
        <w:pStyle w:val="3NormalLevel3"/>
        <w:rPr>
          <w:lang w:bidi="ar-SA"/>
        </w:rPr>
      </w:pPr>
      <w:r>
        <w:rPr>
          <w:lang w:bidi="ar-SA"/>
        </w:rPr>
        <w:t>Plots probability of scenarios.</w:t>
      </w:r>
    </w:p>
    <w:p w14:paraId="5C019DFF" w14:textId="5134E507" w:rsidR="00C23920" w:rsidRDefault="00C23920" w:rsidP="00C23920">
      <w:pPr>
        <w:pStyle w:val="Heading2"/>
      </w:pPr>
      <w:bookmarkStart w:id="80" w:name="_Toc126182709"/>
      <w:r>
        <w:t>Plot Subpackage</w:t>
      </w:r>
      <w:bookmarkEnd w:id="80"/>
    </w:p>
    <w:p w14:paraId="764A6CAE" w14:textId="3DA0E4D9" w:rsidR="00364A39" w:rsidRDefault="00992D14" w:rsidP="00992D14">
      <w:pPr>
        <w:pStyle w:val="2NormalLevel2"/>
      </w:pPr>
      <w:r>
        <w:t xml:space="preserve">Plot subpackage present some commands that using them user can plot some of defined or resulted data. </w:t>
      </w:r>
      <w:r w:rsidR="00B444AB">
        <w:t>Obviously, the current plots are according current needs and users can add other plots with other visualization packages and …. Plotly python visualization package has been selected for plots however users can develop other plotting packages. In the following, available plotting commands are described:</w:t>
      </w:r>
    </w:p>
    <w:p w14:paraId="60781D64" w14:textId="7AA1616A" w:rsidR="00B444AB" w:rsidRDefault="00B444AB" w:rsidP="00B444AB">
      <w:pPr>
        <w:pStyle w:val="Heading3"/>
      </w:pPr>
      <w:r>
        <w:t>Plotly.PlotFragilities</w:t>
      </w:r>
    </w:p>
    <w:p w14:paraId="1C232A5A" w14:textId="6424CF66" w:rsidR="00B444AB" w:rsidRDefault="00AB5996" w:rsidP="00B444AB">
      <w:pPr>
        <w:pStyle w:val="3NormalLevel3"/>
      </w:pPr>
      <w:r>
        <w:t>To plot defined fragilities. Example:</w:t>
      </w:r>
    </w:p>
    <w:p w14:paraId="20C35148" w14:textId="5813F2DD" w:rsidR="00AB5996" w:rsidRPr="00AB5996" w:rsidRDefault="00544EC2" w:rsidP="00AB5996">
      <w:pPr>
        <w:pStyle w:val="CodesLine"/>
        <w:rPr>
          <w:b/>
          <w:bCs/>
          <w:color w:val="B27D12"/>
          <w:lang w:bidi="ar-SA"/>
        </w:rPr>
      </w:pPr>
      <w:proofErr w:type="gramStart"/>
      <w:r>
        <w:rPr>
          <w:lang w:bidi="ar-SA"/>
        </w:rPr>
        <w:t>opr.</w:t>
      </w:r>
      <w:r w:rsidR="00AB5996" w:rsidRPr="00AB5996">
        <w:rPr>
          <w:lang w:bidi="ar-SA"/>
        </w:rPr>
        <w:t>Plot</w:t>
      </w:r>
      <w:r w:rsidR="00AB5996" w:rsidRPr="00AB5996">
        <w:rPr>
          <w:b/>
          <w:bCs/>
          <w:color w:val="B27D12"/>
          <w:lang w:bidi="ar-SA"/>
        </w:rPr>
        <w:t>.</w:t>
      </w:r>
      <w:r w:rsidR="00AB5996" w:rsidRPr="00AB5996">
        <w:rPr>
          <w:lang w:bidi="ar-SA"/>
        </w:rPr>
        <w:t>Plotly</w:t>
      </w:r>
      <w:proofErr w:type="gramEnd"/>
      <w:r w:rsidR="00AB5996" w:rsidRPr="00AB5996">
        <w:rPr>
          <w:b/>
          <w:bCs/>
          <w:color w:val="B27D12"/>
          <w:lang w:bidi="ar-SA"/>
        </w:rPr>
        <w:t>.</w:t>
      </w:r>
      <w:r w:rsidR="00AB5996" w:rsidRPr="00AB5996">
        <w:rPr>
          <w:lang w:bidi="ar-SA"/>
        </w:rPr>
        <w:t>PlotFragilities</w:t>
      </w:r>
      <w:r w:rsidR="00AB5996" w:rsidRPr="00AB5996">
        <w:rPr>
          <w:b/>
          <w:bCs/>
          <w:color w:val="B27D12"/>
          <w:lang w:bidi="ar-SA"/>
        </w:rPr>
        <w:t>(</w:t>
      </w:r>
    </w:p>
    <w:p w14:paraId="0011FF51" w14:textId="77777777" w:rsidR="00AB5996" w:rsidRPr="00AB5996" w:rsidRDefault="00AB5996" w:rsidP="00AB5996">
      <w:pPr>
        <w:pStyle w:val="CodesLine"/>
        <w:rPr>
          <w:b/>
          <w:bCs/>
          <w:color w:val="B27D12"/>
          <w:lang w:bidi="ar-SA"/>
        </w:rPr>
      </w:pPr>
      <w:r w:rsidRPr="00AB5996">
        <w:rPr>
          <w:lang w:bidi="ar-SA"/>
        </w:rPr>
        <w:t xml:space="preserve">    StdNumber</w:t>
      </w:r>
      <w:r w:rsidRPr="00AB5996">
        <w:rPr>
          <w:b/>
          <w:bCs/>
          <w:color w:val="B27D12"/>
          <w:lang w:bidi="ar-SA"/>
        </w:rPr>
        <w:t>=</w:t>
      </w:r>
      <w:r w:rsidRPr="00AB5996">
        <w:rPr>
          <w:b/>
          <w:bCs/>
          <w:color w:val="258F8F"/>
          <w:lang w:bidi="ar-SA"/>
        </w:rPr>
        <w:t>3</w:t>
      </w:r>
      <w:r w:rsidRPr="00AB5996">
        <w:rPr>
          <w:b/>
          <w:bCs/>
          <w:color w:val="B27D12"/>
          <w:lang w:bidi="ar-SA"/>
        </w:rPr>
        <w:t>,</w:t>
      </w:r>
    </w:p>
    <w:p w14:paraId="4D7C76D4" w14:textId="5F20141A" w:rsidR="00AB5996" w:rsidRPr="00AB5996" w:rsidRDefault="00AB5996" w:rsidP="00AB5996">
      <w:pPr>
        <w:pStyle w:val="CodesLine"/>
        <w:rPr>
          <w:b/>
          <w:bCs/>
          <w:color w:val="B27D12"/>
          <w:lang w:bidi="ar-SA"/>
        </w:rPr>
      </w:pPr>
      <w:r w:rsidRPr="00AB5996">
        <w:rPr>
          <w:lang w:bidi="ar-SA"/>
        </w:rPr>
        <w:t xml:space="preserve">    NPoints</w:t>
      </w:r>
      <w:r w:rsidRPr="00AB5996">
        <w:rPr>
          <w:b/>
          <w:bCs/>
          <w:color w:val="B27D12"/>
          <w:lang w:bidi="ar-SA"/>
        </w:rPr>
        <w:t>=</w:t>
      </w:r>
      <w:r w:rsidRPr="00AB5996">
        <w:rPr>
          <w:b/>
          <w:bCs/>
          <w:color w:val="258F8F"/>
          <w:lang w:bidi="ar-SA"/>
        </w:rPr>
        <w:t>100</w:t>
      </w:r>
      <w:r w:rsidRPr="00AB5996">
        <w:rPr>
          <w:b/>
          <w:bCs/>
          <w:color w:val="B27D12"/>
          <w:lang w:bidi="ar-SA"/>
        </w:rPr>
        <w:t>,</w:t>
      </w:r>
    </w:p>
    <w:p w14:paraId="5FA1E65D" w14:textId="5A4FDA1C" w:rsidR="00AB5996" w:rsidRPr="00AB5996" w:rsidRDefault="00AB5996" w:rsidP="00AB5996">
      <w:pPr>
        <w:pStyle w:val="CodesLine"/>
        <w:rPr>
          <w:lang w:bidi="ar-SA"/>
        </w:rPr>
      </w:pPr>
      <w:r w:rsidRPr="00AB5996">
        <w:rPr>
          <w:lang w:bidi="ar-SA"/>
        </w:rPr>
        <w:t xml:space="preserve">    FragilityTagList</w:t>
      </w:r>
      <w:proofErr w:type="gramStart"/>
      <w:r w:rsidRPr="00AB5996">
        <w:rPr>
          <w:b/>
          <w:bCs/>
          <w:color w:val="B27D12"/>
          <w:lang w:bidi="ar-SA"/>
        </w:rPr>
        <w:t>=[</w:t>
      </w:r>
      <w:proofErr w:type="gramEnd"/>
      <w:r w:rsidRPr="00AB5996">
        <w:rPr>
          <w:b/>
          <w:bCs/>
          <w:color w:val="B27D12"/>
          <w:lang w:bidi="ar-SA"/>
        </w:rPr>
        <w:t>],)</w:t>
      </w:r>
    </w:p>
    <w:p w14:paraId="73356C72" w14:textId="20688818" w:rsidR="00AB5996" w:rsidRDefault="00AB5996" w:rsidP="00B444AB">
      <w:pPr>
        <w:pStyle w:val="3NormalLevel3"/>
        <w:rPr>
          <w:lang w:bidi="ar-SA"/>
        </w:rPr>
      </w:pPr>
      <w:r w:rsidRPr="00AB5996">
        <w:rPr>
          <w:rFonts w:ascii="SimSun" w:eastAsia="SimSun" w:hAnsi="SimSun"/>
          <w:lang w:bidi="ar-SA"/>
        </w:rPr>
        <w:t>StdNumber</w:t>
      </w:r>
      <w:r>
        <w:rPr>
          <w:lang w:bidi="ar-SA"/>
        </w:rPr>
        <w:t xml:space="preserve"> is the number of the standard deviation that will be consider for each fragility to plot in this range. </w:t>
      </w:r>
      <w:r w:rsidRPr="00AB5996">
        <w:rPr>
          <w:rFonts w:ascii="SimSun" w:eastAsia="SimSun" w:hAnsi="SimSun"/>
          <w:lang w:bidi="ar-SA"/>
        </w:rPr>
        <w:t>NPoints</w:t>
      </w:r>
      <w:r>
        <w:rPr>
          <w:lang w:bidi="ar-SA"/>
        </w:rPr>
        <w:t xml:space="preserve"> is the number of the points that will be consider for each fragility. </w:t>
      </w:r>
      <w:r w:rsidRPr="00AB5996">
        <w:rPr>
          <w:rFonts w:ascii="SimSun" w:eastAsia="SimSun" w:hAnsi="SimSun"/>
          <w:lang w:bidi="ar-SA"/>
        </w:rPr>
        <w:t>FragilityTagList</w:t>
      </w:r>
      <w:r>
        <w:rPr>
          <w:lang w:bidi="ar-SA"/>
        </w:rPr>
        <w:t xml:space="preserve"> is the list of fragility tags and those that mentioned in this list will be plotted and if nothing entered all fragilities will be plot.</w:t>
      </w:r>
    </w:p>
    <w:p w14:paraId="7551EAD6" w14:textId="77777777" w:rsidR="00AB5996" w:rsidRDefault="00AB5996" w:rsidP="00AB5996">
      <w:pPr>
        <w:pStyle w:val="Heading3"/>
        <w:rPr>
          <w:rFonts w:eastAsia="Times New Roman"/>
          <w:lang w:bidi="ar-SA"/>
        </w:rPr>
      </w:pPr>
      <w:r w:rsidRPr="00B444AB">
        <w:rPr>
          <w:rFonts w:eastAsia="Times New Roman"/>
          <w:lang w:bidi="ar-SA"/>
        </w:rPr>
        <w:t>Plotly.PlotProbits</w:t>
      </w:r>
    </w:p>
    <w:p w14:paraId="5DE09E25" w14:textId="324F16D6" w:rsidR="00AB5996" w:rsidRDefault="00AB5996" w:rsidP="00AB5996">
      <w:pPr>
        <w:pStyle w:val="3NormalLevel3"/>
      </w:pPr>
      <w:r>
        <w:t>To plot defined probits. Example:</w:t>
      </w:r>
    </w:p>
    <w:p w14:paraId="24B18B13" w14:textId="3D88B00E" w:rsidR="00661C8A" w:rsidRDefault="00544EC2" w:rsidP="00661C8A">
      <w:pPr>
        <w:pStyle w:val="CodesLine"/>
        <w:rPr>
          <w:b/>
          <w:bCs/>
          <w:color w:val="B27D12"/>
          <w:lang w:bidi="ar-SA"/>
        </w:rPr>
      </w:pPr>
      <w:proofErr w:type="gramStart"/>
      <w:r>
        <w:rPr>
          <w:lang w:bidi="ar-SA"/>
        </w:rPr>
        <w:lastRenderedPageBreak/>
        <w:t>opr.</w:t>
      </w:r>
      <w:r w:rsidR="00AB5996" w:rsidRPr="00AB5996">
        <w:rPr>
          <w:lang w:bidi="ar-SA"/>
        </w:rPr>
        <w:t>Plot</w:t>
      </w:r>
      <w:r w:rsidR="00AB5996" w:rsidRPr="00AB5996">
        <w:rPr>
          <w:b/>
          <w:bCs/>
          <w:color w:val="B27D12"/>
          <w:lang w:bidi="ar-SA"/>
        </w:rPr>
        <w:t>.</w:t>
      </w:r>
      <w:r w:rsidR="00AB5996" w:rsidRPr="00AB5996">
        <w:rPr>
          <w:lang w:bidi="ar-SA"/>
        </w:rPr>
        <w:t>Plotly</w:t>
      </w:r>
      <w:proofErr w:type="gramEnd"/>
      <w:r w:rsidR="00AB5996" w:rsidRPr="00AB5996">
        <w:rPr>
          <w:b/>
          <w:bCs/>
          <w:color w:val="B27D12"/>
          <w:lang w:bidi="ar-SA"/>
        </w:rPr>
        <w:t>.</w:t>
      </w:r>
      <w:r w:rsidR="00AB5996" w:rsidRPr="00AB5996">
        <w:rPr>
          <w:lang w:bidi="ar-SA"/>
        </w:rPr>
        <w:t>PlotProbits</w:t>
      </w:r>
      <w:r w:rsidR="00AB5996" w:rsidRPr="00AB5996">
        <w:rPr>
          <w:b/>
          <w:bCs/>
          <w:color w:val="B27D12"/>
          <w:lang w:bidi="ar-SA"/>
        </w:rPr>
        <w:t>(</w:t>
      </w:r>
    </w:p>
    <w:p w14:paraId="5BFD9B51" w14:textId="77777777" w:rsidR="00661C8A" w:rsidRDefault="00AB5996" w:rsidP="00661C8A">
      <w:pPr>
        <w:pStyle w:val="CodesLine"/>
        <w:ind w:firstLine="720"/>
        <w:rPr>
          <w:b/>
          <w:bCs/>
          <w:color w:val="B27D12"/>
          <w:lang w:bidi="ar-SA"/>
        </w:rPr>
      </w:pPr>
      <w:r w:rsidRPr="00AB5996">
        <w:rPr>
          <w:lang w:bidi="ar-SA"/>
        </w:rPr>
        <w:t>StdNumber</w:t>
      </w:r>
      <w:r w:rsidRPr="00AB5996">
        <w:rPr>
          <w:b/>
          <w:bCs/>
          <w:color w:val="B27D12"/>
          <w:lang w:bidi="ar-SA"/>
        </w:rPr>
        <w:t>=</w:t>
      </w:r>
      <w:r w:rsidRPr="00AB5996">
        <w:rPr>
          <w:b/>
          <w:bCs/>
          <w:color w:val="258F8F"/>
          <w:lang w:bidi="ar-SA"/>
        </w:rPr>
        <w:t>3</w:t>
      </w:r>
      <w:r w:rsidRPr="00AB5996">
        <w:rPr>
          <w:b/>
          <w:bCs/>
          <w:color w:val="B27D12"/>
          <w:lang w:bidi="ar-SA"/>
        </w:rPr>
        <w:t>,</w:t>
      </w:r>
    </w:p>
    <w:p w14:paraId="2AA9CE7C" w14:textId="77777777" w:rsidR="00661C8A" w:rsidRDefault="00AB5996" w:rsidP="00661C8A">
      <w:pPr>
        <w:pStyle w:val="CodesLine"/>
        <w:ind w:firstLine="720"/>
        <w:rPr>
          <w:b/>
          <w:bCs/>
          <w:color w:val="B27D12"/>
          <w:lang w:bidi="ar-SA"/>
        </w:rPr>
      </w:pPr>
      <w:r w:rsidRPr="00AB5996">
        <w:rPr>
          <w:lang w:bidi="ar-SA"/>
        </w:rPr>
        <w:t>NPoints</w:t>
      </w:r>
      <w:r w:rsidRPr="00AB5996">
        <w:rPr>
          <w:b/>
          <w:bCs/>
          <w:color w:val="B27D12"/>
          <w:lang w:bidi="ar-SA"/>
        </w:rPr>
        <w:t>=</w:t>
      </w:r>
      <w:r w:rsidRPr="00AB5996">
        <w:rPr>
          <w:b/>
          <w:bCs/>
          <w:color w:val="258F8F"/>
          <w:lang w:bidi="ar-SA"/>
        </w:rPr>
        <w:t>100</w:t>
      </w:r>
      <w:r w:rsidRPr="00AB5996">
        <w:rPr>
          <w:b/>
          <w:bCs/>
          <w:color w:val="B27D12"/>
          <w:lang w:bidi="ar-SA"/>
        </w:rPr>
        <w:t>,</w:t>
      </w:r>
    </w:p>
    <w:p w14:paraId="108ADDA0" w14:textId="4F633886" w:rsidR="00AB5996" w:rsidRPr="00AB5996" w:rsidRDefault="00AB5996" w:rsidP="00661C8A">
      <w:pPr>
        <w:pStyle w:val="CodesLine"/>
        <w:ind w:firstLine="720"/>
        <w:rPr>
          <w:lang w:bidi="ar-SA"/>
        </w:rPr>
      </w:pPr>
      <w:r w:rsidRPr="00AB5996">
        <w:rPr>
          <w:lang w:bidi="ar-SA"/>
        </w:rPr>
        <w:t>ProbitTag</w:t>
      </w:r>
      <w:r w:rsidRPr="00AB5996">
        <w:rPr>
          <w:b/>
          <w:bCs/>
          <w:color w:val="B27D12"/>
          <w:lang w:bidi="ar-SA"/>
        </w:rPr>
        <w:t>=</w:t>
      </w:r>
      <w:r w:rsidRPr="00AB5996">
        <w:rPr>
          <w:b/>
          <w:bCs/>
          <w:color w:val="007427"/>
          <w:lang w:bidi="ar-SA"/>
        </w:rPr>
        <w:t>None</w:t>
      </w:r>
      <w:r w:rsidRPr="00AB5996">
        <w:rPr>
          <w:b/>
          <w:bCs/>
          <w:color w:val="B27D12"/>
          <w:lang w:bidi="ar-SA"/>
        </w:rPr>
        <w:t>)</w:t>
      </w:r>
    </w:p>
    <w:p w14:paraId="6539CBF2" w14:textId="185B7CA2" w:rsidR="00AB5996" w:rsidRDefault="00661C8A" w:rsidP="00661C8A">
      <w:pPr>
        <w:pStyle w:val="3NormalLevel3"/>
      </w:pPr>
      <w:r w:rsidRPr="00AB5996">
        <w:rPr>
          <w:rFonts w:ascii="SimSun" w:eastAsia="SimSun" w:hAnsi="SimSun"/>
          <w:lang w:bidi="ar-SA"/>
        </w:rPr>
        <w:t>StdNumber</w:t>
      </w:r>
      <w:r>
        <w:rPr>
          <w:lang w:bidi="ar-SA"/>
        </w:rPr>
        <w:t xml:space="preserve"> is the number of the standard deviation that will be consider for each fragility to plot in this range. </w:t>
      </w:r>
      <w:r w:rsidRPr="00AB5996">
        <w:rPr>
          <w:rFonts w:ascii="SimSun" w:eastAsia="SimSun" w:hAnsi="SimSun"/>
          <w:lang w:bidi="ar-SA"/>
        </w:rPr>
        <w:t>NPoints</w:t>
      </w:r>
      <w:r>
        <w:rPr>
          <w:lang w:bidi="ar-SA"/>
        </w:rPr>
        <w:t xml:space="preserve"> is the number of the points that will be consider for each fragility. </w:t>
      </w:r>
      <w:r w:rsidRPr="00661C8A">
        <w:rPr>
          <w:rFonts w:ascii="SimSun" w:eastAsia="SimSun" w:hAnsi="SimSun"/>
          <w:lang w:bidi="ar-SA"/>
        </w:rPr>
        <w:t>ProbitTag</w:t>
      </w:r>
      <w:r>
        <w:rPr>
          <w:lang w:bidi="ar-SA"/>
        </w:rPr>
        <w:t xml:space="preserve"> is the tag of a special defined probit to plot and in nothing enter all probits will be plotted.</w:t>
      </w:r>
    </w:p>
    <w:p w14:paraId="53DA1ED9" w14:textId="39E7B938" w:rsidR="00B444AB" w:rsidRDefault="00B444AB" w:rsidP="00B444AB">
      <w:pPr>
        <w:pStyle w:val="Heading3"/>
        <w:rPr>
          <w:rFonts w:eastAsia="Times New Roman"/>
          <w:lang w:bidi="ar-SA"/>
        </w:rPr>
      </w:pPr>
      <w:r>
        <w:t>Plotly.</w:t>
      </w:r>
      <w:r w:rsidRPr="00B444AB">
        <w:rPr>
          <w:rFonts w:eastAsia="Times New Roman"/>
          <w:lang w:bidi="ar-SA"/>
        </w:rPr>
        <w:t>PlotHazard</w:t>
      </w:r>
    </w:p>
    <w:p w14:paraId="28F5A1D6" w14:textId="5AD6E8BC" w:rsidR="00B444AB" w:rsidRDefault="00086DCC" w:rsidP="00B444AB">
      <w:pPr>
        <w:pStyle w:val="3NormalLevel3"/>
      </w:pPr>
      <w:r>
        <w:rPr>
          <w:lang w:bidi="ar-SA"/>
        </w:rPr>
        <w:t xml:space="preserve">To plot defined hazards. </w:t>
      </w:r>
      <w:r>
        <w:t>Example:</w:t>
      </w:r>
    </w:p>
    <w:p w14:paraId="3D3EBFB9" w14:textId="31A43195" w:rsidR="00086DCC" w:rsidRPr="00086DCC" w:rsidRDefault="00544EC2" w:rsidP="00086DCC">
      <w:pPr>
        <w:pStyle w:val="CodesLine"/>
        <w:rPr>
          <w:lang w:bidi="ar-SA"/>
        </w:rPr>
      </w:pPr>
      <w:proofErr w:type="gramStart"/>
      <w:r>
        <w:rPr>
          <w:lang w:bidi="ar-SA"/>
        </w:rPr>
        <w:t>opr.</w:t>
      </w:r>
      <w:r w:rsidR="00086DCC" w:rsidRPr="00086DCC">
        <w:rPr>
          <w:lang w:bidi="ar-SA"/>
        </w:rPr>
        <w:t>Plot</w:t>
      </w:r>
      <w:r w:rsidR="00086DCC" w:rsidRPr="00086DCC">
        <w:rPr>
          <w:b/>
          <w:bCs/>
          <w:color w:val="B27D12"/>
          <w:lang w:bidi="ar-SA"/>
        </w:rPr>
        <w:t>.</w:t>
      </w:r>
      <w:r w:rsidR="00086DCC" w:rsidRPr="00086DCC">
        <w:rPr>
          <w:lang w:bidi="ar-SA"/>
        </w:rPr>
        <w:t>Plotly</w:t>
      </w:r>
      <w:proofErr w:type="gramEnd"/>
      <w:r w:rsidR="00086DCC" w:rsidRPr="00086DCC">
        <w:rPr>
          <w:b/>
          <w:bCs/>
          <w:color w:val="B27D12"/>
          <w:lang w:bidi="ar-SA"/>
        </w:rPr>
        <w:t>.</w:t>
      </w:r>
      <w:r w:rsidR="00086DCC" w:rsidRPr="00086DCC">
        <w:rPr>
          <w:lang w:bidi="ar-SA"/>
        </w:rPr>
        <w:t>PlotHazard</w:t>
      </w:r>
      <w:r w:rsidR="00086DCC" w:rsidRPr="00086DCC">
        <w:rPr>
          <w:b/>
          <w:bCs/>
          <w:color w:val="B27D12"/>
          <w:lang w:bidi="ar-SA"/>
        </w:rPr>
        <w:t>()</w:t>
      </w:r>
    </w:p>
    <w:p w14:paraId="2AA4412F" w14:textId="77777777" w:rsidR="00B444AB" w:rsidRPr="00B444AB" w:rsidRDefault="00B444AB" w:rsidP="00B444AB">
      <w:pPr>
        <w:pStyle w:val="Heading3"/>
        <w:rPr>
          <w:rFonts w:eastAsia="Times New Roman"/>
          <w:lang w:bidi="ar-SA"/>
        </w:rPr>
      </w:pPr>
      <w:r w:rsidRPr="00B444AB">
        <w:rPr>
          <w:rFonts w:eastAsia="Times New Roman"/>
          <w:lang w:bidi="ar-SA"/>
        </w:rPr>
        <w:t>Plotly.PlotWindRose</w:t>
      </w:r>
    </w:p>
    <w:p w14:paraId="57C53A27" w14:textId="4942CF01" w:rsidR="00B444AB" w:rsidRDefault="00086DCC" w:rsidP="00B444AB">
      <w:pPr>
        <w:pStyle w:val="3NormalLevel3"/>
        <w:rPr>
          <w:lang w:bidi="ar-SA"/>
        </w:rPr>
      </w:pPr>
      <w:r>
        <w:rPr>
          <w:lang w:bidi="ar-SA"/>
        </w:rPr>
        <w:t>To plot defined windrose. Example:</w:t>
      </w:r>
    </w:p>
    <w:p w14:paraId="59E835F0" w14:textId="6DD36F63" w:rsidR="00086DCC" w:rsidRPr="00086DCC" w:rsidRDefault="00544EC2" w:rsidP="00086DCC">
      <w:pPr>
        <w:pStyle w:val="CodesLine"/>
        <w:rPr>
          <w:lang w:bidi="ar-SA"/>
        </w:rPr>
      </w:pPr>
      <w:proofErr w:type="gramStart"/>
      <w:r>
        <w:rPr>
          <w:lang w:bidi="ar-SA"/>
        </w:rPr>
        <w:t>opr.</w:t>
      </w:r>
      <w:r w:rsidR="00086DCC" w:rsidRPr="00086DCC">
        <w:rPr>
          <w:lang w:bidi="ar-SA"/>
        </w:rPr>
        <w:t>Plot</w:t>
      </w:r>
      <w:r w:rsidR="00086DCC" w:rsidRPr="00086DCC">
        <w:rPr>
          <w:b/>
          <w:bCs/>
          <w:color w:val="B27D12"/>
          <w:lang w:bidi="ar-SA"/>
        </w:rPr>
        <w:t>.</w:t>
      </w:r>
      <w:r w:rsidR="00086DCC" w:rsidRPr="00086DCC">
        <w:rPr>
          <w:lang w:bidi="ar-SA"/>
        </w:rPr>
        <w:t>Plotly</w:t>
      </w:r>
      <w:proofErr w:type="gramEnd"/>
      <w:r w:rsidR="00086DCC" w:rsidRPr="00086DCC">
        <w:rPr>
          <w:b/>
          <w:bCs/>
          <w:color w:val="B27D12"/>
          <w:lang w:bidi="ar-SA"/>
        </w:rPr>
        <w:t>.</w:t>
      </w:r>
      <w:r w:rsidR="00086DCC" w:rsidRPr="00086DCC">
        <w:rPr>
          <w:lang w:bidi="ar-SA"/>
        </w:rPr>
        <w:t>PlotWindRose</w:t>
      </w:r>
      <w:r w:rsidR="00086DCC" w:rsidRPr="00086DCC">
        <w:rPr>
          <w:b/>
          <w:bCs/>
          <w:color w:val="B27D12"/>
          <w:lang w:bidi="ar-SA"/>
        </w:rPr>
        <w:t>(</w:t>
      </w:r>
      <w:r w:rsidR="00086DCC" w:rsidRPr="00086DCC">
        <w:rPr>
          <w:lang w:bidi="ar-SA"/>
        </w:rPr>
        <w:t>WindRoseTag</w:t>
      </w:r>
      <w:r w:rsidR="00086DCC" w:rsidRPr="00086DCC">
        <w:rPr>
          <w:b/>
          <w:bCs/>
          <w:color w:val="B27D12"/>
          <w:lang w:bidi="ar-SA"/>
        </w:rPr>
        <w:t>,</w:t>
      </w:r>
      <w:r w:rsidR="00086DCC" w:rsidRPr="00086DCC">
        <w:rPr>
          <w:lang w:bidi="ar-SA"/>
        </w:rPr>
        <w:t xml:space="preserve"> Draw_For_Day</w:t>
      </w:r>
      <w:r w:rsidR="00086DCC" w:rsidRPr="00086DCC">
        <w:rPr>
          <w:b/>
          <w:bCs/>
          <w:color w:val="B27D12"/>
          <w:lang w:bidi="ar-SA"/>
        </w:rPr>
        <w:t>=</w:t>
      </w:r>
      <w:r w:rsidR="00086DCC" w:rsidRPr="00086DCC">
        <w:rPr>
          <w:b/>
          <w:bCs/>
          <w:color w:val="007427"/>
          <w:lang w:bidi="ar-SA"/>
        </w:rPr>
        <w:t>True</w:t>
      </w:r>
      <w:r w:rsidR="00086DCC" w:rsidRPr="00086DCC">
        <w:rPr>
          <w:b/>
          <w:bCs/>
          <w:color w:val="B27D12"/>
          <w:lang w:bidi="ar-SA"/>
        </w:rPr>
        <w:t>)</w:t>
      </w:r>
    </w:p>
    <w:p w14:paraId="08317D74" w14:textId="6DD4C135" w:rsidR="00B444AB" w:rsidRDefault="00B444AB" w:rsidP="00B444AB">
      <w:pPr>
        <w:pStyle w:val="Heading3"/>
        <w:rPr>
          <w:rFonts w:eastAsia="Times New Roman"/>
          <w:lang w:bidi="ar-SA"/>
        </w:rPr>
      </w:pPr>
      <w:r w:rsidRPr="00B444AB">
        <w:rPr>
          <w:rFonts w:eastAsia="Times New Roman"/>
          <w:lang w:bidi="ar-SA"/>
        </w:rPr>
        <w:t>Plotly.PlotUnits2D</w:t>
      </w:r>
    </w:p>
    <w:p w14:paraId="1604FBBA" w14:textId="450A9978" w:rsidR="00086DCC" w:rsidRDefault="00086DCC" w:rsidP="00086DCC">
      <w:pPr>
        <w:pStyle w:val="3NormalLevel3"/>
        <w:rPr>
          <w:lang w:bidi="ar-SA"/>
        </w:rPr>
      </w:pPr>
      <w:r>
        <w:rPr>
          <w:lang w:bidi="ar-SA"/>
        </w:rPr>
        <w:t>To plot the current plant in the memory. Example:</w:t>
      </w:r>
    </w:p>
    <w:p w14:paraId="56F09059" w14:textId="3A7084BA" w:rsidR="00086DCC" w:rsidRPr="00086DCC" w:rsidRDefault="00544EC2" w:rsidP="00086DCC">
      <w:pPr>
        <w:pStyle w:val="CodesLine"/>
        <w:rPr>
          <w:b/>
          <w:bCs/>
          <w:color w:val="B27D12"/>
          <w:lang w:bidi="ar-SA"/>
        </w:rPr>
      </w:pPr>
      <w:proofErr w:type="gramStart"/>
      <w:r>
        <w:rPr>
          <w:lang w:bidi="ar-SA"/>
        </w:rPr>
        <w:t>opr.</w:t>
      </w:r>
      <w:r w:rsidR="00086DCC" w:rsidRPr="00086DCC">
        <w:rPr>
          <w:lang w:bidi="ar-SA"/>
        </w:rPr>
        <w:t>Plot</w:t>
      </w:r>
      <w:r w:rsidR="00086DCC" w:rsidRPr="00086DCC">
        <w:rPr>
          <w:b/>
          <w:bCs/>
          <w:color w:val="B27D12"/>
          <w:lang w:bidi="ar-SA"/>
        </w:rPr>
        <w:t>.</w:t>
      </w:r>
      <w:r w:rsidR="00086DCC" w:rsidRPr="00086DCC">
        <w:rPr>
          <w:lang w:bidi="ar-SA"/>
        </w:rPr>
        <w:t>Plotly</w:t>
      </w:r>
      <w:proofErr w:type="gramEnd"/>
      <w:r w:rsidR="00086DCC" w:rsidRPr="00086DCC">
        <w:rPr>
          <w:b/>
          <w:bCs/>
          <w:color w:val="B27D12"/>
          <w:lang w:bidi="ar-SA"/>
        </w:rPr>
        <w:t>.</w:t>
      </w:r>
      <w:r w:rsidR="00086DCC" w:rsidRPr="00086DCC">
        <w:rPr>
          <w:lang w:bidi="ar-SA"/>
        </w:rPr>
        <w:t>PlotUnits2D</w:t>
      </w:r>
      <w:r w:rsidR="00086DCC" w:rsidRPr="00086DCC">
        <w:rPr>
          <w:b/>
          <w:bCs/>
          <w:color w:val="B27D12"/>
          <w:lang w:bidi="ar-SA"/>
        </w:rPr>
        <w:t>(</w:t>
      </w:r>
    </w:p>
    <w:p w14:paraId="65DE94D9" w14:textId="77777777" w:rsidR="00086DCC" w:rsidRPr="00086DCC" w:rsidRDefault="00086DCC" w:rsidP="00086DCC">
      <w:pPr>
        <w:pStyle w:val="CodesLine"/>
        <w:rPr>
          <w:b/>
          <w:bCs/>
          <w:color w:val="B27D12"/>
          <w:lang w:bidi="ar-SA"/>
        </w:rPr>
      </w:pPr>
      <w:r w:rsidRPr="00086DCC">
        <w:rPr>
          <w:lang w:bidi="ar-SA"/>
        </w:rPr>
        <w:t xml:space="preserve">    PlotMode</w:t>
      </w:r>
      <w:r w:rsidRPr="00086DCC">
        <w:rPr>
          <w:b/>
          <w:bCs/>
          <w:color w:val="B27D12"/>
          <w:lang w:bidi="ar-SA"/>
        </w:rPr>
        <w:t>=</w:t>
      </w:r>
      <w:r w:rsidRPr="00086DCC">
        <w:rPr>
          <w:b/>
          <w:bCs/>
          <w:color w:val="258F8F"/>
          <w:lang w:bidi="ar-SA"/>
        </w:rPr>
        <w:t>1</w:t>
      </w:r>
      <w:r w:rsidRPr="00086DCC">
        <w:rPr>
          <w:b/>
          <w:bCs/>
          <w:color w:val="B27D12"/>
          <w:lang w:bidi="ar-SA"/>
        </w:rPr>
        <w:t>,</w:t>
      </w:r>
    </w:p>
    <w:p w14:paraId="270145F7" w14:textId="77777777" w:rsidR="00086DCC" w:rsidRPr="00086DCC" w:rsidRDefault="00086DCC" w:rsidP="00086DCC">
      <w:pPr>
        <w:pStyle w:val="CodesLine"/>
        <w:rPr>
          <w:b/>
          <w:bCs/>
          <w:color w:val="B27D12"/>
          <w:lang w:bidi="ar-SA"/>
        </w:rPr>
      </w:pPr>
      <w:r w:rsidRPr="00086DCC">
        <w:rPr>
          <w:lang w:bidi="ar-SA"/>
        </w:rPr>
        <w:t xml:space="preserve">    OverPressureList</w:t>
      </w:r>
      <w:proofErr w:type="gramStart"/>
      <w:r w:rsidRPr="00086DCC">
        <w:rPr>
          <w:b/>
          <w:bCs/>
          <w:color w:val="B27D12"/>
          <w:lang w:bidi="ar-SA"/>
        </w:rPr>
        <w:t>=[</w:t>
      </w:r>
      <w:proofErr w:type="gramEnd"/>
      <w:r w:rsidRPr="00086DCC">
        <w:rPr>
          <w:b/>
          <w:bCs/>
          <w:color w:val="B27D12"/>
          <w:lang w:bidi="ar-SA"/>
        </w:rPr>
        <w:t>],</w:t>
      </w:r>
    </w:p>
    <w:p w14:paraId="76E5D53E" w14:textId="77777777" w:rsidR="00086DCC" w:rsidRPr="00086DCC" w:rsidRDefault="00086DCC" w:rsidP="00086DCC">
      <w:pPr>
        <w:pStyle w:val="CodesLine"/>
        <w:rPr>
          <w:b/>
          <w:bCs/>
          <w:color w:val="B27D12"/>
          <w:lang w:bidi="ar-SA"/>
        </w:rPr>
      </w:pPr>
      <w:r w:rsidRPr="00086DCC">
        <w:rPr>
          <w:lang w:bidi="ar-SA"/>
        </w:rPr>
        <w:t xml:space="preserve">    OverPressureHeight</w:t>
      </w:r>
      <w:r w:rsidRPr="00086DCC">
        <w:rPr>
          <w:b/>
          <w:bCs/>
          <w:color w:val="B27D12"/>
          <w:lang w:bidi="ar-SA"/>
        </w:rPr>
        <w:t>=</w:t>
      </w:r>
      <w:r w:rsidRPr="00086DCC">
        <w:rPr>
          <w:b/>
          <w:bCs/>
          <w:color w:val="258F8F"/>
          <w:lang w:bidi="ar-SA"/>
        </w:rPr>
        <w:t>2</w:t>
      </w:r>
      <w:r w:rsidRPr="00086DCC">
        <w:rPr>
          <w:b/>
          <w:bCs/>
          <w:color w:val="B27D12"/>
          <w:lang w:bidi="ar-SA"/>
        </w:rPr>
        <w:t>,</w:t>
      </w:r>
    </w:p>
    <w:p w14:paraId="6A32946C" w14:textId="77777777" w:rsidR="00086DCC" w:rsidRPr="00086DCC" w:rsidRDefault="00086DCC" w:rsidP="00086DCC">
      <w:pPr>
        <w:pStyle w:val="CodesLine"/>
        <w:rPr>
          <w:b/>
          <w:bCs/>
          <w:color w:val="B27D12"/>
          <w:lang w:bidi="ar-SA"/>
        </w:rPr>
      </w:pPr>
      <w:r w:rsidRPr="00086DCC">
        <w:rPr>
          <w:lang w:bidi="ar-SA"/>
        </w:rPr>
        <w:t xml:space="preserve">    OverPressurePointNumber</w:t>
      </w:r>
      <w:r w:rsidRPr="00086DCC">
        <w:rPr>
          <w:b/>
          <w:bCs/>
          <w:color w:val="B27D12"/>
          <w:lang w:bidi="ar-SA"/>
        </w:rPr>
        <w:t>=</w:t>
      </w:r>
      <w:r w:rsidRPr="00086DCC">
        <w:rPr>
          <w:b/>
          <w:bCs/>
          <w:color w:val="258F8F"/>
          <w:lang w:bidi="ar-SA"/>
        </w:rPr>
        <w:t>20</w:t>
      </w:r>
      <w:r w:rsidRPr="00086DCC">
        <w:rPr>
          <w:b/>
          <w:bCs/>
          <w:color w:val="B27D12"/>
          <w:lang w:bidi="ar-SA"/>
        </w:rPr>
        <w:t>,</w:t>
      </w:r>
    </w:p>
    <w:p w14:paraId="3174D877" w14:textId="77777777" w:rsidR="00086DCC" w:rsidRPr="00086DCC" w:rsidRDefault="00086DCC" w:rsidP="00086DCC">
      <w:pPr>
        <w:pStyle w:val="CodesLine"/>
        <w:rPr>
          <w:b/>
          <w:bCs/>
          <w:color w:val="B27D12"/>
          <w:lang w:bidi="ar-SA"/>
        </w:rPr>
      </w:pPr>
      <w:r w:rsidRPr="00086DCC">
        <w:rPr>
          <w:lang w:bidi="ar-SA"/>
        </w:rPr>
        <w:t xml:space="preserve">    </w:t>
      </w:r>
      <w:bookmarkStart w:id="81" w:name="_Hlk126225716"/>
      <w:r w:rsidRPr="00086DCC">
        <w:rPr>
          <w:lang w:bidi="ar-SA"/>
        </w:rPr>
        <w:t>RadiationList</w:t>
      </w:r>
      <w:bookmarkEnd w:id="81"/>
      <w:proofErr w:type="gramStart"/>
      <w:r w:rsidRPr="00086DCC">
        <w:rPr>
          <w:b/>
          <w:bCs/>
          <w:color w:val="B27D12"/>
          <w:lang w:bidi="ar-SA"/>
        </w:rPr>
        <w:t>=[</w:t>
      </w:r>
      <w:proofErr w:type="gramEnd"/>
      <w:r w:rsidRPr="00086DCC">
        <w:rPr>
          <w:b/>
          <w:bCs/>
          <w:color w:val="B27D12"/>
          <w:lang w:bidi="ar-SA"/>
        </w:rPr>
        <w:t>],</w:t>
      </w:r>
    </w:p>
    <w:p w14:paraId="6AA10FEA" w14:textId="77777777" w:rsidR="00086DCC" w:rsidRPr="00086DCC" w:rsidRDefault="00086DCC" w:rsidP="00086DCC">
      <w:pPr>
        <w:pStyle w:val="CodesLine"/>
        <w:rPr>
          <w:b/>
          <w:bCs/>
          <w:color w:val="B27D12"/>
          <w:lang w:bidi="ar-SA"/>
        </w:rPr>
      </w:pPr>
      <w:r w:rsidRPr="00086DCC">
        <w:rPr>
          <w:lang w:bidi="ar-SA"/>
        </w:rPr>
        <w:t xml:space="preserve">    RadiationHeight</w:t>
      </w:r>
      <w:r w:rsidRPr="00086DCC">
        <w:rPr>
          <w:b/>
          <w:bCs/>
          <w:color w:val="B27D12"/>
          <w:lang w:bidi="ar-SA"/>
        </w:rPr>
        <w:t>=</w:t>
      </w:r>
      <w:r w:rsidRPr="00086DCC">
        <w:rPr>
          <w:b/>
          <w:bCs/>
          <w:color w:val="258F8F"/>
          <w:lang w:bidi="ar-SA"/>
        </w:rPr>
        <w:t>2</w:t>
      </w:r>
      <w:r w:rsidRPr="00086DCC">
        <w:rPr>
          <w:b/>
          <w:bCs/>
          <w:color w:val="B27D12"/>
          <w:lang w:bidi="ar-SA"/>
        </w:rPr>
        <w:t>,</w:t>
      </w:r>
    </w:p>
    <w:p w14:paraId="3FEC772C" w14:textId="77777777" w:rsidR="00086DCC" w:rsidRPr="00086DCC" w:rsidRDefault="00086DCC" w:rsidP="00086DCC">
      <w:pPr>
        <w:pStyle w:val="CodesLine"/>
        <w:rPr>
          <w:b/>
          <w:bCs/>
          <w:color w:val="B27D12"/>
          <w:lang w:bidi="ar-SA"/>
        </w:rPr>
      </w:pPr>
      <w:r w:rsidRPr="00086DCC">
        <w:rPr>
          <w:lang w:bidi="ar-SA"/>
        </w:rPr>
        <w:t xml:space="preserve">    RadiationPointNumber</w:t>
      </w:r>
      <w:r w:rsidRPr="00086DCC">
        <w:rPr>
          <w:b/>
          <w:bCs/>
          <w:color w:val="B27D12"/>
          <w:lang w:bidi="ar-SA"/>
        </w:rPr>
        <w:t>=</w:t>
      </w:r>
      <w:r w:rsidRPr="00086DCC">
        <w:rPr>
          <w:b/>
          <w:bCs/>
          <w:color w:val="258F8F"/>
          <w:lang w:bidi="ar-SA"/>
        </w:rPr>
        <w:t>20</w:t>
      </w:r>
      <w:r w:rsidRPr="00086DCC">
        <w:rPr>
          <w:b/>
          <w:bCs/>
          <w:color w:val="B27D12"/>
          <w:lang w:bidi="ar-SA"/>
        </w:rPr>
        <w:t>,</w:t>
      </w:r>
    </w:p>
    <w:p w14:paraId="6DA4B3CA" w14:textId="77777777" w:rsidR="00086DCC" w:rsidRPr="00086DCC" w:rsidRDefault="00086DCC" w:rsidP="00086DCC">
      <w:pPr>
        <w:pStyle w:val="CodesLine"/>
        <w:rPr>
          <w:b/>
          <w:bCs/>
          <w:color w:val="B27D12"/>
          <w:lang w:bidi="ar-SA"/>
        </w:rPr>
      </w:pPr>
      <w:r w:rsidRPr="00086DCC">
        <w:rPr>
          <w:lang w:bidi="ar-SA"/>
        </w:rPr>
        <w:t xml:space="preserve">    </w:t>
      </w:r>
      <w:bookmarkStart w:id="82" w:name="_Hlk126225765"/>
      <w:r w:rsidRPr="00086DCC">
        <w:rPr>
          <w:lang w:bidi="ar-SA"/>
        </w:rPr>
        <w:t>GasConcentrationlist</w:t>
      </w:r>
      <w:bookmarkEnd w:id="82"/>
      <w:proofErr w:type="gramStart"/>
      <w:r w:rsidRPr="00086DCC">
        <w:rPr>
          <w:b/>
          <w:bCs/>
          <w:color w:val="B27D12"/>
          <w:lang w:bidi="ar-SA"/>
        </w:rPr>
        <w:t>=[</w:t>
      </w:r>
      <w:proofErr w:type="gramEnd"/>
      <w:r w:rsidRPr="00086DCC">
        <w:rPr>
          <w:b/>
          <w:bCs/>
          <w:color w:val="B27D12"/>
          <w:lang w:bidi="ar-SA"/>
        </w:rPr>
        <w:t>],</w:t>
      </w:r>
    </w:p>
    <w:p w14:paraId="6292404C" w14:textId="77777777" w:rsidR="00086DCC" w:rsidRPr="00086DCC" w:rsidRDefault="00086DCC" w:rsidP="00086DCC">
      <w:pPr>
        <w:pStyle w:val="CodesLine"/>
        <w:rPr>
          <w:b/>
          <w:bCs/>
          <w:color w:val="B27D12"/>
          <w:lang w:bidi="ar-SA"/>
        </w:rPr>
      </w:pPr>
      <w:r w:rsidRPr="00086DCC">
        <w:rPr>
          <w:lang w:bidi="ar-SA"/>
        </w:rPr>
        <w:t xml:space="preserve">    </w:t>
      </w:r>
      <w:bookmarkStart w:id="83" w:name="_Hlk126225773"/>
      <w:r w:rsidRPr="00086DCC">
        <w:rPr>
          <w:lang w:bidi="ar-SA"/>
        </w:rPr>
        <w:t>GasConcentrationHeght</w:t>
      </w:r>
      <w:bookmarkEnd w:id="83"/>
      <w:r w:rsidRPr="00086DCC">
        <w:rPr>
          <w:b/>
          <w:bCs/>
          <w:color w:val="B27D12"/>
          <w:lang w:bidi="ar-SA"/>
        </w:rPr>
        <w:t>=</w:t>
      </w:r>
      <w:r w:rsidRPr="00086DCC">
        <w:rPr>
          <w:b/>
          <w:bCs/>
          <w:color w:val="258F8F"/>
          <w:lang w:bidi="ar-SA"/>
        </w:rPr>
        <w:t>2</w:t>
      </w:r>
      <w:r w:rsidRPr="00086DCC">
        <w:rPr>
          <w:b/>
          <w:bCs/>
          <w:color w:val="B27D12"/>
          <w:lang w:bidi="ar-SA"/>
        </w:rPr>
        <w:t>,</w:t>
      </w:r>
    </w:p>
    <w:p w14:paraId="1FB97D73" w14:textId="77777777" w:rsidR="00086DCC" w:rsidRPr="00086DCC" w:rsidRDefault="00086DCC" w:rsidP="00086DCC">
      <w:pPr>
        <w:pStyle w:val="CodesLine"/>
        <w:rPr>
          <w:b/>
          <w:bCs/>
          <w:color w:val="B27D12"/>
          <w:lang w:bidi="ar-SA"/>
        </w:rPr>
      </w:pPr>
      <w:r w:rsidRPr="00086DCC">
        <w:rPr>
          <w:lang w:bidi="ar-SA"/>
        </w:rPr>
        <w:t xml:space="preserve">    </w:t>
      </w:r>
      <w:bookmarkStart w:id="84" w:name="_Hlk126225780"/>
      <w:r w:rsidRPr="00086DCC">
        <w:rPr>
          <w:lang w:bidi="ar-SA"/>
        </w:rPr>
        <w:t>ConcentrationPointNumber</w:t>
      </w:r>
      <w:bookmarkEnd w:id="84"/>
      <w:r w:rsidRPr="00086DCC">
        <w:rPr>
          <w:b/>
          <w:bCs/>
          <w:color w:val="B27D12"/>
          <w:lang w:bidi="ar-SA"/>
        </w:rPr>
        <w:t>=</w:t>
      </w:r>
      <w:r w:rsidRPr="00086DCC">
        <w:rPr>
          <w:b/>
          <w:bCs/>
          <w:color w:val="258F8F"/>
          <w:lang w:bidi="ar-SA"/>
        </w:rPr>
        <w:t>10</w:t>
      </w:r>
      <w:r w:rsidRPr="00086DCC">
        <w:rPr>
          <w:b/>
          <w:bCs/>
          <w:color w:val="B27D12"/>
          <w:lang w:bidi="ar-SA"/>
        </w:rPr>
        <w:t>,</w:t>
      </w:r>
    </w:p>
    <w:p w14:paraId="2A0E7673" w14:textId="77777777" w:rsidR="00086DCC" w:rsidRPr="00086DCC" w:rsidRDefault="00086DCC" w:rsidP="00086DCC">
      <w:pPr>
        <w:pStyle w:val="CodesLine"/>
        <w:rPr>
          <w:lang w:bidi="ar-SA"/>
        </w:rPr>
      </w:pPr>
      <w:r w:rsidRPr="00086DCC">
        <w:rPr>
          <w:b/>
          <w:bCs/>
          <w:color w:val="B27D12"/>
          <w:lang w:bidi="ar-SA"/>
        </w:rPr>
        <w:t>)</w:t>
      </w:r>
    </w:p>
    <w:p w14:paraId="4BF794A0" w14:textId="09DAC4BC" w:rsidR="00B444AB" w:rsidRDefault="00916DD5" w:rsidP="00B444AB">
      <w:pPr>
        <w:pStyle w:val="3NormalLevel3"/>
        <w:rPr>
          <w:lang w:bidi="ar-SA"/>
        </w:rPr>
      </w:pPr>
      <w:r w:rsidRPr="00916DD5">
        <w:rPr>
          <w:rFonts w:ascii="SimSun" w:eastAsia="SimSun" w:hAnsi="SimSun"/>
          <w:lang w:bidi="ar-SA"/>
        </w:rPr>
        <w:t xml:space="preserve">OverPressureList </w:t>
      </w:r>
      <w:r>
        <w:rPr>
          <w:lang w:bidi="ar-SA"/>
        </w:rPr>
        <w:t xml:space="preserve">is list of overpressure values that user wants to be shown on plot and they will be calculated in </w:t>
      </w:r>
      <w:r w:rsidRPr="00916DD5">
        <w:rPr>
          <w:rFonts w:ascii="SimSun" w:eastAsia="SimSun" w:hAnsi="SimSun"/>
          <w:lang w:bidi="ar-SA"/>
        </w:rPr>
        <w:t>OverPressureHeight</w:t>
      </w:r>
      <w:r>
        <w:rPr>
          <w:lang w:bidi="ar-SA"/>
        </w:rPr>
        <w:t xml:space="preserve"> height with </w:t>
      </w:r>
      <w:r w:rsidRPr="00916DD5">
        <w:rPr>
          <w:rFonts w:ascii="SimSun" w:eastAsia="SimSun" w:hAnsi="SimSun"/>
          <w:lang w:bidi="ar-SA"/>
        </w:rPr>
        <w:t>OverPressurePointNumber</w:t>
      </w:r>
      <w:r>
        <w:rPr>
          <w:lang w:bidi="ar-SA"/>
        </w:rPr>
        <w:t xml:space="preserve"> points in boundary.</w:t>
      </w:r>
    </w:p>
    <w:p w14:paraId="5FC2ACCF" w14:textId="54373FFB" w:rsidR="00645623" w:rsidRDefault="00645623" w:rsidP="00645623">
      <w:pPr>
        <w:pStyle w:val="3NormalLevel3"/>
        <w:rPr>
          <w:lang w:bidi="ar-SA"/>
        </w:rPr>
      </w:pPr>
      <w:r w:rsidRPr="00645623">
        <w:rPr>
          <w:rFonts w:ascii="SimSun" w:eastAsia="SimSun" w:hAnsi="SimSun"/>
          <w:lang w:bidi="ar-SA"/>
        </w:rPr>
        <w:t xml:space="preserve">RadiationList </w:t>
      </w:r>
      <w:r>
        <w:rPr>
          <w:lang w:bidi="ar-SA"/>
        </w:rPr>
        <w:t xml:space="preserve">is list of radiation values that user wants to be shown on plot and they will be calculated in </w:t>
      </w:r>
      <w:r w:rsidRPr="00645623">
        <w:rPr>
          <w:rFonts w:ascii="SimSun" w:eastAsia="SimSun" w:hAnsi="SimSun"/>
          <w:lang w:bidi="ar-SA"/>
        </w:rPr>
        <w:t xml:space="preserve">RadiationHeight </w:t>
      </w:r>
      <w:r>
        <w:rPr>
          <w:lang w:bidi="ar-SA"/>
        </w:rPr>
        <w:t xml:space="preserve">height with </w:t>
      </w:r>
      <w:r w:rsidRPr="00645623">
        <w:rPr>
          <w:rFonts w:ascii="SimSun" w:eastAsia="SimSun" w:hAnsi="SimSun"/>
          <w:lang w:bidi="ar-SA"/>
        </w:rPr>
        <w:t xml:space="preserve">RadiationPointNumber </w:t>
      </w:r>
      <w:r>
        <w:rPr>
          <w:lang w:bidi="ar-SA"/>
        </w:rPr>
        <w:t>points in boundary.</w:t>
      </w:r>
    </w:p>
    <w:p w14:paraId="28BA2588" w14:textId="0717C49C" w:rsidR="00916DD5" w:rsidRPr="00B444AB" w:rsidRDefault="00645623" w:rsidP="00645623">
      <w:pPr>
        <w:pStyle w:val="3NormalLevel3"/>
        <w:rPr>
          <w:lang w:bidi="ar-SA"/>
        </w:rPr>
      </w:pPr>
      <w:r w:rsidRPr="00645623">
        <w:rPr>
          <w:rFonts w:ascii="SimSun" w:eastAsia="SimSun" w:hAnsi="SimSun"/>
          <w:lang w:bidi="ar-SA"/>
        </w:rPr>
        <w:t xml:space="preserve">GasConcentrationlist </w:t>
      </w:r>
      <w:r>
        <w:rPr>
          <w:lang w:bidi="ar-SA"/>
        </w:rPr>
        <w:t xml:space="preserve">is list of gas concentration values that user wants to be shown on plot and they will be calculated in </w:t>
      </w:r>
      <w:r w:rsidRPr="00645623">
        <w:rPr>
          <w:rFonts w:ascii="SimSun" w:eastAsia="SimSun" w:hAnsi="SimSun"/>
          <w:lang w:bidi="ar-SA"/>
        </w:rPr>
        <w:t xml:space="preserve">GasConcentrationHeght </w:t>
      </w:r>
      <w:r>
        <w:rPr>
          <w:lang w:bidi="ar-SA"/>
        </w:rPr>
        <w:t xml:space="preserve">height with </w:t>
      </w:r>
      <w:r w:rsidRPr="00645623">
        <w:rPr>
          <w:rFonts w:ascii="SimSun" w:eastAsia="SimSun" w:hAnsi="SimSun"/>
          <w:lang w:bidi="ar-SA"/>
        </w:rPr>
        <w:t xml:space="preserve">ConcentrationPointNumber </w:t>
      </w:r>
      <w:r>
        <w:rPr>
          <w:lang w:bidi="ar-SA"/>
        </w:rPr>
        <w:t>points in boundary.</w:t>
      </w:r>
    </w:p>
    <w:p w14:paraId="67FBFC9F" w14:textId="23367A09" w:rsidR="00B444AB" w:rsidRDefault="00B444AB" w:rsidP="00B444AB">
      <w:pPr>
        <w:pStyle w:val="Heading3"/>
        <w:rPr>
          <w:rFonts w:eastAsia="Times New Roman"/>
          <w:lang w:bidi="ar-SA"/>
        </w:rPr>
      </w:pPr>
      <w:r w:rsidRPr="00B444AB">
        <w:rPr>
          <w:rFonts w:eastAsia="Times New Roman"/>
          <w:lang w:bidi="ar-SA"/>
        </w:rPr>
        <w:t>Plotly.PlotIndividualRisk</w:t>
      </w:r>
    </w:p>
    <w:p w14:paraId="697485DE" w14:textId="68F030D6" w:rsidR="00362279" w:rsidRDefault="00735B50" w:rsidP="00B444AB">
      <w:pPr>
        <w:pStyle w:val="3NormalLevel3"/>
      </w:pPr>
      <w:r>
        <w:t>To plot individual risk. Example:</w:t>
      </w:r>
    </w:p>
    <w:p w14:paraId="071F2332" w14:textId="75AD755B" w:rsidR="00735B50" w:rsidRPr="00735B50" w:rsidRDefault="00544EC2" w:rsidP="00735B50">
      <w:pPr>
        <w:pStyle w:val="CodesLine"/>
        <w:rPr>
          <w:b/>
          <w:bCs/>
          <w:color w:val="B27D12"/>
          <w:lang w:bidi="ar-SA"/>
        </w:rPr>
      </w:pPr>
      <w:proofErr w:type="gramStart"/>
      <w:r>
        <w:rPr>
          <w:lang w:bidi="ar-SA"/>
        </w:rPr>
        <w:lastRenderedPageBreak/>
        <w:t>opr.</w:t>
      </w:r>
      <w:r w:rsidR="00735B50" w:rsidRPr="00735B50">
        <w:rPr>
          <w:lang w:bidi="ar-SA"/>
        </w:rPr>
        <w:t>Plot</w:t>
      </w:r>
      <w:r w:rsidR="00735B50" w:rsidRPr="00735B50">
        <w:rPr>
          <w:b/>
          <w:bCs/>
          <w:color w:val="B27D12"/>
          <w:lang w:bidi="ar-SA"/>
        </w:rPr>
        <w:t>.</w:t>
      </w:r>
      <w:r w:rsidR="00735B50" w:rsidRPr="00735B50">
        <w:rPr>
          <w:lang w:bidi="ar-SA"/>
        </w:rPr>
        <w:t>Plotly</w:t>
      </w:r>
      <w:proofErr w:type="gramEnd"/>
      <w:r w:rsidR="00735B50" w:rsidRPr="00735B50">
        <w:rPr>
          <w:b/>
          <w:bCs/>
          <w:color w:val="B27D12"/>
          <w:lang w:bidi="ar-SA"/>
        </w:rPr>
        <w:t>.</w:t>
      </w:r>
      <w:r w:rsidR="00735B50" w:rsidRPr="00735B50">
        <w:rPr>
          <w:lang w:bidi="ar-SA"/>
        </w:rPr>
        <w:t>PlotIndividualRisk</w:t>
      </w:r>
      <w:r w:rsidR="00735B50" w:rsidRPr="00735B50">
        <w:rPr>
          <w:b/>
          <w:bCs/>
          <w:color w:val="B27D12"/>
          <w:lang w:bidi="ar-SA"/>
        </w:rPr>
        <w:t>(</w:t>
      </w:r>
    </w:p>
    <w:p w14:paraId="5095E4BE" w14:textId="77777777" w:rsidR="00735B50" w:rsidRPr="00735B50" w:rsidRDefault="00735B50" w:rsidP="00735B50">
      <w:pPr>
        <w:pStyle w:val="CodesLine"/>
        <w:rPr>
          <w:b/>
          <w:bCs/>
          <w:color w:val="B27D12"/>
          <w:lang w:bidi="ar-SA"/>
        </w:rPr>
      </w:pPr>
      <w:r w:rsidRPr="00735B50">
        <w:rPr>
          <w:lang w:bidi="ar-SA"/>
        </w:rPr>
        <w:t xml:space="preserve">    PlotMode</w:t>
      </w:r>
      <w:r w:rsidRPr="00735B50">
        <w:rPr>
          <w:b/>
          <w:bCs/>
          <w:color w:val="B27D12"/>
          <w:lang w:bidi="ar-SA"/>
        </w:rPr>
        <w:t>=</w:t>
      </w:r>
      <w:r w:rsidRPr="00735B50">
        <w:rPr>
          <w:b/>
          <w:bCs/>
          <w:color w:val="258F8F"/>
          <w:lang w:bidi="ar-SA"/>
        </w:rPr>
        <w:t>1</w:t>
      </w:r>
      <w:r w:rsidRPr="00735B50">
        <w:rPr>
          <w:b/>
          <w:bCs/>
          <w:color w:val="B27D12"/>
          <w:lang w:bidi="ar-SA"/>
        </w:rPr>
        <w:t>,</w:t>
      </w:r>
    </w:p>
    <w:p w14:paraId="217533FA" w14:textId="77777777" w:rsidR="00735B50" w:rsidRPr="00735B50" w:rsidRDefault="00735B50" w:rsidP="00735B50">
      <w:pPr>
        <w:pStyle w:val="CodesLine"/>
        <w:rPr>
          <w:b/>
          <w:bCs/>
          <w:color w:val="B27D12"/>
          <w:lang w:bidi="ar-SA"/>
        </w:rPr>
      </w:pPr>
      <w:r w:rsidRPr="00735B50">
        <w:rPr>
          <w:lang w:bidi="ar-SA"/>
        </w:rPr>
        <w:t xml:space="preserve">    NodesGroupTag</w:t>
      </w:r>
      <w:r w:rsidRPr="00735B50">
        <w:rPr>
          <w:b/>
          <w:bCs/>
          <w:color w:val="B27D12"/>
          <w:lang w:bidi="ar-SA"/>
        </w:rPr>
        <w:t>=</w:t>
      </w:r>
      <w:r w:rsidRPr="00735B50">
        <w:rPr>
          <w:b/>
          <w:bCs/>
          <w:color w:val="258F8F"/>
          <w:lang w:bidi="ar-SA"/>
        </w:rPr>
        <w:t>1</w:t>
      </w:r>
      <w:r w:rsidRPr="00735B50">
        <w:rPr>
          <w:b/>
          <w:bCs/>
          <w:color w:val="B27D12"/>
          <w:lang w:bidi="ar-SA"/>
        </w:rPr>
        <w:t>,</w:t>
      </w:r>
    </w:p>
    <w:p w14:paraId="2857C754" w14:textId="77777777" w:rsidR="00735B50" w:rsidRPr="00735B50" w:rsidRDefault="00735B50" w:rsidP="00735B50">
      <w:pPr>
        <w:pStyle w:val="CodesLine"/>
        <w:rPr>
          <w:b/>
          <w:bCs/>
          <w:color w:val="B27D12"/>
          <w:lang w:bidi="ar-SA"/>
        </w:rPr>
      </w:pPr>
      <w:r w:rsidRPr="00735B50">
        <w:rPr>
          <w:lang w:bidi="ar-SA"/>
        </w:rPr>
        <w:t xml:space="preserve">    NodesProbabilityList</w:t>
      </w:r>
      <w:proofErr w:type="gramStart"/>
      <w:r w:rsidRPr="00735B50">
        <w:rPr>
          <w:b/>
          <w:bCs/>
          <w:color w:val="B27D12"/>
          <w:lang w:bidi="ar-SA"/>
        </w:rPr>
        <w:t>=[</w:t>
      </w:r>
      <w:proofErr w:type="gramEnd"/>
      <w:r w:rsidRPr="00735B50">
        <w:rPr>
          <w:b/>
          <w:bCs/>
          <w:color w:val="B27D12"/>
          <w:lang w:bidi="ar-SA"/>
        </w:rPr>
        <w:t>],</w:t>
      </w:r>
    </w:p>
    <w:p w14:paraId="4A869C42" w14:textId="77777777" w:rsidR="00735B50" w:rsidRPr="00735B50" w:rsidRDefault="00735B50" w:rsidP="00735B50">
      <w:pPr>
        <w:pStyle w:val="CodesLine"/>
        <w:rPr>
          <w:b/>
          <w:bCs/>
          <w:color w:val="B27D12"/>
          <w:lang w:bidi="ar-SA"/>
        </w:rPr>
      </w:pPr>
      <w:r w:rsidRPr="00735B50">
        <w:rPr>
          <w:lang w:bidi="ar-SA"/>
        </w:rPr>
        <w:t xml:space="preserve">    </w:t>
      </w:r>
      <w:bookmarkStart w:id="85" w:name="_Hlk126228651"/>
      <w:r w:rsidRPr="00735B50">
        <w:rPr>
          <w:lang w:bidi="ar-SA"/>
        </w:rPr>
        <w:t>ContorList</w:t>
      </w:r>
      <w:bookmarkEnd w:id="85"/>
      <w:proofErr w:type="gramStart"/>
      <w:r w:rsidRPr="00735B50">
        <w:rPr>
          <w:b/>
          <w:bCs/>
          <w:color w:val="B27D12"/>
          <w:lang w:bidi="ar-SA"/>
        </w:rPr>
        <w:t>=[</w:t>
      </w:r>
      <w:proofErr w:type="gramEnd"/>
      <w:r w:rsidRPr="00735B50">
        <w:rPr>
          <w:b/>
          <w:bCs/>
          <w:color w:val="B27D12"/>
          <w:lang w:bidi="ar-SA"/>
        </w:rPr>
        <w:t>],</w:t>
      </w:r>
    </w:p>
    <w:p w14:paraId="29257967" w14:textId="77777777" w:rsidR="00735B50" w:rsidRPr="00735B50" w:rsidRDefault="00735B50" w:rsidP="00735B50">
      <w:pPr>
        <w:pStyle w:val="CodesLine"/>
        <w:rPr>
          <w:lang w:bidi="ar-SA"/>
        </w:rPr>
      </w:pPr>
      <w:r w:rsidRPr="00735B50">
        <w:rPr>
          <w:b/>
          <w:bCs/>
          <w:color w:val="B27D12"/>
          <w:lang w:bidi="ar-SA"/>
        </w:rPr>
        <w:t>)</w:t>
      </w:r>
    </w:p>
    <w:p w14:paraId="1C43078B" w14:textId="6799DC12" w:rsidR="00B444AB" w:rsidRPr="00655586" w:rsidRDefault="00735B50" w:rsidP="00655586">
      <w:pPr>
        <w:pStyle w:val="3NormalLevel3"/>
        <w:rPr>
          <w:lang w:bidi="ar-SA"/>
        </w:rPr>
      </w:pPr>
      <w:r w:rsidRPr="00735B50">
        <w:rPr>
          <w:rFonts w:ascii="SimSun" w:eastAsia="SimSun" w:hAnsi="SimSun"/>
          <w:lang w:bidi="ar-SA"/>
        </w:rPr>
        <w:t>NodesGroupTag</w:t>
      </w:r>
      <w:r>
        <w:rPr>
          <w:rFonts w:ascii="SimSun" w:eastAsia="SimSun" w:hAnsi="SimSun"/>
          <w:lang w:bidi="ar-SA"/>
        </w:rPr>
        <w:t xml:space="preserve"> </w:t>
      </w:r>
      <w:r w:rsidR="00655586" w:rsidRPr="00655586">
        <w:rPr>
          <w:lang w:bidi="ar-SA"/>
        </w:rPr>
        <w:t xml:space="preserve">is the tag of NodesGroup that user want to be shown on plot. </w:t>
      </w:r>
      <w:r w:rsidR="00655586" w:rsidRPr="00655586">
        <w:rPr>
          <w:rFonts w:ascii="SimSun" w:eastAsia="SimSun" w:hAnsi="SimSun"/>
          <w:lang w:bidi="ar-SA"/>
        </w:rPr>
        <w:t xml:space="preserve">NodesProbabilityList </w:t>
      </w:r>
      <w:r w:rsidR="00655586">
        <w:rPr>
          <w:lang w:bidi="ar-SA"/>
        </w:rPr>
        <w:t xml:space="preserve">is the probability values that has been resulted from analysis and the specify the death probability of each node (Obviously its length should be equal to the number of the </w:t>
      </w:r>
      <w:r w:rsidR="00655586" w:rsidRPr="00735B50">
        <w:rPr>
          <w:lang w:bidi="ar-SA"/>
        </w:rPr>
        <w:t>NodesGroupTag</w:t>
      </w:r>
      <w:r w:rsidR="00655586">
        <w:rPr>
          <w:lang w:bidi="ar-SA"/>
        </w:rPr>
        <w:t xml:space="preserve"> nodes. </w:t>
      </w:r>
      <w:r w:rsidR="00655586" w:rsidRPr="00655586">
        <w:rPr>
          <w:rFonts w:ascii="SimSun" w:eastAsia="SimSun" w:hAnsi="SimSun"/>
          <w:lang w:bidi="ar-SA"/>
        </w:rPr>
        <w:t xml:space="preserve">ContorList </w:t>
      </w:r>
      <w:r w:rsidR="00655586" w:rsidRPr="00655586">
        <w:rPr>
          <w:lang w:bidi="ar-SA"/>
        </w:rPr>
        <w:t>is the list of the minimum and maximum contour value that we want to be plot.</w:t>
      </w:r>
    </w:p>
    <w:p w14:paraId="0B0BF601" w14:textId="64409A15" w:rsidR="006369CD" w:rsidRDefault="009D33FF" w:rsidP="009D33FF">
      <w:pPr>
        <w:pStyle w:val="Heading1"/>
      </w:pPr>
      <w:bookmarkStart w:id="86" w:name="_Toc126182710"/>
      <w:r>
        <w:lastRenderedPageBreak/>
        <w:t>References</w:t>
      </w:r>
      <w:bookmarkEnd w:id="86"/>
    </w:p>
    <w:p w14:paraId="5C77B3F4" w14:textId="5B07C9CA" w:rsidR="001B2DB2" w:rsidRPr="001B2DB2" w:rsidRDefault="00455785" w:rsidP="001B2DB2">
      <w:pPr>
        <w:widowControl w:val="0"/>
        <w:autoSpaceDE w:val="0"/>
        <w:autoSpaceDN w:val="0"/>
        <w:adjustRightInd w:val="0"/>
        <w:spacing w:line="240" w:lineRule="auto"/>
        <w:ind w:left="640" w:hanging="640"/>
        <w:rPr>
          <w:rFonts w:ascii="Times New Roman" w:hAnsi="Times New Roman" w:cs="Times New Roman"/>
          <w:noProof/>
        </w:rPr>
      </w:pPr>
      <w:r>
        <w:fldChar w:fldCharType="begin" w:fldLock="1"/>
      </w:r>
      <w:r>
        <w:instrText xml:space="preserve">ADDIN Mendeley Bibliography CSL_BIBLIOGRAPHY </w:instrText>
      </w:r>
      <w:r>
        <w:fldChar w:fldCharType="separate"/>
      </w:r>
      <w:r w:rsidR="001B2DB2" w:rsidRPr="001B2DB2">
        <w:rPr>
          <w:rFonts w:ascii="Times New Roman" w:hAnsi="Times New Roman" w:cs="Times New Roman"/>
          <w:noProof/>
          <w:szCs w:val="24"/>
        </w:rPr>
        <w:t>[1]</w:t>
      </w:r>
      <w:r w:rsidR="001B2DB2" w:rsidRPr="001B2DB2">
        <w:rPr>
          <w:rFonts w:ascii="Times New Roman" w:hAnsi="Times New Roman" w:cs="Times New Roman"/>
          <w:noProof/>
          <w:szCs w:val="24"/>
        </w:rPr>
        <w:tab/>
        <w:t xml:space="preserve">J. Casal, </w:t>
      </w:r>
      <w:r w:rsidR="001B2DB2" w:rsidRPr="001B2DB2">
        <w:rPr>
          <w:rFonts w:ascii="Times New Roman" w:hAnsi="Times New Roman" w:cs="Times New Roman"/>
          <w:i/>
          <w:iCs/>
          <w:noProof/>
          <w:szCs w:val="24"/>
        </w:rPr>
        <w:t>Evaluation of the Effects and Consequences of Major Accidents in Industrial Plants</w:t>
      </w:r>
      <w:r w:rsidR="001B2DB2" w:rsidRPr="001B2DB2">
        <w:rPr>
          <w:rFonts w:ascii="Times New Roman" w:hAnsi="Times New Roman" w:cs="Times New Roman"/>
          <w:noProof/>
          <w:szCs w:val="24"/>
        </w:rPr>
        <w:t>, vol. 8. 2018.</w:t>
      </w:r>
    </w:p>
    <w:p w14:paraId="4AC1A4C1" w14:textId="5DE9BA57" w:rsidR="009D33FF" w:rsidRPr="009D33FF" w:rsidRDefault="00455785" w:rsidP="00D61CD9">
      <w:pPr>
        <w:ind w:left="0"/>
      </w:pPr>
      <w:r>
        <w:fldChar w:fldCharType="end"/>
      </w:r>
    </w:p>
    <w:p w14:paraId="67D02892" w14:textId="77777777" w:rsidR="006369CD" w:rsidRPr="009642E7" w:rsidRDefault="006369CD" w:rsidP="009642E7">
      <w:pPr>
        <w:pStyle w:val="2NormalLevel2"/>
      </w:pPr>
    </w:p>
    <w:p w14:paraId="2DF88085" w14:textId="77777777" w:rsidR="009642E7" w:rsidRPr="009642E7" w:rsidRDefault="009642E7" w:rsidP="009642E7">
      <w:pPr>
        <w:pStyle w:val="2NormalLevel2"/>
      </w:pPr>
    </w:p>
    <w:p w14:paraId="614656B7" w14:textId="77777777" w:rsidR="00F2337D" w:rsidRDefault="00F2337D" w:rsidP="00F2337D">
      <w:pPr>
        <w:pStyle w:val="3NormalLevel3"/>
        <w:ind w:left="2880"/>
      </w:pPr>
    </w:p>
    <w:p w14:paraId="6593E18A" w14:textId="754060C4" w:rsidR="007F4ADB" w:rsidRDefault="007F4ADB" w:rsidP="00F2337D"/>
    <w:p w14:paraId="41CD4626" w14:textId="263FF205" w:rsidR="007F4ADB" w:rsidRPr="007F4ADB" w:rsidRDefault="007F4ADB" w:rsidP="00F2337D"/>
    <w:p w14:paraId="32929CBB" w14:textId="77777777" w:rsidR="00E32BE2" w:rsidRPr="00E32BE2" w:rsidRDefault="00E32BE2" w:rsidP="00F2337D"/>
    <w:p w14:paraId="60ADD208" w14:textId="075F6DC1" w:rsidR="002E27A1" w:rsidRDefault="002E27A1" w:rsidP="00F2337D">
      <w:pPr>
        <w:rPr>
          <w:rtl/>
        </w:rPr>
      </w:pPr>
    </w:p>
    <w:p w14:paraId="7302275A" w14:textId="34ACA846" w:rsidR="002E27A1" w:rsidRDefault="002E27A1" w:rsidP="00F2337D">
      <w:pPr>
        <w:rPr>
          <w:rtl/>
        </w:rPr>
      </w:pPr>
    </w:p>
    <w:p w14:paraId="5EC05394" w14:textId="13533FEB" w:rsidR="002E27A1" w:rsidRDefault="002E27A1" w:rsidP="00F2337D">
      <w:pPr>
        <w:rPr>
          <w:rtl/>
        </w:rPr>
      </w:pPr>
    </w:p>
    <w:p w14:paraId="7BC7C41A" w14:textId="39BB2051" w:rsidR="002E27A1" w:rsidRDefault="002E27A1" w:rsidP="00F2337D">
      <w:pPr>
        <w:rPr>
          <w:rtl/>
        </w:rPr>
      </w:pPr>
    </w:p>
    <w:p w14:paraId="5AD39B77" w14:textId="03000E7C" w:rsidR="002E27A1" w:rsidRDefault="002E27A1" w:rsidP="00F2337D">
      <w:pPr>
        <w:rPr>
          <w:rtl/>
        </w:rPr>
      </w:pPr>
    </w:p>
    <w:p w14:paraId="34384DE4" w14:textId="10498414" w:rsidR="002E27A1" w:rsidRDefault="002E27A1" w:rsidP="00F2337D"/>
    <w:sectPr w:rsidR="002E27A1" w:rsidSect="007948E6">
      <w:pgSz w:w="11906" w:h="16838" w:code="9"/>
      <w:pgMar w:top="1440" w:right="1440" w:bottom="1440" w:left="1440" w:header="706" w:footer="706"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D77C95" w14:textId="77777777" w:rsidR="00583B9B" w:rsidRDefault="00583B9B" w:rsidP="008977EE">
      <w:pPr>
        <w:spacing w:after="0" w:line="240" w:lineRule="auto"/>
      </w:pPr>
      <w:r>
        <w:separator/>
      </w:r>
    </w:p>
  </w:endnote>
  <w:endnote w:type="continuationSeparator" w:id="0">
    <w:p w14:paraId="5BA3C778" w14:textId="77777777" w:rsidR="00583B9B" w:rsidRDefault="00583B9B" w:rsidP="008977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altName w:val="Arial"/>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449563"/>
      <w:docPartObj>
        <w:docPartGallery w:val="Page Numbers (Bottom of Page)"/>
        <w:docPartUnique/>
      </w:docPartObj>
    </w:sdtPr>
    <w:sdtContent>
      <w:p w14:paraId="5694A4D1" w14:textId="1F491262" w:rsidR="00376E9A" w:rsidRDefault="00376E9A">
        <w:pPr>
          <w:pStyle w:val="Footer"/>
        </w:pPr>
        <w:r>
          <w:fldChar w:fldCharType="begin"/>
        </w:r>
        <w:r>
          <w:instrText xml:space="preserve"> PAGE   \* MERGEFORMAT </w:instrText>
        </w:r>
        <w:r>
          <w:fldChar w:fldCharType="separate"/>
        </w:r>
        <w:r>
          <w:rPr>
            <w:noProof/>
          </w:rPr>
          <w:t>2</w:t>
        </w:r>
        <w:r>
          <w:rPr>
            <w:noProof/>
          </w:rPr>
          <w:fldChar w:fldCharType="end"/>
        </w:r>
      </w:p>
    </w:sdtContent>
  </w:sdt>
  <w:p w14:paraId="0A9EAC9F" w14:textId="77777777" w:rsidR="00376E9A" w:rsidRDefault="00376E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CDBF83" w14:textId="77777777" w:rsidR="00583B9B" w:rsidRDefault="00583B9B" w:rsidP="008977EE">
      <w:pPr>
        <w:spacing w:after="0" w:line="240" w:lineRule="auto"/>
      </w:pPr>
      <w:r>
        <w:separator/>
      </w:r>
    </w:p>
  </w:footnote>
  <w:footnote w:type="continuationSeparator" w:id="0">
    <w:p w14:paraId="698810C5" w14:textId="77777777" w:rsidR="00583B9B" w:rsidRDefault="00583B9B" w:rsidP="008977E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128C8" w14:textId="29282B43" w:rsidR="003F46D1" w:rsidRDefault="003F46D1" w:rsidP="003F46D1">
    <w:pPr>
      <w:pStyle w:val="Header"/>
      <w:ind w:left="-990"/>
    </w:pPr>
    <w:r>
      <w:t>OpenSRANE Users Guidelin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D68E5"/>
    <w:multiLevelType w:val="hybridMultilevel"/>
    <w:tmpl w:val="AD066F7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 w15:restartNumberingAfterBreak="0">
    <w:nsid w:val="02AE7A90"/>
    <w:multiLevelType w:val="hybridMultilevel"/>
    <w:tmpl w:val="7750DD8E"/>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2" w15:restartNumberingAfterBreak="0">
    <w:nsid w:val="0A1B6DF8"/>
    <w:multiLevelType w:val="hybridMultilevel"/>
    <w:tmpl w:val="10328F6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 w15:restartNumberingAfterBreak="0">
    <w:nsid w:val="0A3132EB"/>
    <w:multiLevelType w:val="multilevel"/>
    <w:tmpl w:val="808CE0AA"/>
    <w:lvl w:ilvl="0">
      <w:start w:val="1"/>
      <w:numFmt w:val="decimal"/>
      <w:pStyle w:val="Heading1"/>
      <w:suff w:val="space"/>
      <w:lvlText w:val="%1-"/>
      <w:lvlJc w:val="left"/>
      <w:pPr>
        <w:ind w:left="360" w:hanging="360"/>
      </w:pPr>
      <w:rPr>
        <w:rFonts w:hint="default"/>
      </w:rPr>
    </w:lvl>
    <w:lvl w:ilvl="1">
      <w:start w:val="1"/>
      <w:numFmt w:val="decimal"/>
      <w:pStyle w:val="Heading2"/>
      <w:suff w:val="space"/>
      <w:lvlText w:val="%1-%2-"/>
      <w:lvlJc w:val="left"/>
      <w:pPr>
        <w:ind w:left="720" w:hanging="360"/>
      </w:pPr>
      <w:rPr>
        <w:rFonts w:hint="default"/>
      </w:rPr>
    </w:lvl>
    <w:lvl w:ilvl="2">
      <w:start w:val="1"/>
      <w:numFmt w:val="decimal"/>
      <w:pStyle w:val="Heading3"/>
      <w:suff w:val="space"/>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5383776"/>
    <w:multiLevelType w:val="hybridMultilevel"/>
    <w:tmpl w:val="AF5E2D3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 w15:restartNumberingAfterBreak="0">
    <w:nsid w:val="21EB5A0B"/>
    <w:multiLevelType w:val="hybridMultilevel"/>
    <w:tmpl w:val="35D8E5D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15:restartNumberingAfterBreak="0">
    <w:nsid w:val="29BD71DF"/>
    <w:multiLevelType w:val="hybridMultilevel"/>
    <w:tmpl w:val="A51A756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 w15:restartNumberingAfterBreak="0">
    <w:nsid w:val="2E180AFF"/>
    <w:multiLevelType w:val="multilevel"/>
    <w:tmpl w:val="197AAA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37D11614"/>
    <w:multiLevelType w:val="hybridMultilevel"/>
    <w:tmpl w:val="734460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E0B6944"/>
    <w:multiLevelType w:val="hybridMultilevel"/>
    <w:tmpl w:val="A1C0B73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15:restartNumberingAfterBreak="0">
    <w:nsid w:val="515B5076"/>
    <w:multiLevelType w:val="hybridMultilevel"/>
    <w:tmpl w:val="755E0C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89D3744"/>
    <w:multiLevelType w:val="hybridMultilevel"/>
    <w:tmpl w:val="CAEC3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3253EE1"/>
    <w:multiLevelType w:val="hybridMultilevel"/>
    <w:tmpl w:val="FFA4D1EE"/>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5">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3" w15:restartNumberingAfterBreak="0">
    <w:nsid w:val="636329EB"/>
    <w:multiLevelType w:val="hybridMultilevel"/>
    <w:tmpl w:val="C25E28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D1A4120"/>
    <w:multiLevelType w:val="hybridMultilevel"/>
    <w:tmpl w:val="B852CB7A"/>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5" w15:restartNumberingAfterBreak="0">
    <w:nsid w:val="73CD4412"/>
    <w:multiLevelType w:val="hybridMultilevel"/>
    <w:tmpl w:val="30DCF8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07182044">
    <w:abstractNumId w:val="11"/>
  </w:num>
  <w:num w:numId="2" w16cid:durableId="2090615555">
    <w:abstractNumId w:val="10"/>
  </w:num>
  <w:num w:numId="3" w16cid:durableId="1644500331">
    <w:abstractNumId w:val="13"/>
  </w:num>
  <w:num w:numId="4" w16cid:durableId="988632539">
    <w:abstractNumId w:val="15"/>
  </w:num>
  <w:num w:numId="5" w16cid:durableId="660892104">
    <w:abstractNumId w:val="3"/>
  </w:num>
  <w:num w:numId="6" w16cid:durableId="82497905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97275664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2021614336">
    <w:abstractNumId w:val="14"/>
  </w:num>
  <w:num w:numId="9" w16cid:durableId="1396973671">
    <w:abstractNumId w:val="12"/>
  </w:num>
  <w:num w:numId="10" w16cid:durableId="569583536">
    <w:abstractNumId w:val="7"/>
  </w:num>
  <w:num w:numId="11" w16cid:durableId="209614526">
    <w:abstractNumId w:val="8"/>
  </w:num>
  <w:num w:numId="12" w16cid:durableId="903875677">
    <w:abstractNumId w:val="1"/>
  </w:num>
  <w:num w:numId="13" w16cid:durableId="1249340137">
    <w:abstractNumId w:val="9"/>
  </w:num>
  <w:num w:numId="14" w16cid:durableId="1120415570">
    <w:abstractNumId w:val="4"/>
  </w:num>
  <w:num w:numId="15" w16cid:durableId="226965861">
    <w:abstractNumId w:val="5"/>
  </w:num>
  <w:num w:numId="16" w16cid:durableId="395975167">
    <w:abstractNumId w:val="2"/>
  </w:num>
  <w:num w:numId="17" w16cid:durableId="44959263">
    <w:abstractNumId w:val="0"/>
  </w:num>
  <w:num w:numId="18" w16cid:durableId="13602028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gutterAtTop/>
  <w:proofState w:grammar="clean"/>
  <w:documentProtection w:formatting="1" w:enforcement="0"/>
  <w:styleLockTheme/>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2C30"/>
    <w:rsid w:val="00001E38"/>
    <w:rsid w:val="00002F9E"/>
    <w:rsid w:val="00007A57"/>
    <w:rsid w:val="0001063E"/>
    <w:rsid w:val="00012541"/>
    <w:rsid w:val="00013D1A"/>
    <w:rsid w:val="000145E0"/>
    <w:rsid w:val="00016C7C"/>
    <w:rsid w:val="0002416D"/>
    <w:rsid w:val="00025C89"/>
    <w:rsid w:val="00031275"/>
    <w:rsid w:val="00033E6F"/>
    <w:rsid w:val="00036522"/>
    <w:rsid w:val="00037060"/>
    <w:rsid w:val="00061462"/>
    <w:rsid w:val="00061912"/>
    <w:rsid w:val="000629AC"/>
    <w:rsid w:val="000661BD"/>
    <w:rsid w:val="00066819"/>
    <w:rsid w:val="00083972"/>
    <w:rsid w:val="00086DCC"/>
    <w:rsid w:val="000929D7"/>
    <w:rsid w:val="000C24B1"/>
    <w:rsid w:val="000C486C"/>
    <w:rsid w:val="000D41CD"/>
    <w:rsid w:val="000D5A0B"/>
    <w:rsid w:val="000E1017"/>
    <w:rsid w:val="000E31E1"/>
    <w:rsid w:val="001029DA"/>
    <w:rsid w:val="00106443"/>
    <w:rsid w:val="0010658C"/>
    <w:rsid w:val="00111045"/>
    <w:rsid w:val="00116536"/>
    <w:rsid w:val="00116AB7"/>
    <w:rsid w:val="0012497C"/>
    <w:rsid w:val="00145A02"/>
    <w:rsid w:val="00160FA4"/>
    <w:rsid w:val="00161169"/>
    <w:rsid w:val="00162C8F"/>
    <w:rsid w:val="00170CF4"/>
    <w:rsid w:val="00174D02"/>
    <w:rsid w:val="00183240"/>
    <w:rsid w:val="00184727"/>
    <w:rsid w:val="0018491C"/>
    <w:rsid w:val="00184CC5"/>
    <w:rsid w:val="00195CBC"/>
    <w:rsid w:val="001965E1"/>
    <w:rsid w:val="001B2DB2"/>
    <w:rsid w:val="001B73FA"/>
    <w:rsid w:val="001C49C8"/>
    <w:rsid w:val="001C4A06"/>
    <w:rsid w:val="001C6537"/>
    <w:rsid w:val="001D39AB"/>
    <w:rsid w:val="001D3DD7"/>
    <w:rsid w:val="001E01C9"/>
    <w:rsid w:val="001E4216"/>
    <w:rsid w:val="001F054D"/>
    <w:rsid w:val="001F3E01"/>
    <w:rsid w:val="00201FF5"/>
    <w:rsid w:val="002058F6"/>
    <w:rsid w:val="00213002"/>
    <w:rsid w:val="00226CAD"/>
    <w:rsid w:val="00227CA8"/>
    <w:rsid w:val="002412D3"/>
    <w:rsid w:val="00244C3E"/>
    <w:rsid w:val="00252A0F"/>
    <w:rsid w:val="00262158"/>
    <w:rsid w:val="00272119"/>
    <w:rsid w:val="00285A10"/>
    <w:rsid w:val="00290631"/>
    <w:rsid w:val="002A0BB0"/>
    <w:rsid w:val="002A2314"/>
    <w:rsid w:val="002A5963"/>
    <w:rsid w:val="002A7861"/>
    <w:rsid w:val="002C0FBD"/>
    <w:rsid w:val="002C5D74"/>
    <w:rsid w:val="002D3549"/>
    <w:rsid w:val="002E1206"/>
    <w:rsid w:val="002E27A1"/>
    <w:rsid w:val="002E7FAC"/>
    <w:rsid w:val="00300837"/>
    <w:rsid w:val="00306287"/>
    <w:rsid w:val="00312D6D"/>
    <w:rsid w:val="003213A4"/>
    <w:rsid w:val="00323B6A"/>
    <w:rsid w:val="003242B5"/>
    <w:rsid w:val="003321CA"/>
    <w:rsid w:val="00332B8C"/>
    <w:rsid w:val="0034254C"/>
    <w:rsid w:val="00344B17"/>
    <w:rsid w:val="00345EBB"/>
    <w:rsid w:val="003534FC"/>
    <w:rsid w:val="00357E4A"/>
    <w:rsid w:val="00361004"/>
    <w:rsid w:val="00362279"/>
    <w:rsid w:val="00364A39"/>
    <w:rsid w:val="0036684D"/>
    <w:rsid w:val="0037113B"/>
    <w:rsid w:val="00376E9A"/>
    <w:rsid w:val="00382B24"/>
    <w:rsid w:val="00396FC7"/>
    <w:rsid w:val="003A0A44"/>
    <w:rsid w:val="003A6F4B"/>
    <w:rsid w:val="003B4181"/>
    <w:rsid w:val="003C5ADE"/>
    <w:rsid w:val="003C6652"/>
    <w:rsid w:val="003D0A21"/>
    <w:rsid w:val="003D1463"/>
    <w:rsid w:val="003D2B44"/>
    <w:rsid w:val="003D4273"/>
    <w:rsid w:val="003D7B8E"/>
    <w:rsid w:val="003E08AF"/>
    <w:rsid w:val="003F46D1"/>
    <w:rsid w:val="00410E9A"/>
    <w:rsid w:val="00420EE4"/>
    <w:rsid w:val="00422EA6"/>
    <w:rsid w:val="0042516C"/>
    <w:rsid w:val="004255F3"/>
    <w:rsid w:val="004360E2"/>
    <w:rsid w:val="0044120B"/>
    <w:rsid w:val="00441467"/>
    <w:rsid w:val="00442FEE"/>
    <w:rsid w:val="00445419"/>
    <w:rsid w:val="00446E8D"/>
    <w:rsid w:val="00450E7E"/>
    <w:rsid w:val="0045209D"/>
    <w:rsid w:val="00455785"/>
    <w:rsid w:val="004565CA"/>
    <w:rsid w:val="00470FD7"/>
    <w:rsid w:val="00472F56"/>
    <w:rsid w:val="00473179"/>
    <w:rsid w:val="00474036"/>
    <w:rsid w:val="004825F6"/>
    <w:rsid w:val="00487530"/>
    <w:rsid w:val="00494F1C"/>
    <w:rsid w:val="0049775E"/>
    <w:rsid w:val="004A4631"/>
    <w:rsid w:val="004B1C2D"/>
    <w:rsid w:val="004B1DB3"/>
    <w:rsid w:val="004B27DB"/>
    <w:rsid w:val="004C06B0"/>
    <w:rsid w:val="004D34CC"/>
    <w:rsid w:val="004E0875"/>
    <w:rsid w:val="004E3F7C"/>
    <w:rsid w:val="004E545D"/>
    <w:rsid w:val="00504D3B"/>
    <w:rsid w:val="00521322"/>
    <w:rsid w:val="00533D6D"/>
    <w:rsid w:val="00544EC2"/>
    <w:rsid w:val="005549A2"/>
    <w:rsid w:val="00576A51"/>
    <w:rsid w:val="00582A0E"/>
    <w:rsid w:val="00583B9B"/>
    <w:rsid w:val="00585E4D"/>
    <w:rsid w:val="005902FE"/>
    <w:rsid w:val="005B0938"/>
    <w:rsid w:val="005B4E52"/>
    <w:rsid w:val="005B561A"/>
    <w:rsid w:val="005B7879"/>
    <w:rsid w:val="005B7999"/>
    <w:rsid w:val="005C2739"/>
    <w:rsid w:val="005C58F2"/>
    <w:rsid w:val="005D23A2"/>
    <w:rsid w:val="005E344B"/>
    <w:rsid w:val="005F0691"/>
    <w:rsid w:val="005F267E"/>
    <w:rsid w:val="00611F57"/>
    <w:rsid w:val="00612A48"/>
    <w:rsid w:val="006160F3"/>
    <w:rsid w:val="00620108"/>
    <w:rsid w:val="00623263"/>
    <w:rsid w:val="0062672D"/>
    <w:rsid w:val="0063561B"/>
    <w:rsid w:val="00635AA5"/>
    <w:rsid w:val="006369CD"/>
    <w:rsid w:val="00642752"/>
    <w:rsid w:val="00645623"/>
    <w:rsid w:val="00653451"/>
    <w:rsid w:val="00655586"/>
    <w:rsid w:val="00661C8A"/>
    <w:rsid w:val="00663E63"/>
    <w:rsid w:val="00684C7F"/>
    <w:rsid w:val="00686081"/>
    <w:rsid w:val="00690C87"/>
    <w:rsid w:val="006922A1"/>
    <w:rsid w:val="006927CF"/>
    <w:rsid w:val="006940E9"/>
    <w:rsid w:val="00696A38"/>
    <w:rsid w:val="006A6627"/>
    <w:rsid w:val="006B15BB"/>
    <w:rsid w:val="006B4788"/>
    <w:rsid w:val="006C1FCF"/>
    <w:rsid w:val="006C2019"/>
    <w:rsid w:val="006C63B2"/>
    <w:rsid w:val="006D200B"/>
    <w:rsid w:val="006D2709"/>
    <w:rsid w:val="006D2DE4"/>
    <w:rsid w:val="006D7C6C"/>
    <w:rsid w:val="006E6D67"/>
    <w:rsid w:val="006F4961"/>
    <w:rsid w:val="007045FB"/>
    <w:rsid w:val="00714319"/>
    <w:rsid w:val="00716097"/>
    <w:rsid w:val="00732D08"/>
    <w:rsid w:val="00735B50"/>
    <w:rsid w:val="00742A2A"/>
    <w:rsid w:val="00747357"/>
    <w:rsid w:val="00753A92"/>
    <w:rsid w:val="00754278"/>
    <w:rsid w:val="00755C56"/>
    <w:rsid w:val="00757C59"/>
    <w:rsid w:val="00760BCF"/>
    <w:rsid w:val="00762A1E"/>
    <w:rsid w:val="00763546"/>
    <w:rsid w:val="007665AD"/>
    <w:rsid w:val="007723A3"/>
    <w:rsid w:val="00774AE7"/>
    <w:rsid w:val="00774E1B"/>
    <w:rsid w:val="00781900"/>
    <w:rsid w:val="007834AD"/>
    <w:rsid w:val="00784F61"/>
    <w:rsid w:val="007948E6"/>
    <w:rsid w:val="007A7073"/>
    <w:rsid w:val="007B0548"/>
    <w:rsid w:val="007B2E6D"/>
    <w:rsid w:val="007B715D"/>
    <w:rsid w:val="007C0152"/>
    <w:rsid w:val="007C0E88"/>
    <w:rsid w:val="007C32EB"/>
    <w:rsid w:val="007D1569"/>
    <w:rsid w:val="007E5529"/>
    <w:rsid w:val="007F2C81"/>
    <w:rsid w:val="007F4ADB"/>
    <w:rsid w:val="008036D6"/>
    <w:rsid w:val="0080454D"/>
    <w:rsid w:val="00810DA8"/>
    <w:rsid w:val="00823F99"/>
    <w:rsid w:val="00826EB8"/>
    <w:rsid w:val="008351BA"/>
    <w:rsid w:val="00850330"/>
    <w:rsid w:val="0085258D"/>
    <w:rsid w:val="00855157"/>
    <w:rsid w:val="008608E3"/>
    <w:rsid w:val="00861829"/>
    <w:rsid w:val="008703E9"/>
    <w:rsid w:val="0088073C"/>
    <w:rsid w:val="00887E87"/>
    <w:rsid w:val="00895FF2"/>
    <w:rsid w:val="008977EE"/>
    <w:rsid w:val="008A6EED"/>
    <w:rsid w:val="008B3420"/>
    <w:rsid w:val="008B3B20"/>
    <w:rsid w:val="008B49B5"/>
    <w:rsid w:val="008D152B"/>
    <w:rsid w:val="008D7BBD"/>
    <w:rsid w:val="008E1DC4"/>
    <w:rsid w:val="008E45CE"/>
    <w:rsid w:val="008E58EB"/>
    <w:rsid w:val="008E63DF"/>
    <w:rsid w:val="008F0CB7"/>
    <w:rsid w:val="008F3732"/>
    <w:rsid w:val="009054F2"/>
    <w:rsid w:val="0091177B"/>
    <w:rsid w:val="00914B09"/>
    <w:rsid w:val="00916DD5"/>
    <w:rsid w:val="00926EB0"/>
    <w:rsid w:val="00934E2E"/>
    <w:rsid w:val="009469FF"/>
    <w:rsid w:val="00950B86"/>
    <w:rsid w:val="0095352D"/>
    <w:rsid w:val="0096099F"/>
    <w:rsid w:val="009642E7"/>
    <w:rsid w:val="009877F4"/>
    <w:rsid w:val="00992D14"/>
    <w:rsid w:val="00995AF0"/>
    <w:rsid w:val="009A07BA"/>
    <w:rsid w:val="009A742C"/>
    <w:rsid w:val="009B0787"/>
    <w:rsid w:val="009B30F5"/>
    <w:rsid w:val="009B699C"/>
    <w:rsid w:val="009B6FE1"/>
    <w:rsid w:val="009B71BE"/>
    <w:rsid w:val="009C0D19"/>
    <w:rsid w:val="009C2443"/>
    <w:rsid w:val="009C3030"/>
    <w:rsid w:val="009C3ACD"/>
    <w:rsid w:val="009C6FD1"/>
    <w:rsid w:val="009D100A"/>
    <w:rsid w:val="009D33FF"/>
    <w:rsid w:val="009E64E0"/>
    <w:rsid w:val="009F11C7"/>
    <w:rsid w:val="00A10237"/>
    <w:rsid w:val="00A136F7"/>
    <w:rsid w:val="00A15B3A"/>
    <w:rsid w:val="00A2073C"/>
    <w:rsid w:val="00A211E3"/>
    <w:rsid w:val="00A24EEB"/>
    <w:rsid w:val="00A32056"/>
    <w:rsid w:val="00A328CE"/>
    <w:rsid w:val="00A44734"/>
    <w:rsid w:val="00A563E7"/>
    <w:rsid w:val="00A64A42"/>
    <w:rsid w:val="00A81F43"/>
    <w:rsid w:val="00A821C8"/>
    <w:rsid w:val="00A856DC"/>
    <w:rsid w:val="00A85AE1"/>
    <w:rsid w:val="00A86BAC"/>
    <w:rsid w:val="00A91CB3"/>
    <w:rsid w:val="00A9252E"/>
    <w:rsid w:val="00AA4E8D"/>
    <w:rsid w:val="00AA7B0F"/>
    <w:rsid w:val="00AB5996"/>
    <w:rsid w:val="00AC51A4"/>
    <w:rsid w:val="00AD4FAB"/>
    <w:rsid w:val="00AE3DA6"/>
    <w:rsid w:val="00AF1801"/>
    <w:rsid w:val="00B04CF0"/>
    <w:rsid w:val="00B21BFF"/>
    <w:rsid w:val="00B22064"/>
    <w:rsid w:val="00B307A6"/>
    <w:rsid w:val="00B3582C"/>
    <w:rsid w:val="00B3623B"/>
    <w:rsid w:val="00B36B4A"/>
    <w:rsid w:val="00B43384"/>
    <w:rsid w:val="00B444AB"/>
    <w:rsid w:val="00B51940"/>
    <w:rsid w:val="00B519FB"/>
    <w:rsid w:val="00B522AF"/>
    <w:rsid w:val="00B54ED3"/>
    <w:rsid w:val="00B55072"/>
    <w:rsid w:val="00B82824"/>
    <w:rsid w:val="00B833B6"/>
    <w:rsid w:val="00B96203"/>
    <w:rsid w:val="00BA34B1"/>
    <w:rsid w:val="00BA4365"/>
    <w:rsid w:val="00BB3F02"/>
    <w:rsid w:val="00BB5CB6"/>
    <w:rsid w:val="00BC2C75"/>
    <w:rsid w:val="00BC36B2"/>
    <w:rsid w:val="00BC49BE"/>
    <w:rsid w:val="00BC5085"/>
    <w:rsid w:val="00BC5B44"/>
    <w:rsid w:val="00BE19C2"/>
    <w:rsid w:val="00BE350B"/>
    <w:rsid w:val="00C10A7E"/>
    <w:rsid w:val="00C11137"/>
    <w:rsid w:val="00C11694"/>
    <w:rsid w:val="00C11A91"/>
    <w:rsid w:val="00C1496C"/>
    <w:rsid w:val="00C154FB"/>
    <w:rsid w:val="00C16EC7"/>
    <w:rsid w:val="00C204BC"/>
    <w:rsid w:val="00C23920"/>
    <w:rsid w:val="00C278D7"/>
    <w:rsid w:val="00C27B51"/>
    <w:rsid w:val="00C4242E"/>
    <w:rsid w:val="00C42AE7"/>
    <w:rsid w:val="00C5056B"/>
    <w:rsid w:val="00C558CD"/>
    <w:rsid w:val="00C62090"/>
    <w:rsid w:val="00C73273"/>
    <w:rsid w:val="00C76418"/>
    <w:rsid w:val="00C774EC"/>
    <w:rsid w:val="00C80F7F"/>
    <w:rsid w:val="00C842EA"/>
    <w:rsid w:val="00C90E06"/>
    <w:rsid w:val="00C92580"/>
    <w:rsid w:val="00C946C9"/>
    <w:rsid w:val="00CA219B"/>
    <w:rsid w:val="00CA6203"/>
    <w:rsid w:val="00CB1E08"/>
    <w:rsid w:val="00CB3D90"/>
    <w:rsid w:val="00CC3186"/>
    <w:rsid w:val="00CC439F"/>
    <w:rsid w:val="00CC477F"/>
    <w:rsid w:val="00CD12A8"/>
    <w:rsid w:val="00CD2855"/>
    <w:rsid w:val="00CE5012"/>
    <w:rsid w:val="00CE6880"/>
    <w:rsid w:val="00CF0568"/>
    <w:rsid w:val="00CF087A"/>
    <w:rsid w:val="00CF1B5E"/>
    <w:rsid w:val="00CF1BAF"/>
    <w:rsid w:val="00CF541B"/>
    <w:rsid w:val="00CF54C2"/>
    <w:rsid w:val="00CF6FD9"/>
    <w:rsid w:val="00D02BAE"/>
    <w:rsid w:val="00D04EF5"/>
    <w:rsid w:val="00D05AB3"/>
    <w:rsid w:val="00D1492B"/>
    <w:rsid w:val="00D15C36"/>
    <w:rsid w:val="00D3567F"/>
    <w:rsid w:val="00D4080B"/>
    <w:rsid w:val="00D40F4C"/>
    <w:rsid w:val="00D4491F"/>
    <w:rsid w:val="00D61CD9"/>
    <w:rsid w:val="00D655AE"/>
    <w:rsid w:val="00D72C30"/>
    <w:rsid w:val="00D773E2"/>
    <w:rsid w:val="00D8245C"/>
    <w:rsid w:val="00D84459"/>
    <w:rsid w:val="00D859D8"/>
    <w:rsid w:val="00D9561D"/>
    <w:rsid w:val="00DB5042"/>
    <w:rsid w:val="00DC2FD0"/>
    <w:rsid w:val="00DC6CA9"/>
    <w:rsid w:val="00DC7427"/>
    <w:rsid w:val="00DD054F"/>
    <w:rsid w:val="00DD333A"/>
    <w:rsid w:val="00DE1764"/>
    <w:rsid w:val="00DE7BEB"/>
    <w:rsid w:val="00DF0637"/>
    <w:rsid w:val="00DF0A3F"/>
    <w:rsid w:val="00DF340E"/>
    <w:rsid w:val="00DF48ED"/>
    <w:rsid w:val="00E0160C"/>
    <w:rsid w:val="00E02FBB"/>
    <w:rsid w:val="00E0457A"/>
    <w:rsid w:val="00E10806"/>
    <w:rsid w:val="00E11CBA"/>
    <w:rsid w:val="00E22A48"/>
    <w:rsid w:val="00E32BE2"/>
    <w:rsid w:val="00E33A7E"/>
    <w:rsid w:val="00E343AE"/>
    <w:rsid w:val="00E408F6"/>
    <w:rsid w:val="00E46D18"/>
    <w:rsid w:val="00E47606"/>
    <w:rsid w:val="00E55C77"/>
    <w:rsid w:val="00E71C5F"/>
    <w:rsid w:val="00E744D9"/>
    <w:rsid w:val="00E7485F"/>
    <w:rsid w:val="00E8181F"/>
    <w:rsid w:val="00E86D38"/>
    <w:rsid w:val="00E91D68"/>
    <w:rsid w:val="00E92D7B"/>
    <w:rsid w:val="00E93C72"/>
    <w:rsid w:val="00EA04BC"/>
    <w:rsid w:val="00EA4BA3"/>
    <w:rsid w:val="00EC12EA"/>
    <w:rsid w:val="00EC4E12"/>
    <w:rsid w:val="00ED07E0"/>
    <w:rsid w:val="00ED3D29"/>
    <w:rsid w:val="00ED6F10"/>
    <w:rsid w:val="00EE167F"/>
    <w:rsid w:val="00EE5936"/>
    <w:rsid w:val="00EE6411"/>
    <w:rsid w:val="00EE6E33"/>
    <w:rsid w:val="00EF21B1"/>
    <w:rsid w:val="00EF326A"/>
    <w:rsid w:val="00EF4366"/>
    <w:rsid w:val="00EF7CF9"/>
    <w:rsid w:val="00F01B5E"/>
    <w:rsid w:val="00F02D57"/>
    <w:rsid w:val="00F110F9"/>
    <w:rsid w:val="00F1140E"/>
    <w:rsid w:val="00F122DD"/>
    <w:rsid w:val="00F13170"/>
    <w:rsid w:val="00F2337D"/>
    <w:rsid w:val="00F24744"/>
    <w:rsid w:val="00F365A7"/>
    <w:rsid w:val="00F423DE"/>
    <w:rsid w:val="00F42DD7"/>
    <w:rsid w:val="00F460A1"/>
    <w:rsid w:val="00F460F9"/>
    <w:rsid w:val="00F54DF9"/>
    <w:rsid w:val="00F563A2"/>
    <w:rsid w:val="00F62544"/>
    <w:rsid w:val="00F7118D"/>
    <w:rsid w:val="00F73FD1"/>
    <w:rsid w:val="00F84904"/>
    <w:rsid w:val="00F86343"/>
    <w:rsid w:val="00F87BDC"/>
    <w:rsid w:val="00F93004"/>
    <w:rsid w:val="00F93904"/>
    <w:rsid w:val="00F969C8"/>
    <w:rsid w:val="00FA1681"/>
    <w:rsid w:val="00FB1EFF"/>
    <w:rsid w:val="00FB7FEF"/>
    <w:rsid w:val="00FC15DA"/>
    <w:rsid w:val="00FC3E35"/>
    <w:rsid w:val="00FD26EC"/>
    <w:rsid w:val="00FD6041"/>
    <w:rsid w:val="00FD6D10"/>
    <w:rsid w:val="00FE138A"/>
    <w:rsid w:val="00FE79AC"/>
    <w:rsid w:val="00FF6DBB"/>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DAA66F"/>
  <w15:chartTrackingRefBased/>
  <w15:docId w15:val="{C78360CE-4C00-420B-85DC-59215F9F35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337D"/>
    <w:pPr>
      <w:ind w:left="360"/>
      <w:jc w:val="lowKashida"/>
    </w:pPr>
    <w:rPr>
      <w:rFonts w:asciiTheme="majorBidi" w:hAnsiTheme="majorBidi" w:cs="B Nazanin"/>
      <w:sz w:val="24"/>
      <w:szCs w:val="28"/>
    </w:rPr>
  </w:style>
  <w:style w:type="paragraph" w:styleId="Heading1">
    <w:name w:val="heading 1"/>
    <w:basedOn w:val="Normal"/>
    <w:next w:val="Normal"/>
    <w:link w:val="Heading1Char"/>
    <w:uiPriority w:val="9"/>
    <w:qFormat/>
    <w:rsid w:val="00066819"/>
    <w:pPr>
      <w:keepNext/>
      <w:keepLines/>
      <w:pageBreakBefore/>
      <w:numPr>
        <w:numId w:val="5"/>
      </w:numPr>
      <w:spacing w:before="240" w:after="120"/>
      <w:jc w:val="left"/>
      <w:outlineLvl w:val="0"/>
    </w:pPr>
    <w:rPr>
      <w:rFonts w:eastAsiaTheme="majorEastAsia" w:cs="Times New Roman"/>
      <w:sz w:val="28"/>
      <w:szCs w:val="32"/>
    </w:rPr>
  </w:style>
  <w:style w:type="paragraph" w:styleId="Heading2">
    <w:name w:val="heading 2"/>
    <w:basedOn w:val="Normal"/>
    <w:next w:val="2NormalLevel2"/>
    <w:link w:val="Heading2Char"/>
    <w:uiPriority w:val="9"/>
    <w:unhideWhenUsed/>
    <w:qFormat/>
    <w:rsid w:val="00753A92"/>
    <w:pPr>
      <w:keepNext/>
      <w:keepLines/>
      <w:numPr>
        <w:ilvl w:val="1"/>
        <w:numId w:val="5"/>
      </w:numPr>
      <w:spacing w:before="240" w:after="120"/>
      <w:jc w:val="left"/>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3NormalLevel3"/>
    <w:link w:val="Heading3Char"/>
    <w:uiPriority w:val="9"/>
    <w:unhideWhenUsed/>
    <w:qFormat/>
    <w:rsid w:val="00066819"/>
    <w:pPr>
      <w:keepNext/>
      <w:keepLines/>
      <w:numPr>
        <w:ilvl w:val="2"/>
        <w:numId w:val="5"/>
      </w:numPr>
      <w:spacing w:before="40" w:after="120"/>
      <w:jc w:val="left"/>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3NormalLevel3"/>
    <w:link w:val="Heading4Char"/>
    <w:uiPriority w:val="9"/>
    <w:unhideWhenUsed/>
    <w:qFormat/>
    <w:rsid w:val="00106443"/>
    <w:pPr>
      <w:keepNext/>
      <w:keepLines/>
      <w:spacing w:before="40" w:after="0"/>
      <w:ind w:left="14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6819"/>
    <w:rPr>
      <w:rFonts w:asciiTheme="majorBidi" w:eastAsiaTheme="majorEastAsia" w:hAnsiTheme="majorBidi" w:cs="Times New Roman"/>
      <w:sz w:val="28"/>
      <w:szCs w:val="32"/>
    </w:rPr>
  </w:style>
  <w:style w:type="paragraph" w:styleId="ListParagraph">
    <w:name w:val="List Paragraph"/>
    <w:basedOn w:val="Normal"/>
    <w:uiPriority w:val="34"/>
    <w:qFormat/>
    <w:rsid w:val="00EF4366"/>
    <w:pPr>
      <w:ind w:left="720"/>
      <w:contextualSpacing/>
    </w:pPr>
  </w:style>
  <w:style w:type="character" w:customStyle="1" w:styleId="Heading2Char">
    <w:name w:val="Heading 2 Char"/>
    <w:basedOn w:val="DefaultParagraphFont"/>
    <w:link w:val="Heading2"/>
    <w:uiPriority w:val="9"/>
    <w:rsid w:val="00753A9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66819"/>
    <w:rPr>
      <w:rFonts w:asciiTheme="majorHAnsi" w:eastAsiaTheme="majorEastAsia" w:hAnsiTheme="majorHAnsi" w:cstheme="majorBidi"/>
      <w:color w:val="1F3763" w:themeColor="accent1" w:themeShade="7F"/>
      <w:sz w:val="24"/>
      <w:szCs w:val="24"/>
    </w:rPr>
  </w:style>
  <w:style w:type="paragraph" w:styleId="HTMLPreformatted">
    <w:name w:val="HTML Preformatted"/>
    <w:basedOn w:val="Normal"/>
    <w:link w:val="HTMLPreformattedChar"/>
    <w:uiPriority w:val="99"/>
    <w:semiHidden/>
    <w:unhideWhenUsed/>
    <w:rsid w:val="001065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0658C"/>
    <w:rPr>
      <w:rFonts w:ascii="Courier New" w:eastAsia="Times New Roman" w:hAnsi="Courier New" w:cs="Courier New"/>
      <w:sz w:val="20"/>
      <w:szCs w:val="20"/>
    </w:rPr>
  </w:style>
  <w:style w:type="character" w:customStyle="1" w:styleId="ansi-yellow-intense-fg">
    <w:name w:val="ansi-yellow-intense-fg"/>
    <w:basedOn w:val="DefaultParagraphFont"/>
    <w:rsid w:val="0010658C"/>
  </w:style>
  <w:style w:type="character" w:customStyle="1" w:styleId="ansi-blue-intense-fg">
    <w:name w:val="ansi-blue-intense-fg"/>
    <w:basedOn w:val="DefaultParagraphFont"/>
    <w:rsid w:val="0010658C"/>
  </w:style>
  <w:style w:type="paragraph" w:customStyle="1" w:styleId="CodesLine">
    <w:name w:val="CodesLine"/>
    <w:basedOn w:val="ListParagraph"/>
    <w:link w:val="CodesLineChar"/>
    <w:qFormat/>
    <w:rsid w:val="00753A92"/>
    <w:pPr>
      <w:pBdr>
        <w:top w:val="single" w:sz="4" w:space="1" w:color="auto"/>
        <w:left w:val="single" w:sz="4" w:space="4" w:color="auto"/>
        <w:bottom w:val="single" w:sz="4" w:space="1" w:color="auto"/>
        <w:right w:val="single" w:sz="4" w:space="4" w:color="auto"/>
      </w:pBdr>
      <w:shd w:val="pct5" w:color="auto" w:fill="FFFFFF"/>
      <w:spacing w:before="240" w:after="120" w:line="240" w:lineRule="auto"/>
      <w:ind w:left="2880"/>
      <w:jc w:val="left"/>
    </w:pPr>
    <w:rPr>
      <w:rFonts w:ascii="Courier New" w:eastAsia="Times New Roman" w:hAnsi="Courier New" w:cs="Courier New"/>
      <w:color w:val="000000"/>
      <w:sz w:val="20"/>
      <w:szCs w:val="16"/>
    </w:rPr>
  </w:style>
  <w:style w:type="character" w:customStyle="1" w:styleId="CodesLineChar">
    <w:name w:val="CodesLine Char"/>
    <w:basedOn w:val="HTMLPreformattedChar"/>
    <w:link w:val="CodesLine"/>
    <w:rsid w:val="00753A92"/>
    <w:rPr>
      <w:rFonts w:ascii="Courier New" w:eastAsia="Times New Roman" w:hAnsi="Courier New" w:cs="Courier New"/>
      <w:color w:val="000000"/>
      <w:sz w:val="20"/>
      <w:szCs w:val="16"/>
      <w:shd w:val="pct5" w:color="auto" w:fill="FFFFFF"/>
    </w:rPr>
  </w:style>
  <w:style w:type="paragraph" w:customStyle="1" w:styleId="2NormalLevel2">
    <w:name w:val="2NormalLevel2"/>
    <w:basedOn w:val="Normal"/>
    <w:link w:val="2NormalLevel2Char"/>
    <w:qFormat/>
    <w:rsid w:val="00F2337D"/>
    <w:pPr>
      <w:ind w:left="900"/>
    </w:pPr>
  </w:style>
  <w:style w:type="paragraph" w:customStyle="1" w:styleId="3NormalLevel3">
    <w:name w:val="3NormalLevel3"/>
    <w:basedOn w:val="Normal"/>
    <w:link w:val="3NormalLevel3Char"/>
    <w:qFormat/>
    <w:rsid w:val="00F2337D"/>
    <w:pPr>
      <w:ind w:left="1440"/>
    </w:pPr>
  </w:style>
  <w:style w:type="character" w:customStyle="1" w:styleId="2NormalLevel2Char">
    <w:name w:val="2NormalLevel2 Char"/>
    <w:basedOn w:val="DefaultParagraphFont"/>
    <w:link w:val="2NormalLevel2"/>
    <w:rsid w:val="00F2337D"/>
    <w:rPr>
      <w:rFonts w:asciiTheme="majorBidi" w:hAnsiTheme="majorBidi" w:cs="B Nazanin"/>
      <w:sz w:val="24"/>
      <w:szCs w:val="28"/>
    </w:rPr>
  </w:style>
  <w:style w:type="character" w:customStyle="1" w:styleId="sc11">
    <w:name w:val="sc11"/>
    <w:basedOn w:val="DefaultParagraphFont"/>
    <w:rsid w:val="00F2337D"/>
    <w:rPr>
      <w:rFonts w:ascii="Courier New" w:hAnsi="Courier New" w:cs="Courier New" w:hint="default"/>
      <w:color w:val="000000"/>
      <w:sz w:val="20"/>
      <w:szCs w:val="20"/>
    </w:rPr>
  </w:style>
  <w:style w:type="character" w:customStyle="1" w:styleId="3NormalLevel3Char">
    <w:name w:val="3NormalLevel3 Char"/>
    <w:basedOn w:val="2NormalLevel2Char"/>
    <w:link w:val="3NormalLevel3"/>
    <w:rsid w:val="00F2337D"/>
    <w:rPr>
      <w:rFonts w:asciiTheme="majorBidi" w:hAnsiTheme="majorBidi" w:cs="B Nazanin"/>
      <w:sz w:val="24"/>
      <w:szCs w:val="28"/>
    </w:rPr>
  </w:style>
  <w:style w:type="character" w:customStyle="1" w:styleId="sc0">
    <w:name w:val="sc0"/>
    <w:basedOn w:val="DefaultParagraphFont"/>
    <w:rsid w:val="00F2337D"/>
    <w:rPr>
      <w:rFonts w:ascii="Courier New" w:hAnsi="Courier New" w:cs="Courier New" w:hint="default"/>
      <w:color w:val="000000"/>
      <w:sz w:val="20"/>
      <w:szCs w:val="20"/>
    </w:rPr>
  </w:style>
  <w:style w:type="character" w:customStyle="1" w:styleId="sc101">
    <w:name w:val="sc101"/>
    <w:basedOn w:val="DefaultParagraphFont"/>
    <w:rsid w:val="00F2337D"/>
    <w:rPr>
      <w:rFonts w:ascii="Courier New" w:hAnsi="Courier New" w:cs="Courier New" w:hint="default"/>
      <w:b/>
      <w:bCs/>
      <w:color w:val="000080"/>
      <w:sz w:val="20"/>
      <w:szCs w:val="20"/>
    </w:rPr>
  </w:style>
  <w:style w:type="character" w:customStyle="1" w:styleId="sc21">
    <w:name w:val="sc21"/>
    <w:basedOn w:val="DefaultParagraphFont"/>
    <w:rsid w:val="00F2337D"/>
    <w:rPr>
      <w:rFonts w:ascii="Courier New" w:hAnsi="Courier New" w:cs="Courier New" w:hint="default"/>
      <w:color w:val="FF0000"/>
      <w:sz w:val="20"/>
      <w:szCs w:val="20"/>
    </w:rPr>
  </w:style>
  <w:style w:type="character" w:customStyle="1" w:styleId="sc51">
    <w:name w:val="sc51"/>
    <w:basedOn w:val="DefaultParagraphFont"/>
    <w:rsid w:val="00F2337D"/>
    <w:rPr>
      <w:rFonts w:ascii="Courier New" w:hAnsi="Courier New" w:cs="Courier New" w:hint="default"/>
      <w:b/>
      <w:bCs/>
      <w:color w:val="0000FF"/>
      <w:sz w:val="20"/>
      <w:szCs w:val="20"/>
    </w:rPr>
  </w:style>
  <w:style w:type="character" w:customStyle="1" w:styleId="sc141">
    <w:name w:val="sc141"/>
    <w:basedOn w:val="DefaultParagraphFont"/>
    <w:rsid w:val="00F2337D"/>
    <w:rPr>
      <w:rFonts w:ascii="Courier New" w:hAnsi="Courier New" w:cs="Courier New" w:hint="default"/>
      <w:b/>
      <w:bCs/>
      <w:color w:val="880088"/>
      <w:sz w:val="20"/>
      <w:szCs w:val="20"/>
    </w:rPr>
  </w:style>
  <w:style w:type="character" w:customStyle="1" w:styleId="sc41">
    <w:name w:val="sc41"/>
    <w:basedOn w:val="DefaultParagraphFont"/>
    <w:rsid w:val="00F2337D"/>
    <w:rPr>
      <w:rFonts w:ascii="Courier New" w:hAnsi="Courier New" w:cs="Courier New" w:hint="default"/>
      <w:color w:val="808080"/>
      <w:sz w:val="20"/>
      <w:szCs w:val="20"/>
    </w:rPr>
  </w:style>
  <w:style w:type="paragraph" w:styleId="Header">
    <w:name w:val="header"/>
    <w:basedOn w:val="Normal"/>
    <w:link w:val="HeaderChar"/>
    <w:uiPriority w:val="99"/>
    <w:unhideWhenUsed/>
    <w:rsid w:val="008977EE"/>
    <w:pPr>
      <w:tabs>
        <w:tab w:val="center" w:pos="4513"/>
        <w:tab w:val="right" w:pos="9026"/>
      </w:tabs>
      <w:spacing w:after="0" w:line="240" w:lineRule="auto"/>
    </w:pPr>
  </w:style>
  <w:style w:type="character" w:customStyle="1" w:styleId="HeaderChar">
    <w:name w:val="Header Char"/>
    <w:basedOn w:val="DefaultParagraphFont"/>
    <w:link w:val="Header"/>
    <w:uiPriority w:val="99"/>
    <w:rsid w:val="008977EE"/>
    <w:rPr>
      <w:rFonts w:asciiTheme="majorBidi" w:hAnsiTheme="majorBidi" w:cs="B Nazanin"/>
      <w:sz w:val="24"/>
      <w:szCs w:val="28"/>
    </w:rPr>
  </w:style>
  <w:style w:type="paragraph" w:styleId="Footer">
    <w:name w:val="footer"/>
    <w:basedOn w:val="Normal"/>
    <w:link w:val="FooterChar"/>
    <w:uiPriority w:val="99"/>
    <w:unhideWhenUsed/>
    <w:rsid w:val="008977EE"/>
    <w:pPr>
      <w:tabs>
        <w:tab w:val="center" w:pos="4513"/>
        <w:tab w:val="right" w:pos="9026"/>
      </w:tabs>
      <w:spacing w:after="0" w:line="240" w:lineRule="auto"/>
    </w:pPr>
  </w:style>
  <w:style w:type="character" w:customStyle="1" w:styleId="FooterChar">
    <w:name w:val="Footer Char"/>
    <w:basedOn w:val="DefaultParagraphFont"/>
    <w:link w:val="Footer"/>
    <w:uiPriority w:val="99"/>
    <w:rsid w:val="008977EE"/>
    <w:rPr>
      <w:rFonts w:asciiTheme="majorBidi" w:hAnsiTheme="majorBidi" w:cs="B Nazanin"/>
      <w:sz w:val="24"/>
      <w:szCs w:val="28"/>
    </w:rPr>
  </w:style>
  <w:style w:type="paragraph" w:styleId="TOCHeading">
    <w:name w:val="TOC Heading"/>
    <w:basedOn w:val="Heading1"/>
    <w:next w:val="Normal"/>
    <w:uiPriority w:val="39"/>
    <w:unhideWhenUsed/>
    <w:qFormat/>
    <w:rsid w:val="008977EE"/>
    <w:pPr>
      <w:pageBreakBefore w:val="0"/>
      <w:numPr>
        <w:numId w:val="0"/>
      </w:numPr>
      <w:spacing w:after="0"/>
      <w:outlineLvl w:val="9"/>
    </w:pPr>
    <w:rPr>
      <w:rFonts w:asciiTheme="majorHAnsi" w:hAnsiTheme="majorHAnsi" w:cstheme="majorBidi"/>
      <w:color w:val="2F5496" w:themeColor="accent1" w:themeShade="BF"/>
      <w:sz w:val="32"/>
      <w:lang w:bidi="ar-SA"/>
    </w:rPr>
  </w:style>
  <w:style w:type="paragraph" w:styleId="TOC2">
    <w:name w:val="toc 2"/>
    <w:basedOn w:val="Normal"/>
    <w:next w:val="Normal"/>
    <w:autoRedefine/>
    <w:uiPriority w:val="39"/>
    <w:unhideWhenUsed/>
    <w:rsid w:val="008977EE"/>
    <w:pPr>
      <w:spacing w:after="100"/>
      <w:ind w:left="220"/>
      <w:jc w:val="left"/>
    </w:pPr>
    <w:rPr>
      <w:rFonts w:asciiTheme="minorHAnsi" w:eastAsiaTheme="minorEastAsia" w:hAnsiTheme="minorHAnsi" w:cs="Times New Roman"/>
      <w:sz w:val="22"/>
      <w:szCs w:val="22"/>
      <w:lang w:bidi="ar-SA"/>
    </w:rPr>
  </w:style>
  <w:style w:type="paragraph" w:styleId="TOC1">
    <w:name w:val="toc 1"/>
    <w:basedOn w:val="Normal"/>
    <w:next w:val="Normal"/>
    <w:autoRedefine/>
    <w:uiPriority w:val="39"/>
    <w:unhideWhenUsed/>
    <w:rsid w:val="00AA7B0F"/>
    <w:pPr>
      <w:tabs>
        <w:tab w:val="right" w:leader="dot" w:pos="9016"/>
      </w:tabs>
      <w:spacing w:after="100"/>
      <w:ind w:left="0"/>
      <w:jc w:val="left"/>
    </w:pPr>
    <w:rPr>
      <w:rFonts w:asciiTheme="minorHAnsi" w:eastAsiaTheme="minorEastAsia" w:hAnsiTheme="minorHAnsi" w:cs="Times New Roman"/>
      <w:sz w:val="22"/>
      <w:szCs w:val="22"/>
      <w:lang w:bidi="ar-SA"/>
    </w:rPr>
  </w:style>
  <w:style w:type="paragraph" w:styleId="TOC3">
    <w:name w:val="toc 3"/>
    <w:basedOn w:val="Normal"/>
    <w:next w:val="Normal"/>
    <w:autoRedefine/>
    <w:uiPriority w:val="39"/>
    <w:unhideWhenUsed/>
    <w:rsid w:val="008977EE"/>
    <w:pPr>
      <w:spacing w:after="100"/>
      <w:ind w:left="440"/>
      <w:jc w:val="left"/>
    </w:pPr>
    <w:rPr>
      <w:rFonts w:asciiTheme="minorHAnsi" w:eastAsiaTheme="minorEastAsia" w:hAnsiTheme="minorHAnsi" w:cs="Times New Roman"/>
      <w:sz w:val="22"/>
      <w:szCs w:val="22"/>
      <w:lang w:bidi="ar-SA"/>
    </w:rPr>
  </w:style>
  <w:style w:type="character" w:styleId="Hyperlink">
    <w:name w:val="Hyperlink"/>
    <w:basedOn w:val="DefaultParagraphFont"/>
    <w:uiPriority w:val="99"/>
    <w:unhideWhenUsed/>
    <w:rsid w:val="008977EE"/>
    <w:rPr>
      <w:color w:val="0563C1" w:themeColor="hyperlink"/>
      <w:u w:val="single"/>
    </w:rPr>
  </w:style>
  <w:style w:type="paragraph" w:styleId="BalloonText">
    <w:name w:val="Balloon Text"/>
    <w:basedOn w:val="Normal"/>
    <w:link w:val="BalloonTextChar"/>
    <w:uiPriority w:val="99"/>
    <w:semiHidden/>
    <w:unhideWhenUsed/>
    <w:rsid w:val="0001063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063E"/>
    <w:rPr>
      <w:rFonts w:ascii="Segoe UI" w:hAnsi="Segoe UI" w:cs="Segoe UI"/>
      <w:sz w:val="18"/>
      <w:szCs w:val="18"/>
    </w:rPr>
  </w:style>
  <w:style w:type="character" w:customStyle="1" w:styleId="ansi-cyan-intense-fg">
    <w:name w:val="ansi-cyan-intense-fg"/>
    <w:basedOn w:val="DefaultParagraphFont"/>
    <w:rsid w:val="009C0D19"/>
  </w:style>
  <w:style w:type="character" w:styleId="PlaceholderText">
    <w:name w:val="Placeholder Text"/>
    <w:basedOn w:val="DefaultParagraphFont"/>
    <w:uiPriority w:val="99"/>
    <w:semiHidden/>
    <w:rsid w:val="009C0D19"/>
    <w:rPr>
      <w:color w:val="808080"/>
    </w:rPr>
  </w:style>
  <w:style w:type="character" w:customStyle="1" w:styleId="ansi-green-intense-fg">
    <w:name w:val="ansi-green-intense-fg"/>
    <w:basedOn w:val="DefaultParagraphFont"/>
    <w:rsid w:val="00013D1A"/>
  </w:style>
  <w:style w:type="character" w:customStyle="1" w:styleId="Heading4Char">
    <w:name w:val="Heading 4 Char"/>
    <w:basedOn w:val="DefaultParagraphFont"/>
    <w:link w:val="Heading4"/>
    <w:uiPriority w:val="9"/>
    <w:rsid w:val="00106443"/>
    <w:rPr>
      <w:rFonts w:asciiTheme="majorHAnsi" w:eastAsiaTheme="majorEastAsia" w:hAnsiTheme="majorHAnsi" w:cstheme="majorBidi"/>
      <w:i/>
      <w:iCs/>
      <w:color w:val="2F5496" w:themeColor="accent1" w:themeShade="BF"/>
      <w:sz w:val="24"/>
      <w:szCs w:val="28"/>
    </w:rPr>
  </w:style>
  <w:style w:type="paragraph" w:styleId="TOC4">
    <w:name w:val="toc 4"/>
    <w:basedOn w:val="Normal"/>
    <w:next w:val="Normal"/>
    <w:autoRedefine/>
    <w:uiPriority w:val="39"/>
    <w:unhideWhenUsed/>
    <w:rsid w:val="00CF1BAF"/>
    <w:pPr>
      <w:spacing w:after="100"/>
      <w:ind w:left="660"/>
      <w:jc w:val="left"/>
    </w:pPr>
    <w:rPr>
      <w:rFonts w:asciiTheme="minorHAnsi" w:eastAsiaTheme="minorEastAsia" w:hAnsiTheme="minorHAnsi" w:cstheme="minorBidi"/>
      <w:sz w:val="22"/>
      <w:szCs w:val="22"/>
      <w:lang w:bidi="ar-SA"/>
    </w:rPr>
  </w:style>
  <w:style w:type="paragraph" w:styleId="TOC5">
    <w:name w:val="toc 5"/>
    <w:basedOn w:val="Normal"/>
    <w:next w:val="Normal"/>
    <w:autoRedefine/>
    <w:uiPriority w:val="39"/>
    <w:unhideWhenUsed/>
    <w:rsid w:val="00CF1BAF"/>
    <w:pPr>
      <w:spacing w:after="100"/>
      <w:ind w:left="880"/>
      <w:jc w:val="left"/>
    </w:pPr>
    <w:rPr>
      <w:rFonts w:asciiTheme="minorHAnsi" w:eastAsiaTheme="minorEastAsia" w:hAnsiTheme="minorHAnsi" w:cstheme="minorBidi"/>
      <w:sz w:val="22"/>
      <w:szCs w:val="22"/>
      <w:lang w:bidi="ar-SA"/>
    </w:rPr>
  </w:style>
  <w:style w:type="paragraph" w:styleId="TOC6">
    <w:name w:val="toc 6"/>
    <w:basedOn w:val="Normal"/>
    <w:next w:val="Normal"/>
    <w:autoRedefine/>
    <w:uiPriority w:val="39"/>
    <w:unhideWhenUsed/>
    <w:rsid w:val="00CF1BAF"/>
    <w:pPr>
      <w:spacing w:after="100"/>
      <w:ind w:left="110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CF1BAF"/>
    <w:pPr>
      <w:spacing w:after="100"/>
      <w:ind w:left="1320"/>
      <w:jc w:val="left"/>
    </w:pPr>
    <w:rPr>
      <w:rFonts w:asciiTheme="minorHAnsi" w:eastAsiaTheme="minorEastAsia" w:hAnsiTheme="minorHAnsi" w:cstheme="minorBidi"/>
      <w:sz w:val="22"/>
      <w:szCs w:val="22"/>
      <w:lang w:bidi="ar-SA"/>
    </w:rPr>
  </w:style>
  <w:style w:type="paragraph" w:styleId="TOC8">
    <w:name w:val="toc 8"/>
    <w:basedOn w:val="Normal"/>
    <w:next w:val="Normal"/>
    <w:autoRedefine/>
    <w:uiPriority w:val="39"/>
    <w:unhideWhenUsed/>
    <w:rsid w:val="00CF1BAF"/>
    <w:pPr>
      <w:spacing w:after="100"/>
      <w:ind w:left="154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CF1BAF"/>
    <w:pPr>
      <w:spacing w:after="100"/>
      <w:ind w:left="1760"/>
      <w:jc w:val="left"/>
    </w:pPr>
    <w:rPr>
      <w:rFonts w:asciiTheme="minorHAnsi" w:eastAsiaTheme="minorEastAsia" w:hAnsiTheme="minorHAnsi" w:cstheme="minorBidi"/>
      <w:sz w:val="22"/>
      <w:szCs w:val="22"/>
      <w:lang w:bidi="ar-SA"/>
    </w:rPr>
  </w:style>
  <w:style w:type="character" w:styleId="UnresolvedMention">
    <w:name w:val="Unresolved Mention"/>
    <w:basedOn w:val="DefaultParagraphFont"/>
    <w:uiPriority w:val="99"/>
    <w:semiHidden/>
    <w:unhideWhenUsed/>
    <w:rsid w:val="00CF1BA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68580">
      <w:bodyDiv w:val="1"/>
      <w:marLeft w:val="0"/>
      <w:marRight w:val="0"/>
      <w:marTop w:val="0"/>
      <w:marBottom w:val="0"/>
      <w:divBdr>
        <w:top w:val="none" w:sz="0" w:space="0" w:color="auto"/>
        <w:left w:val="none" w:sz="0" w:space="0" w:color="auto"/>
        <w:bottom w:val="none" w:sz="0" w:space="0" w:color="auto"/>
        <w:right w:val="none" w:sz="0" w:space="0" w:color="auto"/>
      </w:divBdr>
      <w:divsChild>
        <w:div w:id="937715169">
          <w:marLeft w:val="0"/>
          <w:marRight w:val="0"/>
          <w:marTop w:val="0"/>
          <w:marBottom w:val="0"/>
          <w:divBdr>
            <w:top w:val="none" w:sz="0" w:space="0" w:color="auto"/>
            <w:left w:val="none" w:sz="0" w:space="0" w:color="auto"/>
            <w:bottom w:val="none" w:sz="0" w:space="0" w:color="auto"/>
            <w:right w:val="none" w:sz="0" w:space="0" w:color="auto"/>
          </w:divBdr>
          <w:divsChild>
            <w:div w:id="673456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3733">
      <w:bodyDiv w:val="1"/>
      <w:marLeft w:val="0"/>
      <w:marRight w:val="0"/>
      <w:marTop w:val="0"/>
      <w:marBottom w:val="0"/>
      <w:divBdr>
        <w:top w:val="none" w:sz="0" w:space="0" w:color="auto"/>
        <w:left w:val="none" w:sz="0" w:space="0" w:color="auto"/>
        <w:bottom w:val="none" w:sz="0" w:space="0" w:color="auto"/>
        <w:right w:val="none" w:sz="0" w:space="0" w:color="auto"/>
      </w:divBdr>
      <w:divsChild>
        <w:div w:id="1898130749">
          <w:marLeft w:val="0"/>
          <w:marRight w:val="0"/>
          <w:marTop w:val="0"/>
          <w:marBottom w:val="0"/>
          <w:divBdr>
            <w:top w:val="none" w:sz="0" w:space="0" w:color="auto"/>
            <w:left w:val="none" w:sz="0" w:space="0" w:color="auto"/>
            <w:bottom w:val="none" w:sz="0" w:space="0" w:color="auto"/>
            <w:right w:val="none" w:sz="0" w:space="0" w:color="auto"/>
          </w:divBdr>
        </w:div>
      </w:divsChild>
    </w:div>
    <w:div w:id="38941443">
      <w:bodyDiv w:val="1"/>
      <w:marLeft w:val="0"/>
      <w:marRight w:val="0"/>
      <w:marTop w:val="0"/>
      <w:marBottom w:val="0"/>
      <w:divBdr>
        <w:top w:val="none" w:sz="0" w:space="0" w:color="auto"/>
        <w:left w:val="none" w:sz="0" w:space="0" w:color="auto"/>
        <w:bottom w:val="none" w:sz="0" w:space="0" w:color="auto"/>
        <w:right w:val="none" w:sz="0" w:space="0" w:color="auto"/>
      </w:divBdr>
    </w:div>
    <w:div w:id="52240270">
      <w:bodyDiv w:val="1"/>
      <w:marLeft w:val="0"/>
      <w:marRight w:val="0"/>
      <w:marTop w:val="0"/>
      <w:marBottom w:val="0"/>
      <w:divBdr>
        <w:top w:val="none" w:sz="0" w:space="0" w:color="auto"/>
        <w:left w:val="none" w:sz="0" w:space="0" w:color="auto"/>
        <w:bottom w:val="none" w:sz="0" w:space="0" w:color="auto"/>
        <w:right w:val="none" w:sz="0" w:space="0" w:color="auto"/>
      </w:divBdr>
      <w:divsChild>
        <w:div w:id="1028917726">
          <w:marLeft w:val="0"/>
          <w:marRight w:val="0"/>
          <w:marTop w:val="0"/>
          <w:marBottom w:val="0"/>
          <w:divBdr>
            <w:top w:val="none" w:sz="0" w:space="0" w:color="auto"/>
            <w:left w:val="none" w:sz="0" w:space="0" w:color="auto"/>
            <w:bottom w:val="none" w:sz="0" w:space="0" w:color="auto"/>
            <w:right w:val="none" w:sz="0" w:space="0" w:color="auto"/>
          </w:divBdr>
        </w:div>
      </w:divsChild>
    </w:div>
    <w:div w:id="55862209">
      <w:bodyDiv w:val="1"/>
      <w:marLeft w:val="0"/>
      <w:marRight w:val="0"/>
      <w:marTop w:val="0"/>
      <w:marBottom w:val="0"/>
      <w:divBdr>
        <w:top w:val="none" w:sz="0" w:space="0" w:color="auto"/>
        <w:left w:val="none" w:sz="0" w:space="0" w:color="auto"/>
        <w:bottom w:val="none" w:sz="0" w:space="0" w:color="auto"/>
        <w:right w:val="none" w:sz="0" w:space="0" w:color="auto"/>
      </w:divBdr>
      <w:divsChild>
        <w:div w:id="1714619436">
          <w:marLeft w:val="0"/>
          <w:marRight w:val="0"/>
          <w:marTop w:val="0"/>
          <w:marBottom w:val="0"/>
          <w:divBdr>
            <w:top w:val="none" w:sz="0" w:space="0" w:color="auto"/>
            <w:left w:val="none" w:sz="0" w:space="0" w:color="auto"/>
            <w:bottom w:val="none" w:sz="0" w:space="0" w:color="auto"/>
            <w:right w:val="none" w:sz="0" w:space="0" w:color="auto"/>
          </w:divBdr>
          <w:divsChild>
            <w:div w:id="77706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54011">
      <w:bodyDiv w:val="1"/>
      <w:marLeft w:val="0"/>
      <w:marRight w:val="0"/>
      <w:marTop w:val="0"/>
      <w:marBottom w:val="0"/>
      <w:divBdr>
        <w:top w:val="none" w:sz="0" w:space="0" w:color="auto"/>
        <w:left w:val="none" w:sz="0" w:space="0" w:color="auto"/>
        <w:bottom w:val="none" w:sz="0" w:space="0" w:color="auto"/>
        <w:right w:val="none" w:sz="0" w:space="0" w:color="auto"/>
      </w:divBdr>
    </w:div>
    <w:div w:id="68893754">
      <w:bodyDiv w:val="1"/>
      <w:marLeft w:val="0"/>
      <w:marRight w:val="0"/>
      <w:marTop w:val="0"/>
      <w:marBottom w:val="0"/>
      <w:divBdr>
        <w:top w:val="none" w:sz="0" w:space="0" w:color="auto"/>
        <w:left w:val="none" w:sz="0" w:space="0" w:color="auto"/>
        <w:bottom w:val="none" w:sz="0" w:space="0" w:color="auto"/>
        <w:right w:val="none" w:sz="0" w:space="0" w:color="auto"/>
      </w:divBdr>
      <w:divsChild>
        <w:div w:id="1554657774">
          <w:marLeft w:val="0"/>
          <w:marRight w:val="0"/>
          <w:marTop w:val="0"/>
          <w:marBottom w:val="0"/>
          <w:divBdr>
            <w:top w:val="none" w:sz="0" w:space="0" w:color="auto"/>
            <w:left w:val="none" w:sz="0" w:space="0" w:color="auto"/>
            <w:bottom w:val="none" w:sz="0" w:space="0" w:color="auto"/>
            <w:right w:val="none" w:sz="0" w:space="0" w:color="auto"/>
          </w:divBdr>
          <w:divsChild>
            <w:div w:id="592276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420491">
      <w:bodyDiv w:val="1"/>
      <w:marLeft w:val="0"/>
      <w:marRight w:val="0"/>
      <w:marTop w:val="0"/>
      <w:marBottom w:val="0"/>
      <w:divBdr>
        <w:top w:val="none" w:sz="0" w:space="0" w:color="auto"/>
        <w:left w:val="none" w:sz="0" w:space="0" w:color="auto"/>
        <w:bottom w:val="none" w:sz="0" w:space="0" w:color="auto"/>
        <w:right w:val="none" w:sz="0" w:space="0" w:color="auto"/>
      </w:divBdr>
      <w:divsChild>
        <w:div w:id="98255016">
          <w:marLeft w:val="0"/>
          <w:marRight w:val="0"/>
          <w:marTop w:val="0"/>
          <w:marBottom w:val="0"/>
          <w:divBdr>
            <w:top w:val="none" w:sz="0" w:space="0" w:color="auto"/>
            <w:left w:val="none" w:sz="0" w:space="0" w:color="auto"/>
            <w:bottom w:val="none" w:sz="0" w:space="0" w:color="auto"/>
            <w:right w:val="none" w:sz="0" w:space="0" w:color="auto"/>
          </w:divBdr>
          <w:divsChild>
            <w:div w:id="956302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63081">
      <w:bodyDiv w:val="1"/>
      <w:marLeft w:val="0"/>
      <w:marRight w:val="0"/>
      <w:marTop w:val="0"/>
      <w:marBottom w:val="0"/>
      <w:divBdr>
        <w:top w:val="none" w:sz="0" w:space="0" w:color="auto"/>
        <w:left w:val="none" w:sz="0" w:space="0" w:color="auto"/>
        <w:bottom w:val="none" w:sz="0" w:space="0" w:color="auto"/>
        <w:right w:val="none" w:sz="0" w:space="0" w:color="auto"/>
      </w:divBdr>
      <w:divsChild>
        <w:div w:id="401371311">
          <w:marLeft w:val="0"/>
          <w:marRight w:val="0"/>
          <w:marTop w:val="0"/>
          <w:marBottom w:val="0"/>
          <w:divBdr>
            <w:top w:val="none" w:sz="0" w:space="0" w:color="auto"/>
            <w:left w:val="none" w:sz="0" w:space="0" w:color="auto"/>
            <w:bottom w:val="none" w:sz="0" w:space="0" w:color="auto"/>
            <w:right w:val="none" w:sz="0" w:space="0" w:color="auto"/>
          </w:divBdr>
        </w:div>
      </w:divsChild>
    </w:div>
    <w:div w:id="161354634">
      <w:bodyDiv w:val="1"/>
      <w:marLeft w:val="0"/>
      <w:marRight w:val="0"/>
      <w:marTop w:val="0"/>
      <w:marBottom w:val="0"/>
      <w:divBdr>
        <w:top w:val="none" w:sz="0" w:space="0" w:color="auto"/>
        <w:left w:val="none" w:sz="0" w:space="0" w:color="auto"/>
        <w:bottom w:val="none" w:sz="0" w:space="0" w:color="auto"/>
        <w:right w:val="none" w:sz="0" w:space="0" w:color="auto"/>
      </w:divBdr>
    </w:div>
    <w:div w:id="174030136">
      <w:bodyDiv w:val="1"/>
      <w:marLeft w:val="0"/>
      <w:marRight w:val="0"/>
      <w:marTop w:val="0"/>
      <w:marBottom w:val="0"/>
      <w:divBdr>
        <w:top w:val="none" w:sz="0" w:space="0" w:color="auto"/>
        <w:left w:val="none" w:sz="0" w:space="0" w:color="auto"/>
        <w:bottom w:val="none" w:sz="0" w:space="0" w:color="auto"/>
        <w:right w:val="none" w:sz="0" w:space="0" w:color="auto"/>
      </w:divBdr>
      <w:divsChild>
        <w:div w:id="725685183">
          <w:marLeft w:val="0"/>
          <w:marRight w:val="0"/>
          <w:marTop w:val="0"/>
          <w:marBottom w:val="0"/>
          <w:divBdr>
            <w:top w:val="none" w:sz="0" w:space="0" w:color="auto"/>
            <w:left w:val="none" w:sz="0" w:space="0" w:color="auto"/>
            <w:bottom w:val="none" w:sz="0" w:space="0" w:color="auto"/>
            <w:right w:val="none" w:sz="0" w:space="0" w:color="auto"/>
          </w:divBdr>
          <w:divsChild>
            <w:div w:id="1001277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12364">
      <w:bodyDiv w:val="1"/>
      <w:marLeft w:val="0"/>
      <w:marRight w:val="0"/>
      <w:marTop w:val="0"/>
      <w:marBottom w:val="0"/>
      <w:divBdr>
        <w:top w:val="none" w:sz="0" w:space="0" w:color="auto"/>
        <w:left w:val="none" w:sz="0" w:space="0" w:color="auto"/>
        <w:bottom w:val="none" w:sz="0" w:space="0" w:color="auto"/>
        <w:right w:val="none" w:sz="0" w:space="0" w:color="auto"/>
      </w:divBdr>
    </w:div>
    <w:div w:id="191962024">
      <w:bodyDiv w:val="1"/>
      <w:marLeft w:val="0"/>
      <w:marRight w:val="0"/>
      <w:marTop w:val="0"/>
      <w:marBottom w:val="0"/>
      <w:divBdr>
        <w:top w:val="none" w:sz="0" w:space="0" w:color="auto"/>
        <w:left w:val="none" w:sz="0" w:space="0" w:color="auto"/>
        <w:bottom w:val="none" w:sz="0" w:space="0" w:color="auto"/>
        <w:right w:val="none" w:sz="0" w:space="0" w:color="auto"/>
      </w:divBdr>
      <w:divsChild>
        <w:div w:id="869492583">
          <w:marLeft w:val="0"/>
          <w:marRight w:val="0"/>
          <w:marTop w:val="0"/>
          <w:marBottom w:val="0"/>
          <w:divBdr>
            <w:top w:val="none" w:sz="0" w:space="0" w:color="auto"/>
            <w:left w:val="none" w:sz="0" w:space="0" w:color="auto"/>
            <w:bottom w:val="none" w:sz="0" w:space="0" w:color="auto"/>
            <w:right w:val="none" w:sz="0" w:space="0" w:color="auto"/>
          </w:divBdr>
          <w:divsChild>
            <w:div w:id="1734738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27718">
      <w:bodyDiv w:val="1"/>
      <w:marLeft w:val="0"/>
      <w:marRight w:val="0"/>
      <w:marTop w:val="0"/>
      <w:marBottom w:val="0"/>
      <w:divBdr>
        <w:top w:val="none" w:sz="0" w:space="0" w:color="auto"/>
        <w:left w:val="none" w:sz="0" w:space="0" w:color="auto"/>
        <w:bottom w:val="none" w:sz="0" w:space="0" w:color="auto"/>
        <w:right w:val="none" w:sz="0" w:space="0" w:color="auto"/>
      </w:divBdr>
    </w:div>
    <w:div w:id="206265187">
      <w:bodyDiv w:val="1"/>
      <w:marLeft w:val="0"/>
      <w:marRight w:val="0"/>
      <w:marTop w:val="0"/>
      <w:marBottom w:val="0"/>
      <w:divBdr>
        <w:top w:val="none" w:sz="0" w:space="0" w:color="auto"/>
        <w:left w:val="none" w:sz="0" w:space="0" w:color="auto"/>
        <w:bottom w:val="none" w:sz="0" w:space="0" w:color="auto"/>
        <w:right w:val="none" w:sz="0" w:space="0" w:color="auto"/>
      </w:divBdr>
      <w:divsChild>
        <w:div w:id="2006592015">
          <w:marLeft w:val="0"/>
          <w:marRight w:val="0"/>
          <w:marTop w:val="0"/>
          <w:marBottom w:val="0"/>
          <w:divBdr>
            <w:top w:val="none" w:sz="0" w:space="0" w:color="auto"/>
            <w:left w:val="none" w:sz="0" w:space="0" w:color="auto"/>
            <w:bottom w:val="none" w:sz="0" w:space="0" w:color="auto"/>
            <w:right w:val="none" w:sz="0" w:space="0" w:color="auto"/>
          </w:divBdr>
          <w:divsChild>
            <w:div w:id="841773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25427">
      <w:bodyDiv w:val="1"/>
      <w:marLeft w:val="0"/>
      <w:marRight w:val="0"/>
      <w:marTop w:val="0"/>
      <w:marBottom w:val="0"/>
      <w:divBdr>
        <w:top w:val="none" w:sz="0" w:space="0" w:color="auto"/>
        <w:left w:val="none" w:sz="0" w:space="0" w:color="auto"/>
        <w:bottom w:val="none" w:sz="0" w:space="0" w:color="auto"/>
        <w:right w:val="none" w:sz="0" w:space="0" w:color="auto"/>
      </w:divBdr>
    </w:div>
    <w:div w:id="255136070">
      <w:bodyDiv w:val="1"/>
      <w:marLeft w:val="0"/>
      <w:marRight w:val="0"/>
      <w:marTop w:val="0"/>
      <w:marBottom w:val="0"/>
      <w:divBdr>
        <w:top w:val="none" w:sz="0" w:space="0" w:color="auto"/>
        <w:left w:val="none" w:sz="0" w:space="0" w:color="auto"/>
        <w:bottom w:val="none" w:sz="0" w:space="0" w:color="auto"/>
        <w:right w:val="none" w:sz="0" w:space="0" w:color="auto"/>
      </w:divBdr>
      <w:divsChild>
        <w:div w:id="1866401012">
          <w:marLeft w:val="0"/>
          <w:marRight w:val="0"/>
          <w:marTop w:val="0"/>
          <w:marBottom w:val="0"/>
          <w:divBdr>
            <w:top w:val="none" w:sz="0" w:space="0" w:color="auto"/>
            <w:left w:val="none" w:sz="0" w:space="0" w:color="auto"/>
            <w:bottom w:val="none" w:sz="0" w:space="0" w:color="auto"/>
            <w:right w:val="none" w:sz="0" w:space="0" w:color="auto"/>
          </w:divBdr>
          <w:divsChild>
            <w:div w:id="1776168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8953088">
      <w:bodyDiv w:val="1"/>
      <w:marLeft w:val="0"/>
      <w:marRight w:val="0"/>
      <w:marTop w:val="0"/>
      <w:marBottom w:val="0"/>
      <w:divBdr>
        <w:top w:val="none" w:sz="0" w:space="0" w:color="auto"/>
        <w:left w:val="none" w:sz="0" w:space="0" w:color="auto"/>
        <w:bottom w:val="none" w:sz="0" w:space="0" w:color="auto"/>
        <w:right w:val="none" w:sz="0" w:space="0" w:color="auto"/>
      </w:divBdr>
      <w:divsChild>
        <w:div w:id="1016469226">
          <w:marLeft w:val="0"/>
          <w:marRight w:val="0"/>
          <w:marTop w:val="0"/>
          <w:marBottom w:val="0"/>
          <w:divBdr>
            <w:top w:val="none" w:sz="0" w:space="0" w:color="auto"/>
            <w:left w:val="none" w:sz="0" w:space="0" w:color="auto"/>
            <w:bottom w:val="none" w:sz="0" w:space="0" w:color="auto"/>
            <w:right w:val="none" w:sz="0" w:space="0" w:color="auto"/>
          </w:divBdr>
        </w:div>
      </w:divsChild>
    </w:div>
    <w:div w:id="301890915">
      <w:bodyDiv w:val="1"/>
      <w:marLeft w:val="0"/>
      <w:marRight w:val="0"/>
      <w:marTop w:val="0"/>
      <w:marBottom w:val="0"/>
      <w:divBdr>
        <w:top w:val="none" w:sz="0" w:space="0" w:color="auto"/>
        <w:left w:val="none" w:sz="0" w:space="0" w:color="auto"/>
        <w:bottom w:val="none" w:sz="0" w:space="0" w:color="auto"/>
        <w:right w:val="none" w:sz="0" w:space="0" w:color="auto"/>
      </w:divBdr>
      <w:divsChild>
        <w:div w:id="1648630693">
          <w:marLeft w:val="0"/>
          <w:marRight w:val="0"/>
          <w:marTop w:val="0"/>
          <w:marBottom w:val="0"/>
          <w:divBdr>
            <w:top w:val="none" w:sz="0" w:space="0" w:color="auto"/>
            <w:left w:val="none" w:sz="0" w:space="0" w:color="auto"/>
            <w:bottom w:val="none" w:sz="0" w:space="0" w:color="auto"/>
            <w:right w:val="none" w:sz="0" w:space="0" w:color="auto"/>
          </w:divBdr>
        </w:div>
      </w:divsChild>
    </w:div>
    <w:div w:id="318340193">
      <w:bodyDiv w:val="1"/>
      <w:marLeft w:val="0"/>
      <w:marRight w:val="0"/>
      <w:marTop w:val="0"/>
      <w:marBottom w:val="0"/>
      <w:divBdr>
        <w:top w:val="none" w:sz="0" w:space="0" w:color="auto"/>
        <w:left w:val="none" w:sz="0" w:space="0" w:color="auto"/>
        <w:bottom w:val="none" w:sz="0" w:space="0" w:color="auto"/>
        <w:right w:val="none" w:sz="0" w:space="0" w:color="auto"/>
      </w:divBdr>
    </w:div>
    <w:div w:id="325598898">
      <w:bodyDiv w:val="1"/>
      <w:marLeft w:val="0"/>
      <w:marRight w:val="0"/>
      <w:marTop w:val="0"/>
      <w:marBottom w:val="0"/>
      <w:divBdr>
        <w:top w:val="none" w:sz="0" w:space="0" w:color="auto"/>
        <w:left w:val="none" w:sz="0" w:space="0" w:color="auto"/>
        <w:bottom w:val="none" w:sz="0" w:space="0" w:color="auto"/>
        <w:right w:val="none" w:sz="0" w:space="0" w:color="auto"/>
      </w:divBdr>
      <w:divsChild>
        <w:div w:id="1740517710">
          <w:marLeft w:val="0"/>
          <w:marRight w:val="0"/>
          <w:marTop w:val="0"/>
          <w:marBottom w:val="0"/>
          <w:divBdr>
            <w:top w:val="none" w:sz="0" w:space="0" w:color="auto"/>
            <w:left w:val="none" w:sz="0" w:space="0" w:color="auto"/>
            <w:bottom w:val="none" w:sz="0" w:space="0" w:color="auto"/>
            <w:right w:val="none" w:sz="0" w:space="0" w:color="auto"/>
          </w:divBdr>
          <w:divsChild>
            <w:div w:id="1089931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905274">
      <w:bodyDiv w:val="1"/>
      <w:marLeft w:val="0"/>
      <w:marRight w:val="0"/>
      <w:marTop w:val="0"/>
      <w:marBottom w:val="0"/>
      <w:divBdr>
        <w:top w:val="none" w:sz="0" w:space="0" w:color="auto"/>
        <w:left w:val="none" w:sz="0" w:space="0" w:color="auto"/>
        <w:bottom w:val="none" w:sz="0" w:space="0" w:color="auto"/>
        <w:right w:val="none" w:sz="0" w:space="0" w:color="auto"/>
      </w:divBdr>
      <w:divsChild>
        <w:div w:id="1295914893">
          <w:marLeft w:val="0"/>
          <w:marRight w:val="0"/>
          <w:marTop w:val="0"/>
          <w:marBottom w:val="0"/>
          <w:divBdr>
            <w:top w:val="none" w:sz="0" w:space="0" w:color="auto"/>
            <w:left w:val="none" w:sz="0" w:space="0" w:color="auto"/>
            <w:bottom w:val="none" w:sz="0" w:space="0" w:color="auto"/>
            <w:right w:val="none" w:sz="0" w:space="0" w:color="auto"/>
          </w:divBdr>
          <w:divsChild>
            <w:div w:id="256789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800376">
      <w:bodyDiv w:val="1"/>
      <w:marLeft w:val="0"/>
      <w:marRight w:val="0"/>
      <w:marTop w:val="0"/>
      <w:marBottom w:val="0"/>
      <w:divBdr>
        <w:top w:val="none" w:sz="0" w:space="0" w:color="auto"/>
        <w:left w:val="none" w:sz="0" w:space="0" w:color="auto"/>
        <w:bottom w:val="none" w:sz="0" w:space="0" w:color="auto"/>
        <w:right w:val="none" w:sz="0" w:space="0" w:color="auto"/>
      </w:divBdr>
    </w:div>
    <w:div w:id="340202945">
      <w:bodyDiv w:val="1"/>
      <w:marLeft w:val="0"/>
      <w:marRight w:val="0"/>
      <w:marTop w:val="0"/>
      <w:marBottom w:val="0"/>
      <w:divBdr>
        <w:top w:val="none" w:sz="0" w:space="0" w:color="auto"/>
        <w:left w:val="none" w:sz="0" w:space="0" w:color="auto"/>
        <w:bottom w:val="none" w:sz="0" w:space="0" w:color="auto"/>
        <w:right w:val="none" w:sz="0" w:space="0" w:color="auto"/>
      </w:divBdr>
      <w:divsChild>
        <w:div w:id="280110437">
          <w:marLeft w:val="0"/>
          <w:marRight w:val="0"/>
          <w:marTop w:val="0"/>
          <w:marBottom w:val="0"/>
          <w:divBdr>
            <w:top w:val="none" w:sz="0" w:space="0" w:color="auto"/>
            <w:left w:val="none" w:sz="0" w:space="0" w:color="auto"/>
            <w:bottom w:val="none" w:sz="0" w:space="0" w:color="auto"/>
            <w:right w:val="none" w:sz="0" w:space="0" w:color="auto"/>
          </w:divBdr>
        </w:div>
      </w:divsChild>
    </w:div>
    <w:div w:id="344015765">
      <w:bodyDiv w:val="1"/>
      <w:marLeft w:val="0"/>
      <w:marRight w:val="0"/>
      <w:marTop w:val="0"/>
      <w:marBottom w:val="0"/>
      <w:divBdr>
        <w:top w:val="none" w:sz="0" w:space="0" w:color="auto"/>
        <w:left w:val="none" w:sz="0" w:space="0" w:color="auto"/>
        <w:bottom w:val="none" w:sz="0" w:space="0" w:color="auto"/>
        <w:right w:val="none" w:sz="0" w:space="0" w:color="auto"/>
      </w:divBdr>
      <w:divsChild>
        <w:div w:id="1620719684">
          <w:marLeft w:val="0"/>
          <w:marRight w:val="0"/>
          <w:marTop w:val="0"/>
          <w:marBottom w:val="0"/>
          <w:divBdr>
            <w:top w:val="none" w:sz="0" w:space="0" w:color="auto"/>
            <w:left w:val="none" w:sz="0" w:space="0" w:color="auto"/>
            <w:bottom w:val="none" w:sz="0" w:space="0" w:color="auto"/>
            <w:right w:val="none" w:sz="0" w:space="0" w:color="auto"/>
          </w:divBdr>
          <w:divsChild>
            <w:div w:id="1010572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084669">
      <w:bodyDiv w:val="1"/>
      <w:marLeft w:val="0"/>
      <w:marRight w:val="0"/>
      <w:marTop w:val="0"/>
      <w:marBottom w:val="0"/>
      <w:divBdr>
        <w:top w:val="none" w:sz="0" w:space="0" w:color="auto"/>
        <w:left w:val="none" w:sz="0" w:space="0" w:color="auto"/>
        <w:bottom w:val="none" w:sz="0" w:space="0" w:color="auto"/>
        <w:right w:val="none" w:sz="0" w:space="0" w:color="auto"/>
      </w:divBdr>
      <w:divsChild>
        <w:div w:id="1949197109">
          <w:marLeft w:val="0"/>
          <w:marRight w:val="0"/>
          <w:marTop w:val="0"/>
          <w:marBottom w:val="0"/>
          <w:divBdr>
            <w:top w:val="none" w:sz="0" w:space="0" w:color="auto"/>
            <w:left w:val="none" w:sz="0" w:space="0" w:color="auto"/>
            <w:bottom w:val="none" w:sz="0" w:space="0" w:color="auto"/>
            <w:right w:val="none" w:sz="0" w:space="0" w:color="auto"/>
          </w:divBdr>
          <w:divsChild>
            <w:div w:id="1000427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673410">
      <w:bodyDiv w:val="1"/>
      <w:marLeft w:val="0"/>
      <w:marRight w:val="0"/>
      <w:marTop w:val="0"/>
      <w:marBottom w:val="0"/>
      <w:divBdr>
        <w:top w:val="none" w:sz="0" w:space="0" w:color="auto"/>
        <w:left w:val="none" w:sz="0" w:space="0" w:color="auto"/>
        <w:bottom w:val="none" w:sz="0" w:space="0" w:color="auto"/>
        <w:right w:val="none" w:sz="0" w:space="0" w:color="auto"/>
      </w:divBdr>
      <w:divsChild>
        <w:div w:id="1008144456">
          <w:marLeft w:val="0"/>
          <w:marRight w:val="0"/>
          <w:marTop w:val="0"/>
          <w:marBottom w:val="0"/>
          <w:divBdr>
            <w:top w:val="none" w:sz="0" w:space="0" w:color="auto"/>
            <w:left w:val="none" w:sz="0" w:space="0" w:color="auto"/>
            <w:bottom w:val="none" w:sz="0" w:space="0" w:color="auto"/>
            <w:right w:val="none" w:sz="0" w:space="0" w:color="auto"/>
          </w:divBdr>
          <w:divsChild>
            <w:div w:id="1917930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223426">
      <w:bodyDiv w:val="1"/>
      <w:marLeft w:val="0"/>
      <w:marRight w:val="0"/>
      <w:marTop w:val="0"/>
      <w:marBottom w:val="0"/>
      <w:divBdr>
        <w:top w:val="none" w:sz="0" w:space="0" w:color="auto"/>
        <w:left w:val="none" w:sz="0" w:space="0" w:color="auto"/>
        <w:bottom w:val="none" w:sz="0" w:space="0" w:color="auto"/>
        <w:right w:val="none" w:sz="0" w:space="0" w:color="auto"/>
      </w:divBdr>
    </w:div>
    <w:div w:id="368922934">
      <w:bodyDiv w:val="1"/>
      <w:marLeft w:val="0"/>
      <w:marRight w:val="0"/>
      <w:marTop w:val="0"/>
      <w:marBottom w:val="0"/>
      <w:divBdr>
        <w:top w:val="none" w:sz="0" w:space="0" w:color="auto"/>
        <w:left w:val="none" w:sz="0" w:space="0" w:color="auto"/>
        <w:bottom w:val="none" w:sz="0" w:space="0" w:color="auto"/>
        <w:right w:val="none" w:sz="0" w:space="0" w:color="auto"/>
      </w:divBdr>
      <w:divsChild>
        <w:div w:id="20938491">
          <w:marLeft w:val="0"/>
          <w:marRight w:val="0"/>
          <w:marTop w:val="0"/>
          <w:marBottom w:val="0"/>
          <w:divBdr>
            <w:top w:val="none" w:sz="0" w:space="0" w:color="auto"/>
            <w:left w:val="none" w:sz="0" w:space="0" w:color="auto"/>
            <w:bottom w:val="none" w:sz="0" w:space="0" w:color="auto"/>
            <w:right w:val="none" w:sz="0" w:space="0" w:color="auto"/>
          </w:divBdr>
        </w:div>
      </w:divsChild>
    </w:div>
    <w:div w:id="374697587">
      <w:bodyDiv w:val="1"/>
      <w:marLeft w:val="0"/>
      <w:marRight w:val="0"/>
      <w:marTop w:val="0"/>
      <w:marBottom w:val="0"/>
      <w:divBdr>
        <w:top w:val="none" w:sz="0" w:space="0" w:color="auto"/>
        <w:left w:val="none" w:sz="0" w:space="0" w:color="auto"/>
        <w:bottom w:val="none" w:sz="0" w:space="0" w:color="auto"/>
        <w:right w:val="none" w:sz="0" w:space="0" w:color="auto"/>
      </w:divBdr>
    </w:div>
    <w:div w:id="381103758">
      <w:bodyDiv w:val="1"/>
      <w:marLeft w:val="0"/>
      <w:marRight w:val="0"/>
      <w:marTop w:val="0"/>
      <w:marBottom w:val="0"/>
      <w:divBdr>
        <w:top w:val="none" w:sz="0" w:space="0" w:color="auto"/>
        <w:left w:val="none" w:sz="0" w:space="0" w:color="auto"/>
        <w:bottom w:val="none" w:sz="0" w:space="0" w:color="auto"/>
        <w:right w:val="none" w:sz="0" w:space="0" w:color="auto"/>
      </w:divBdr>
    </w:div>
    <w:div w:id="399519927">
      <w:bodyDiv w:val="1"/>
      <w:marLeft w:val="0"/>
      <w:marRight w:val="0"/>
      <w:marTop w:val="0"/>
      <w:marBottom w:val="0"/>
      <w:divBdr>
        <w:top w:val="none" w:sz="0" w:space="0" w:color="auto"/>
        <w:left w:val="none" w:sz="0" w:space="0" w:color="auto"/>
        <w:bottom w:val="none" w:sz="0" w:space="0" w:color="auto"/>
        <w:right w:val="none" w:sz="0" w:space="0" w:color="auto"/>
      </w:divBdr>
      <w:divsChild>
        <w:div w:id="1694652896">
          <w:marLeft w:val="0"/>
          <w:marRight w:val="0"/>
          <w:marTop w:val="0"/>
          <w:marBottom w:val="0"/>
          <w:divBdr>
            <w:top w:val="none" w:sz="0" w:space="0" w:color="auto"/>
            <w:left w:val="none" w:sz="0" w:space="0" w:color="auto"/>
            <w:bottom w:val="none" w:sz="0" w:space="0" w:color="auto"/>
            <w:right w:val="none" w:sz="0" w:space="0" w:color="auto"/>
          </w:divBdr>
          <w:divsChild>
            <w:div w:id="1382293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5563016">
      <w:bodyDiv w:val="1"/>
      <w:marLeft w:val="0"/>
      <w:marRight w:val="0"/>
      <w:marTop w:val="0"/>
      <w:marBottom w:val="0"/>
      <w:divBdr>
        <w:top w:val="none" w:sz="0" w:space="0" w:color="auto"/>
        <w:left w:val="none" w:sz="0" w:space="0" w:color="auto"/>
        <w:bottom w:val="none" w:sz="0" w:space="0" w:color="auto"/>
        <w:right w:val="none" w:sz="0" w:space="0" w:color="auto"/>
      </w:divBdr>
      <w:divsChild>
        <w:div w:id="282269475">
          <w:marLeft w:val="0"/>
          <w:marRight w:val="0"/>
          <w:marTop w:val="0"/>
          <w:marBottom w:val="0"/>
          <w:divBdr>
            <w:top w:val="none" w:sz="0" w:space="0" w:color="auto"/>
            <w:left w:val="none" w:sz="0" w:space="0" w:color="auto"/>
            <w:bottom w:val="none" w:sz="0" w:space="0" w:color="auto"/>
            <w:right w:val="none" w:sz="0" w:space="0" w:color="auto"/>
          </w:divBdr>
        </w:div>
      </w:divsChild>
    </w:div>
    <w:div w:id="462189372">
      <w:bodyDiv w:val="1"/>
      <w:marLeft w:val="0"/>
      <w:marRight w:val="0"/>
      <w:marTop w:val="0"/>
      <w:marBottom w:val="0"/>
      <w:divBdr>
        <w:top w:val="none" w:sz="0" w:space="0" w:color="auto"/>
        <w:left w:val="none" w:sz="0" w:space="0" w:color="auto"/>
        <w:bottom w:val="none" w:sz="0" w:space="0" w:color="auto"/>
        <w:right w:val="none" w:sz="0" w:space="0" w:color="auto"/>
      </w:divBdr>
      <w:divsChild>
        <w:div w:id="1337338924">
          <w:marLeft w:val="0"/>
          <w:marRight w:val="0"/>
          <w:marTop w:val="0"/>
          <w:marBottom w:val="0"/>
          <w:divBdr>
            <w:top w:val="none" w:sz="0" w:space="0" w:color="auto"/>
            <w:left w:val="none" w:sz="0" w:space="0" w:color="auto"/>
            <w:bottom w:val="none" w:sz="0" w:space="0" w:color="auto"/>
            <w:right w:val="none" w:sz="0" w:space="0" w:color="auto"/>
          </w:divBdr>
        </w:div>
      </w:divsChild>
    </w:div>
    <w:div w:id="493254868">
      <w:bodyDiv w:val="1"/>
      <w:marLeft w:val="0"/>
      <w:marRight w:val="0"/>
      <w:marTop w:val="0"/>
      <w:marBottom w:val="0"/>
      <w:divBdr>
        <w:top w:val="none" w:sz="0" w:space="0" w:color="auto"/>
        <w:left w:val="none" w:sz="0" w:space="0" w:color="auto"/>
        <w:bottom w:val="none" w:sz="0" w:space="0" w:color="auto"/>
        <w:right w:val="none" w:sz="0" w:space="0" w:color="auto"/>
      </w:divBdr>
      <w:divsChild>
        <w:div w:id="113600103">
          <w:marLeft w:val="0"/>
          <w:marRight w:val="0"/>
          <w:marTop w:val="0"/>
          <w:marBottom w:val="0"/>
          <w:divBdr>
            <w:top w:val="none" w:sz="0" w:space="0" w:color="auto"/>
            <w:left w:val="none" w:sz="0" w:space="0" w:color="auto"/>
            <w:bottom w:val="none" w:sz="0" w:space="0" w:color="auto"/>
            <w:right w:val="none" w:sz="0" w:space="0" w:color="auto"/>
          </w:divBdr>
        </w:div>
      </w:divsChild>
    </w:div>
    <w:div w:id="494151724">
      <w:bodyDiv w:val="1"/>
      <w:marLeft w:val="0"/>
      <w:marRight w:val="0"/>
      <w:marTop w:val="0"/>
      <w:marBottom w:val="0"/>
      <w:divBdr>
        <w:top w:val="none" w:sz="0" w:space="0" w:color="auto"/>
        <w:left w:val="none" w:sz="0" w:space="0" w:color="auto"/>
        <w:bottom w:val="none" w:sz="0" w:space="0" w:color="auto"/>
        <w:right w:val="none" w:sz="0" w:space="0" w:color="auto"/>
      </w:divBdr>
      <w:divsChild>
        <w:div w:id="1414545323">
          <w:marLeft w:val="0"/>
          <w:marRight w:val="0"/>
          <w:marTop w:val="0"/>
          <w:marBottom w:val="0"/>
          <w:divBdr>
            <w:top w:val="none" w:sz="0" w:space="0" w:color="auto"/>
            <w:left w:val="none" w:sz="0" w:space="0" w:color="auto"/>
            <w:bottom w:val="none" w:sz="0" w:space="0" w:color="auto"/>
            <w:right w:val="none" w:sz="0" w:space="0" w:color="auto"/>
          </w:divBdr>
        </w:div>
      </w:divsChild>
    </w:div>
    <w:div w:id="518397695">
      <w:bodyDiv w:val="1"/>
      <w:marLeft w:val="0"/>
      <w:marRight w:val="0"/>
      <w:marTop w:val="0"/>
      <w:marBottom w:val="0"/>
      <w:divBdr>
        <w:top w:val="none" w:sz="0" w:space="0" w:color="auto"/>
        <w:left w:val="none" w:sz="0" w:space="0" w:color="auto"/>
        <w:bottom w:val="none" w:sz="0" w:space="0" w:color="auto"/>
        <w:right w:val="none" w:sz="0" w:space="0" w:color="auto"/>
      </w:divBdr>
      <w:divsChild>
        <w:div w:id="1280798732">
          <w:marLeft w:val="0"/>
          <w:marRight w:val="0"/>
          <w:marTop w:val="0"/>
          <w:marBottom w:val="0"/>
          <w:divBdr>
            <w:top w:val="none" w:sz="0" w:space="0" w:color="auto"/>
            <w:left w:val="none" w:sz="0" w:space="0" w:color="auto"/>
            <w:bottom w:val="none" w:sz="0" w:space="0" w:color="auto"/>
            <w:right w:val="none" w:sz="0" w:space="0" w:color="auto"/>
          </w:divBdr>
        </w:div>
      </w:divsChild>
    </w:div>
    <w:div w:id="539712380">
      <w:bodyDiv w:val="1"/>
      <w:marLeft w:val="0"/>
      <w:marRight w:val="0"/>
      <w:marTop w:val="0"/>
      <w:marBottom w:val="0"/>
      <w:divBdr>
        <w:top w:val="none" w:sz="0" w:space="0" w:color="auto"/>
        <w:left w:val="none" w:sz="0" w:space="0" w:color="auto"/>
        <w:bottom w:val="none" w:sz="0" w:space="0" w:color="auto"/>
        <w:right w:val="none" w:sz="0" w:space="0" w:color="auto"/>
      </w:divBdr>
      <w:divsChild>
        <w:div w:id="1803421197">
          <w:marLeft w:val="0"/>
          <w:marRight w:val="0"/>
          <w:marTop w:val="0"/>
          <w:marBottom w:val="0"/>
          <w:divBdr>
            <w:top w:val="none" w:sz="0" w:space="0" w:color="auto"/>
            <w:left w:val="none" w:sz="0" w:space="0" w:color="auto"/>
            <w:bottom w:val="none" w:sz="0" w:space="0" w:color="auto"/>
            <w:right w:val="none" w:sz="0" w:space="0" w:color="auto"/>
          </w:divBdr>
        </w:div>
      </w:divsChild>
    </w:div>
    <w:div w:id="546842583">
      <w:bodyDiv w:val="1"/>
      <w:marLeft w:val="0"/>
      <w:marRight w:val="0"/>
      <w:marTop w:val="0"/>
      <w:marBottom w:val="0"/>
      <w:divBdr>
        <w:top w:val="none" w:sz="0" w:space="0" w:color="auto"/>
        <w:left w:val="none" w:sz="0" w:space="0" w:color="auto"/>
        <w:bottom w:val="none" w:sz="0" w:space="0" w:color="auto"/>
        <w:right w:val="none" w:sz="0" w:space="0" w:color="auto"/>
      </w:divBdr>
      <w:divsChild>
        <w:div w:id="744646153">
          <w:marLeft w:val="0"/>
          <w:marRight w:val="0"/>
          <w:marTop w:val="0"/>
          <w:marBottom w:val="0"/>
          <w:divBdr>
            <w:top w:val="none" w:sz="0" w:space="0" w:color="auto"/>
            <w:left w:val="none" w:sz="0" w:space="0" w:color="auto"/>
            <w:bottom w:val="none" w:sz="0" w:space="0" w:color="auto"/>
            <w:right w:val="none" w:sz="0" w:space="0" w:color="auto"/>
          </w:divBdr>
        </w:div>
      </w:divsChild>
    </w:div>
    <w:div w:id="557018261">
      <w:bodyDiv w:val="1"/>
      <w:marLeft w:val="0"/>
      <w:marRight w:val="0"/>
      <w:marTop w:val="0"/>
      <w:marBottom w:val="0"/>
      <w:divBdr>
        <w:top w:val="none" w:sz="0" w:space="0" w:color="auto"/>
        <w:left w:val="none" w:sz="0" w:space="0" w:color="auto"/>
        <w:bottom w:val="none" w:sz="0" w:space="0" w:color="auto"/>
        <w:right w:val="none" w:sz="0" w:space="0" w:color="auto"/>
      </w:divBdr>
    </w:div>
    <w:div w:id="562260114">
      <w:bodyDiv w:val="1"/>
      <w:marLeft w:val="0"/>
      <w:marRight w:val="0"/>
      <w:marTop w:val="0"/>
      <w:marBottom w:val="0"/>
      <w:divBdr>
        <w:top w:val="none" w:sz="0" w:space="0" w:color="auto"/>
        <w:left w:val="none" w:sz="0" w:space="0" w:color="auto"/>
        <w:bottom w:val="none" w:sz="0" w:space="0" w:color="auto"/>
        <w:right w:val="none" w:sz="0" w:space="0" w:color="auto"/>
      </w:divBdr>
      <w:divsChild>
        <w:div w:id="348868955">
          <w:marLeft w:val="0"/>
          <w:marRight w:val="0"/>
          <w:marTop w:val="0"/>
          <w:marBottom w:val="0"/>
          <w:divBdr>
            <w:top w:val="none" w:sz="0" w:space="0" w:color="auto"/>
            <w:left w:val="none" w:sz="0" w:space="0" w:color="auto"/>
            <w:bottom w:val="none" w:sz="0" w:space="0" w:color="auto"/>
            <w:right w:val="none" w:sz="0" w:space="0" w:color="auto"/>
          </w:divBdr>
          <w:divsChild>
            <w:div w:id="732236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290236">
      <w:bodyDiv w:val="1"/>
      <w:marLeft w:val="0"/>
      <w:marRight w:val="0"/>
      <w:marTop w:val="0"/>
      <w:marBottom w:val="0"/>
      <w:divBdr>
        <w:top w:val="none" w:sz="0" w:space="0" w:color="auto"/>
        <w:left w:val="none" w:sz="0" w:space="0" w:color="auto"/>
        <w:bottom w:val="none" w:sz="0" w:space="0" w:color="auto"/>
        <w:right w:val="none" w:sz="0" w:space="0" w:color="auto"/>
      </w:divBdr>
      <w:divsChild>
        <w:div w:id="824707434">
          <w:marLeft w:val="0"/>
          <w:marRight w:val="0"/>
          <w:marTop w:val="0"/>
          <w:marBottom w:val="0"/>
          <w:divBdr>
            <w:top w:val="none" w:sz="0" w:space="0" w:color="auto"/>
            <w:left w:val="none" w:sz="0" w:space="0" w:color="auto"/>
            <w:bottom w:val="none" w:sz="0" w:space="0" w:color="auto"/>
            <w:right w:val="none" w:sz="0" w:space="0" w:color="auto"/>
          </w:divBdr>
          <w:divsChild>
            <w:div w:id="849829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109718">
      <w:bodyDiv w:val="1"/>
      <w:marLeft w:val="0"/>
      <w:marRight w:val="0"/>
      <w:marTop w:val="0"/>
      <w:marBottom w:val="0"/>
      <w:divBdr>
        <w:top w:val="none" w:sz="0" w:space="0" w:color="auto"/>
        <w:left w:val="none" w:sz="0" w:space="0" w:color="auto"/>
        <w:bottom w:val="none" w:sz="0" w:space="0" w:color="auto"/>
        <w:right w:val="none" w:sz="0" w:space="0" w:color="auto"/>
      </w:divBdr>
      <w:divsChild>
        <w:div w:id="221334731">
          <w:marLeft w:val="0"/>
          <w:marRight w:val="0"/>
          <w:marTop w:val="0"/>
          <w:marBottom w:val="0"/>
          <w:divBdr>
            <w:top w:val="none" w:sz="0" w:space="0" w:color="auto"/>
            <w:left w:val="none" w:sz="0" w:space="0" w:color="auto"/>
            <w:bottom w:val="none" w:sz="0" w:space="0" w:color="auto"/>
            <w:right w:val="none" w:sz="0" w:space="0" w:color="auto"/>
          </w:divBdr>
        </w:div>
      </w:divsChild>
    </w:div>
    <w:div w:id="629172991">
      <w:bodyDiv w:val="1"/>
      <w:marLeft w:val="0"/>
      <w:marRight w:val="0"/>
      <w:marTop w:val="0"/>
      <w:marBottom w:val="0"/>
      <w:divBdr>
        <w:top w:val="none" w:sz="0" w:space="0" w:color="auto"/>
        <w:left w:val="none" w:sz="0" w:space="0" w:color="auto"/>
        <w:bottom w:val="none" w:sz="0" w:space="0" w:color="auto"/>
        <w:right w:val="none" w:sz="0" w:space="0" w:color="auto"/>
      </w:divBdr>
    </w:div>
    <w:div w:id="659162897">
      <w:bodyDiv w:val="1"/>
      <w:marLeft w:val="0"/>
      <w:marRight w:val="0"/>
      <w:marTop w:val="0"/>
      <w:marBottom w:val="0"/>
      <w:divBdr>
        <w:top w:val="none" w:sz="0" w:space="0" w:color="auto"/>
        <w:left w:val="none" w:sz="0" w:space="0" w:color="auto"/>
        <w:bottom w:val="none" w:sz="0" w:space="0" w:color="auto"/>
        <w:right w:val="none" w:sz="0" w:space="0" w:color="auto"/>
      </w:divBdr>
      <w:divsChild>
        <w:div w:id="1142040997">
          <w:marLeft w:val="0"/>
          <w:marRight w:val="0"/>
          <w:marTop w:val="0"/>
          <w:marBottom w:val="0"/>
          <w:divBdr>
            <w:top w:val="none" w:sz="0" w:space="0" w:color="auto"/>
            <w:left w:val="none" w:sz="0" w:space="0" w:color="auto"/>
            <w:bottom w:val="none" w:sz="0" w:space="0" w:color="auto"/>
            <w:right w:val="none" w:sz="0" w:space="0" w:color="auto"/>
          </w:divBdr>
          <w:divsChild>
            <w:div w:id="1174761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2510873">
      <w:bodyDiv w:val="1"/>
      <w:marLeft w:val="0"/>
      <w:marRight w:val="0"/>
      <w:marTop w:val="0"/>
      <w:marBottom w:val="0"/>
      <w:divBdr>
        <w:top w:val="none" w:sz="0" w:space="0" w:color="auto"/>
        <w:left w:val="none" w:sz="0" w:space="0" w:color="auto"/>
        <w:bottom w:val="none" w:sz="0" w:space="0" w:color="auto"/>
        <w:right w:val="none" w:sz="0" w:space="0" w:color="auto"/>
      </w:divBdr>
      <w:divsChild>
        <w:div w:id="1212380429">
          <w:marLeft w:val="0"/>
          <w:marRight w:val="0"/>
          <w:marTop w:val="0"/>
          <w:marBottom w:val="0"/>
          <w:divBdr>
            <w:top w:val="none" w:sz="0" w:space="0" w:color="auto"/>
            <w:left w:val="none" w:sz="0" w:space="0" w:color="auto"/>
            <w:bottom w:val="none" w:sz="0" w:space="0" w:color="auto"/>
            <w:right w:val="none" w:sz="0" w:space="0" w:color="auto"/>
          </w:divBdr>
          <w:divsChild>
            <w:div w:id="74423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367539">
      <w:bodyDiv w:val="1"/>
      <w:marLeft w:val="0"/>
      <w:marRight w:val="0"/>
      <w:marTop w:val="0"/>
      <w:marBottom w:val="0"/>
      <w:divBdr>
        <w:top w:val="none" w:sz="0" w:space="0" w:color="auto"/>
        <w:left w:val="none" w:sz="0" w:space="0" w:color="auto"/>
        <w:bottom w:val="none" w:sz="0" w:space="0" w:color="auto"/>
        <w:right w:val="none" w:sz="0" w:space="0" w:color="auto"/>
      </w:divBdr>
    </w:div>
    <w:div w:id="702286467">
      <w:bodyDiv w:val="1"/>
      <w:marLeft w:val="0"/>
      <w:marRight w:val="0"/>
      <w:marTop w:val="0"/>
      <w:marBottom w:val="0"/>
      <w:divBdr>
        <w:top w:val="none" w:sz="0" w:space="0" w:color="auto"/>
        <w:left w:val="none" w:sz="0" w:space="0" w:color="auto"/>
        <w:bottom w:val="none" w:sz="0" w:space="0" w:color="auto"/>
        <w:right w:val="none" w:sz="0" w:space="0" w:color="auto"/>
      </w:divBdr>
      <w:divsChild>
        <w:div w:id="1873806701">
          <w:marLeft w:val="0"/>
          <w:marRight w:val="0"/>
          <w:marTop w:val="0"/>
          <w:marBottom w:val="0"/>
          <w:divBdr>
            <w:top w:val="none" w:sz="0" w:space="0" w:color="auto"/>
            <w:left w:val="none" w:sz="0" w:space="0" w:color="auto"/>
            <w:bottom w:val="none" w:sz="0" w:space="0" w:color="auto"/>
            <w:right w:val="none" w:sz="0" w:space="0" w:color="auto"/>
          </w:divBdr>
          <w:divsChild>
            <w:div w:id="185657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3874044">
      <w:bodyDiv w:val="1"/>
      <w:marLeft w:val="0"/>
      <w:marRight w:val="0"/>
      <w:marTop w:val="0"/>
      <w:marBottom w:val="0"/>
      <w:divBdr>
        <w:top w:val="none" w:sz="0" w:space="0" w:color="auto"/>
        <w:left w:val="none" w:sz="0" w:space="0" w:color="auto"/>
        <w:bottom w:val="none" w:sz="0" w:space="0" w:color="auto"/>
        <w:right w:val="none" w:sz="0" w:space="0" w:color="auto"/>
      </w:divBdr>
      <w:divsChild>
        <w:div w:id="35744279">
          <w:marLeft w:val="0"/>
          <w:marRight w:val="0"/>
          <w:marTop w:val="0"/>
          <w:marBottom w:val="0"/>
          <w:divBdr>
            <w:top w:val="none" w:sz="0" w:space="0" w:color="auto"/>
            <w:left w:val="none" w:sz="0" w:space="0" w:color="auto"/>
            <w:bottom w:val="none" w:sz="0" w:space="0" w:color="auto"/>
            <w:right w:val="none" w:sz="0" w:space="0" w:color="auto"/>
          </w:divBdr>
          <w:divsChild>
            <w:div w:id="1038436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3262234">
      <w:bodyDiv w:val="1"/>
      <w:marLeft w:val="0"/>
      <w:marRight w:val="0"/>
      <w:marTop w:val="0"/>
      <w:marBottom w:val="0"/>
      <w:divBdr>
        <w:top w:val="none" w:sz="0" w:space="0" w:color="auto"/>
        <w:left w:val="none" w:sz="0" w:space="0" w:color="auto"/>
        <w:bottom w:val="none" w:sz="0" w:space="0" w:color="auto"/>
        <w:right w:val="none" w:sz="0" w:space="0" w:color="auto"/>
      </w:divBdr>
    </w:div>
    <w:div w:id="743382418">
      <w:bodyDiv w:val="1"/>
      <w:marLeft w:val="0"/>
      <w:marRight w:val="0"/>
      <w:marTop w:val="0"/>
      <w:marBottom w:val="0"/>
      <w:divBdr>
        <w:top w:val="none" w:sz="0" w:space="0" w:color="auto"/>
        <w:left w:val="none" w:sz="0" w:space="0" w:color="auto"/>
        <w:bottom w:val="none" w:sz="0" w:space="0" w:color="auto"/>
        <w:right w:val="none" w:sz="0" w:space="0" w:color="auto"/>
      </w:divBdr>
      <w:divsChild>
        <w:div w:id="774909546">
          <w:marLeft w:val="0"/>
          <w:marRight w:val="0"/>
          <w:marTop w:val="0"/>
          <w:marBottom w:val="0"/>
          <w:divBdr>
            <w:top w:val="none" w:sz="0" w:space="0" w:color="auto"/>
            <w:left w:val="none" w:sz="0" w:space="0" w:color="auto"/>
            <w:bottom w:val="none" w:sz="0" w:space="0" w:color="auto"/>
            <w:right w:val="none" w:sz="0" w:space="0" w:color="auto"/>
          </w:divBdr>
          <w:divsChild>
            <w:div w:id="1883056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886234">
      <w:bodyDiv w:val="1"/>
      <w:marLeft w:val="0"/>
      <w:marRight w:val="0"/>
      <w:marTop w:val="0"/>
      <w:marBottom w:val="0"/>
      <w:divBdr>
        <w:top w:val="none" w:sz="0" w:space="0" w:color="auto"/>
        <w:left w:val="none" w:sz="0" w:space="0" w:color="auto"/>
        <w:bottom w:val="none" w:sz="0" w:space="0" w:color="auto"/>
        <w:right w:val="none" w:sz="0" w:space="0" w:color="auto"/>
      </w:divBdr>
      <w:divsChild>
        <w:div w:id="1336958043">
          <w:marLeft w:val="0"/>
          <w:marRight w:val="0"/>
          <w:marTop w:val="0"/>
          <w:marBottom w:val="0"/>
          <w:divBdr>
            <w:top w:val="none" w:sz="0" w:space="0" w:color="auto"/>
            <w:left w:val="none" w:sz="0" w:space="0" w:color="auto"/>
            <w:bottom w:val="none" w:sz="0" w:space="0" w:color="auto"/>
            <w:right w:val="none" w:sz="0" w:space="0" w:color="auto"/>
          </w:divBdr>
        </w:div>
      </w:divsChild>
    </w:div>
    <w:div w:id="763454939">
      <w:bodyDiv w:val="1"/>
      <w:marLeft w:val="0"/>
      <w:marRight w:val="0"/>
      <w:marTop w:val="0"/>
      <w:marBottom w:val="0"/>
      <w:divBdr>
        <w:top w:val="none" w:sz="0" w:space="0" w:color="auto"/>
        <w:left w:val="none" w:sz="0" w:space="0" w:color="auto"/>
        <w:bottom w:val="none" w:sz="0" w:space="0" w:color="auto"/>
        <w:right w:val="none" w:sz="0" w:space="0" w:color="auto"/>
      </w:divBdr>
      <w:divsChild>
        <w:div w:id="2136171858">
          <w:marLeft w:val="0"/>
          <w:marRight w:val="0"/>
          <w:marTop w:val="0"/>
          <w:marBottom w:val="0"/>
          <w:divBdr>
            <w:top w:val="none" w:sz="0" w:space="0" w:color="auto"/>
            <w:left w:val="none" w:sz="0" w:space="0" w:color="auto"/>
            <w:bottom w:val="none" w:sz="0" w:space="0" w:color="auto"/>
            <w:right w:val="none" w:sz="0" w:space="0" w:color="auto"/>
          </w:divBdr>
          <w:divsChild>
            <w:div w:id="459766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5929538">
      <w:bodyDiv w:val="1"/>
      <w:marLeft w:val="0"/>
      <w:marRight w:val="0"/>
      <w:marTop w:val="0"/>
      <w:marBottom w:val="0"/>
      <w:divBdr>
        <w:top w:val="none" w:sz="0" w:space="0" w:color="auto"/>
        <w:left w:val="none" w:sz="0" w:space="0" w:color="auto"/>
        <w:bottom w:val="none" w:sz="0" w:space="0" w:color="auto"/>
        <w:right w:val="none" w:sz="0" w:space="0" w:color="auto"/>
      </w:divBdr>
    </w:div>
    <w:div w:id="791292074">
      <w:bodyDiv w:val="1"/>
      <w:marLeft w:val="0"/>
      <w:marRight w:val="0"/>
      <w:marTop w:val="0"/>
      <w:marBottom w:val="0"/>
      <w:divBdr>
        <w:top w:val="none" w:sz="0" w:space="0" w:color="auto"/>
        <w:left w:val="none" w:sz="0" w:space="0" w:color="auto"/>
        <w:bottom w:val="none" w:sz="0" w:space="0" w:color="auto"/>
        <w:right w:val="none" w:sz="0" w:space="0" w:color="auto"/>
      </w:divBdr>
      <w:divsChild>
        <w:div w:id="477303971">
          <w:marLeft w:val="0"/>
          <w:marRight w:val="0"/>
          <w:marTop w:val="0"/>
          <w:marBottom w:val="0"/>
          <w:divBdr>
            <w:top w:val="none" w:sz="0" w:space="0" w:color="auto"/>
            <w:left w:val="none" w:sz="0" w:space="0" w:color="auto"/>
            <w:bottom w:val="none" w:sz="0" w:space="0" w:color="auto"/>
            <w:right w:val="none" w:sz="0" w:space="0" w:color="auto"/>
          </w:divBdr>
          <w:divsChild>
            <w:div w:id="195948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552865">
      <w:bodyDiv w:val="1"/>
      <w:marLeft w:val="0"/>
      <w:marRight w:val="0"/>
      <w:marTop w:val="0"/>
      <w:marBottom w:val="0"/>
      <w:divBdr>
        <w:top w:val="none" w:sz="0" w:space="0" w:color="auto"/>
        <w:left w:val="none" w:sz="0" w:space="0" w:color="auto"/>
        <w:bottom w:val="none" w:sz="0" w:space="0" w:color="auto"/>
        <w:right w:val="none" w:sz="0" w:space="0" w:color="auto"/>
      </w:divBdr>
      <w:divsChild>
        <w:div w:id="780535606">
          <w:marLeft w:val="0"/>
          <w:marRight w:val="0"/>
          <w:marTop w:val="0"/>
          <w:marBottom w:val="0"/>
          <w:divBdr>
            <w:top w:val="none" w:sz="0" w:space="0" w:color="auto"/>
            <w:left w:val="none" w:sz="0" w:space="0" w:color="auto"/>
            <w:bottom w:val="none" w:sz="0" w:space="0" w:color="auto"/>
            <w:right w:val="none" w:sz="0" w:space="0" w:color="auto"/>
          </w:divBdr>
          <w:divsChild>
            <w:div w:id="143592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4718532">
      <w:bodyDiv w:val="1"/>
      <w:marLeft w:val="0"/>
      <w:marRight w:val="0"/>
      <w:marTop w:val="0"/>
      <w:marBottom w:val="0"/>
      <w:divBdr>
        <w:top w:val="none" w:sz="0" w:space="0" w:color="auto"/>
        <w:left w:val="none" w:sz="0" w:space="0" w:color="auto"/>
        <w:bottom w:val="none" w:sz="0" w:space="0" w:color="auto"/>
        <w:right w:val="none" w:sz="0" w:space="0" w:color="auto"/>
      </w:divBdr>
      <w:divsChild>
        <w:div w:id="1526366171">
          <w:marLeft w:val="0"/>
          <w:marRight w:val="0"/>
          <w:marTop w:val="0"/>
          <w:marBottom w:val="0"/>
          <w:divBdr>
            <w:top w:val="none" w:sz="0" w:space="0" w:color="auto"/>
            <w:left w:val="none" w:sz="0" w:space="0" w:color="auto"/>
            <w:bottom w:val="none" w:sz="0" w:space="0" w:color="auto"/>
            <w:right w:val="none" w:sz="0" w:space="0" w:color="auto"/>
          </w:divBdr>
          <w:divsChild>
            <w:div w:id="499468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680937">
      <w:bodyDiv w:val="1"/>
      <w:marLeft w:val="0"/>
      <w:marRight w:val="0"/>
      <w:marTop w:val="0"/>
      <w:marBottom w:val="0"/>
      <w:divBdr>
        <w:top w:val="none" w:sz="0" w:space="0" w:color="auto"/>
        <w:left w:val="none" w:sz="0" w:space="0" w:color="auto"/>
        <w:bottom w:val="none" w:sz="0" w:space="0" w:color="auto"/>
        <w:right w:val="none" w:sz="0" w:space="0" w:color="auto"/>
      </w:divBdr>
      <w:divsChild>
        <w:div w:id="194001808">
          <w:marLeft w:val="0"/>
          <w:marRight w:val="0"/>
          <w:marTop w:val="0"/>
          <w:marBottom w:val="0"/>
          <w:divBdr>
            <w:top w:val="none" w:sz="0" w:space="0" w:color="auto"/>
            <w:left w:val="none" w:sz="0" w:space="0" w:color="auto"/>
            <w:bottom w:val="none" w:sz="0" w:space="0" w:color="auto"/>
            <w:right w:val="none" w:sz="0" w:space="0" w:color="auto"/>
          </w:divBdr>
          <w:divsChild>
            <w:div w:id="1159617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177571">
      <w:bodyDiv w:val="1"/>
      <w:marLeft w:val="0"/>
      <w:marRight w:val="0"/>
      <w:marTop w:val="0"/>
      <w:marBottom w:val="0"/>
      <w:divBdr>
        <w:top w:val="none" w:sz="0" w:space="0" w:color="auto"/>
        <w:left w:val="none" w:sz="0" w:space="0" w:color="auto"/>
        <w:bottom w:val="none" w:sz="0" w:space="0" w:color="auto"/>
        <w:right w:val="none" w:sz="0" w:space="0" w:color="auto"/>
      </w:divBdr>
      <w:divsChild>
        <w:div w:id="881403140">
          <w:marLeft w:val="0"/>
          <w:marRight w:val="0"/>
          <w:marTop w:val="0"/>
          <w:marBottom w:val="0"/>
          <w:divBdr>
            <w:top w:val="none" w:sz="0" w:space="0" w:color="auto"/>
            <w:left w:val="none" w:sz="0" w:space="0" w:color="auto"/>
            <w:bottom w:val="none" w:sz="0" w:space="0" w:color="auto"/>
            <w:right w:val="none" w:sz="0" w:space="0" w:color="auto"/>
          </w:divBdr>
          <w:divsChild>
            <w:div w:id="1983656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7401318">
      <w:bodyDiv w:val="1"/>
      <w:marLeft w:val="0"/>
      <w:marRight w:val="0"/>
      <w:marTop w:val="0"/>
      <w:marBottom w:val="0"/>
      <w:divBdr>
        <w:top w:val="none" w:sz="0" w:space="0" w:color="auto"/>
        <w:left w:val="none" w:sz="0" w:space="0" w:color="auto"/>
        <w:bottom w:val="none" w:sz="0" w:space="0" w:color="auto"/>
        <w:right w:val="none" w:sz="0" w:space="0" w:color="auto"/>
      </w:divBdr>
      <w:divsChild>
        <w:div w:id="316805369">
          <w:marLeft w:val="0"/>
          <w:marRight w:val="0"/>
          <w:marTop w:val="0"/>
          <w:marBottom w:val="0"/>
          <w:divBdr>
            <w:top w:val="none" w:sz="0" w:space="0" w:color="auto"/>
            <w:left w:val="none" w:sz="0" w:space="0" w:color="auto"/>
            <w:bottom w:val="none" w:sz="0" w:space="0" w:color="auto"/>
            <w:right w:val="none" w:sz="0" w:space="0" w:color="auto"/>
          </w:divBdr>
        </w:div>
      </w:divsChild>
    </w:div>
    <w:div w:id="852454330">
      <w:bodyDiv w:val="1"/>
      <w:marLeft w:val="0"/>
      <w:marRight w:val="0"/>
      <w:marTop w:val="0"/>
      <w:marBottom w:val="0"/>
      <w:divBdr>
        <w:top w:val="none" w:sz="0" w:space="0" w:color="auto"/>
        <w:left w:val="none" w:sz="0" w:space="0" w:color="auto"/>
        <w:bottom w:val="none" w:sz="0" w:space="0" w:color="auto"/>
        <w:right w:val="none" w:sz="0" w:space="0" w:color="auto"/>
      </w:divBdr>
      <w:divsChild>
        <w:div w:id="569846278">
          <w:marLeft w:val="0"/>
          <w:marRight w:val="0"/>
          <w:marTop w:val="0"/>
          <w:marBottom w:val="0"/>
          <w:divBdr>
            <w:top w:val="none" w:sz="0" w:space="0" w:color="auto"/>
            <w:left w:val="none" w:sz="0" w:space="0" w:color="auto"/>
            <w:bottom w:val="none" w:sz="0" w:space="0" w:color="auto"/>
            <w:right w:val="none" w:sz="0" w:space="0" w:color="auto"/>
          </w:divBdr>
        </w:div>
      </w:divsChild>
    </w:div>
    <w:div w:id="873737670">
      <w:bodyDiv w:val="1"/>
      <w:marLeft w:val="0"/>
      <w:marRight w:val="0"/>
      <w:marTop w:val="0"/>
      <w:marBottom w:val="0"/>
      <w:divBdr>
        <w:top w:val="none" w:sz="0" w:space="0" w:color="auto"/>
        <w:left w:val="none" w:sz="0" w:space="0" w:color="auto"/>
        <w:bottom w:val="none" w:sz="0" w:space="0" w:color="auto"/>
        <w:right w:val="none" w:sz="0" w:space="0" w:color="auto"/>
      </w:divBdr>
    </w:div>
    <w:div w:id="875629299">
      <w:bodyDiv w:val="1"/>
      <w:marLeft w:val="0"/>
      <w:marRight w:val="0"/>
      <w:marTop w:val="0"/>
      <w:marBottom w:val="0"/>
      <w:divBdr>
        <w:top w:val="none" w:sz="0" w:space="0" w:color="auto"/>
        <w:left w:val="none" w:sz="0" w:space="0" w:color="auto"/>
        <w:bottom w:val="none" w:sz="0" w:space="0" w:color="auto"/>
        <w:right w:val="none" w:sz="0" w:space="0" w:color="auto"/>
      </w:divBdr>
      <w:divsChild>
        <w:div w:id="631254397">
          <w:marLeft w:val="0"/>
          <w:marRight w:val="0"/>
          <w:marTop w:val="0"/>
          <w:marBottom w:val="0"/>
          <w:divBdr>
            <w:top w:val="none" w:sz="0" w:space="0" w:color="auto"/>
            <w:left w:val="none" w:sz="0" w:space="0" w:color="auto"/>
            <w:bottom w:val="none" w:sz="0" w:space="0" w:color="auto"/>
            <w:right w:val="none" w:sz="0" w:space="0" w:color="auto"/>
          </w:divBdr>
        </w:div>
      </w:divsChild>
    </w:div>
    <w:div w:id="880635301">
      <w:bodyDiv w:val="1"/>
      <w:marLeft w:val="0"/>
      <w:marRight w:val="0"/>
      <w:marTop w:val="0"/>
      <w:marBottom w:val="0"/>
      <w:divBdr>
        <w:top w:val="none" w:sz="0" w:space="0" w:color="auto"/>
        <w:left w:val="none" w:sz="0" w:space="0" w:color="auto"/>
        <w:bottom w:val="none" w:sz="0" w:space="0" w:color="auto"/>
        <w:right w:val="none" w:sz="0" w:space="0" w:color="auto"/>
      </w:divBdr>
    </w:div>
    <w:div w:id="899024021">
      <w:bodyDiv w:val="1"/>
      <w:marLeft w:val="0"/>
      <w:marRight w:val="0"/>
      <w:marTop w:val="0"/>
      <w:marBottom w:val="0"/>
      <w:divBdr>
        <w:top w:val="none" w:sz="0" w:space="0" w:color="auto"/>
        <w:left w:val="none" w:sz="0" w:space="0" w:color="auto"/>
        <w:bottom w:val="none" w:sz="0" w:space="0" w:color="auto"/>
        <w:right w:val="none" w:sz="0" w:space="0" w:color="auto"/>
      </w:divBdr>
      <w:divsChild>
        <w:div w:id="1016888750">
          <w:marLeft w:val="0"/>
          <w:marRight w:val="0"/>
          <w:marTop w:val="0"/>
          <w:marBottom w:val="0"/>
          <w:divBdr>
            <w:top w:val="none" w:sz="0" w:space="0" w:color="auto"/>
            <w:left w:val="none" w:sz="0" w:space="0" w:color="auto"/>
            <w:bottom w:val="none" w:sz="0" w:space="0" w:color="auto"/>
            <w:right w:val="none" w:sz="0" w:space="0" w:color="auto"/>
          </w:divBdr>
        </w:div>
      </w:divsChild>
    </w:div>
    <w:div w:id="908078424">
      <w:bodyDiv w:val="1"/>
      <w:marLeft w:val="0"/>
      <w:marRight w:val="0"/>
      <w:marTop w:val="0"/>
      <w:marBottom w:val="0"/>
      <w:divBdr>
        <w:top w:val="none" w:sz="0" w:space="0" w:color="auto"/>
        <w:left w:val="none" w:sz="0" w:space="0" w:color="auto"/>
        <w:bottom w:val="none" w:sz="0" w:space="0" w:color="auto"/>
        <w:right w:val="none" w:sz="0" w:space="0" w:color="auto"/>
      </w:divBdr>
    </w:div>
    <w:div w:id="908537024">
      <w:bodyDiv w:val="1"/>
      <w:marLeft w:val="0"/>
      <w:marRight w:val="0"/>
      <w:marTop w:val="0"/>
      <w:marBottom w:val="0"/>
      <w:divBdr>
        <w:top w:val="none" w:sz="0" w:space="0" w:color="auto"/>
        <w:left w:val="none" w:sz="0" w:space="0" w:color="auto"/>
        <w:bottom w:val="none" w:sz="0" w:space="0" w:color="auto"/>
        <w:right w:val="none" w:sz="0" w:space="0" w:color="auto"/>
      </w:divBdr>
      <w:divsChild>
        <w:div w:id="819344065">
          <w:marLeft w:val="0"/>
          <w:marRight w:val="0"/>
          <w:marTop w:val="0"/>
          <w:marBottom w:val="0"/>
          <w:divBdr>
            <w:top w:val="none" w:sz="0" w:space="0" w:color="auto"/>
            <w:left w:val="none" w:sz="0" w:space="0" w:color="auto"/>
            <w:bottom w:val="none" w:sz="0" w:space="0" w:color="auto"/>
            <w:right w:val="none" w:sz="0" w:space="0" w:color="auto"/>
          </w:divBdr>
        </w:div>
      </w:divsChild>
    </w:div>
    <w:div w:id="925067635">
      <w:bodyDiv w:val="1"/>
      <w:marLeft w:val="0"/>
      <w:marRight w:val="0"/>
      <w:marTop w:val="0"/>
      <w:marBottom w:val="0"/>
      <w:divBdr>
        <w:top w:val="none" w:sz="0" w:space="0" w:color="auto"/>
        <w:left w:val="none" w:sz="0" w:space="0" w:color="auto"/>
        <w:bottom w:val="none" w:sz="0" w:space="0" w:color="auto"/>
        <w:right w:val="none" w:sz="0" w:space="0" w:color="auto"/>
      </w:divBdr>
    </w:div>
    <w:div w:id="930116097">
      <w:bodyDiv w:val="1"/>
      <w:marLeft w:val="0"/>
      <w:marRight w:val="0"/>
      <w:marTop w:val="0"/>
      <w:marBottom w:val="0"/>
      <w:divBdr>
        <w:top w:val="none" w:sz="0" w:space="0" w:color="auto"/>
        <w:left w:val="none" w:sz="0" w:space="0" w:color="auto"/>
        <w:bottom w:val="none" w:sz="0" w:space="0" w:color="auto"/>
        <w:right w:val="none" w:sz="0" w:space="0" w:color="auto"/>
      </w:divBdr>
      <w:divsChild>
        <w:div w:id="2137287665">
          <w:marLeft w:val="0"/>
          <w:marRight w:val="0"/>
          <w:marTop w:val="0"/>
          <w:marBottom w:val="0"/>
          <w:divBdr>
            <w:top w:val="none" w:sz="0" w:space="0" w:color="auto"/>
            <w:left w:val="none" w:sz="0" w:space="0" w:color="auto"/>
            <w:bottom w:val="none" w:sz="0" w:space="0" w:color="auto"/>
            <w:right w:val="none" w:sz="0" w:space="0" w:color="auto"/>
          </w:divBdr>
        </w:div>
      </w:divsChild>
    </w:div>
    <w:div w:id="938410722">
      <w:bodyDiv w:val="1"/>
      <w:marLeft w:val="0"/>
      <w:marRight w:val="0"/>
      <w:marTop w:val="0"/>
      <w:marBottom w:val="0"/>
      <w:divBdr>
        <w:top w:val="none" w:sz="0" w:space="0" w:color="auto"/>
        <w:left w:val="none" w:sz="0" w:space="0" w:color="auto"/>
        <w:bottom w:val="none" w:sz="0" w:space="0" w:color="auto"/>
        <w:right w:val="none" w:sz="0" w:space="0" w:color="auto"/>
      </w:divBdr>
      <w:divsChild>
        <w:div w:id="1815903552">
          <w:marLeft w:val="0"/>
          <w:marRight w:val="0"/>
          <w:marTop w:val="0"/>
          <w:marBottom w:val="0"/>
          <w:divBdr>
            <w:top w:val="none" w:sz="0" w:space="0" w:color="auto"/>
            <w:left w:val="none" w:sz="0" w:space="0" w:color="auto"/>
            <w:bottom w:val="none" w:sz="0" w:space="0" w:color="auto"/>
            <w:right w:val="none" w:sz="0" w:space="0" w:color="auto"/>
          </w:divBdr>
        </w:div>
      </w:divsChild>
    </w:div>
    <w:div w:id="964771839">
      <w:bodyDiv w:val="1"/>
      <w:marLeft w:val="0"/>
      <w:marRight w:val="0"/>
      <w:marTop w:val="0"/>
      <w:marBottom w:val="0"/>
      <w:divBdr>
        <w:top w:val="none" w:sz="0" w:space="0" w:color="auto"/>
        <w:left w:val="none" w:sz="0" w:space="0" w:color="auto"/>
        <w:bottom w:val="none" w:sz="0" w:space="0" w:color="auto"/>
        <w:right w:val="none" w:sz="0" w:space="0" w:color="auto"/>
      </w:divBdr>
      <w:divsChild>
        <w:div w:id="415439215">
          <w:marLeft w:val="0"/>
          <w:marRight w:val="0"/>
          <w:marTop w:val="0"/>
          <w:marBottom w:val="0"/>
          <w:divBdr>
            <w:top w:val="none" w:sz="0" w:space="0" w:color="auto"/>
            <w:left w:val="none" w:sz="0" w:space="0" w:color="auto"/>
            <w:bottom w:val="none" w:sz="0" w:space="0" w:color="auto"/>
            <w:right w:val="none" w:sz="0" w:space="0" w:color="auto"/>
          </w:divBdr>
        </w:div>
      </w:divsChild>
    </w:div>
    <w:div w:id="978150108">
      <w:bodyDiv w:val="1"/>
      <w:marLeft w:val="0"/>
      <w:marRight w:val="0"/>
      <w:marTop w:val="0"/>
      <w:marBottom w:val="0"/>
      <w:divBdr>
        <w:top w:val="none" w:sz="0" w:space="0" w:color="auto"/>
        <w:left w:val="none" w:sz="0" w:space="0" w:color="auto"/>
        <w:bottom w:val="none" w:sz="0" w:space="0" w:color="auto"/>
        <w:right w:val="none" w:sz="0" w:space="0" w:color="auto"/>
      </w:divBdr>
    </w:div>
    <w:div w:id="983125224">
      <w:bodyDiv w:val="1"/>
      <w:marLeft w:val="0"/>
      <w:marRight w:val="0"/>
      <w:marTop w:val="0"/>
      <w:marBottom w:val="0"/>
      <w:divBdr>
        <w:top w:val="none" w:sz="0" w:space="0" w:color="auto"/>
        <w:left w:val="none" w:sz="0" w:space="0" w:color="auto"/>
        <w:bottom w:val="none" w:sz="0" w:space="0" w:color="auto"/>
        <w:right w:val="none" w:sz="0" w:space="0" w:color="auto"/>
      </w:divBdr>
    </w:div>
    <w:div w:id="994451268">
      <w:bodyDiv w:val="1"/>
      <w:marLeft w:val="0"/>
      <w:marRight w:val="0"/>
      <w:marTop w:val="0"/>
      <w:marBottom w:val="0"/>
      <w:divBdr>
        <w:top w:val="none" w:sz="0" w:space="0" w:color="auto"/>
        <w:left w:val="none" w:sz="0" w:space="0" w:color="auto"/>
        <w:bottom w:val="none" w:sz="0" w:space="0" w:color="auto"/>
        <w:right w:val="none" w:sz="0" w:space="0" w:color="auto"/>
      </w:divBdr>
      <w:divsChild>
        <w:div w:id="984507274">
          <w:marLeft w:val="0"/>
          <w:marRight w:val="0"/>
          <w:marTop w:val="0"/>
          <w:marBottom w:val="0"/>
          <w:divBdr>
            <w:top w:val="none" w:sz="0" w:space="0" w:color="auto"/>
            <w:left w:val="none" w:sz="0" w:space="0" w:color="auto"/>
            <w:bottom w:val="none" w:sz="0" w:space="0" w:color="auto"/>
            <w:right w:val="none" w:sz="0" w:space="0" w:color="auto"/>
          </w:divBdr>
          <w:divsChild>
            <w:div w:id="91895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5225554">
      <w:bodyDiv w:val="1"/>
      <w:marLeft w:val="0"/>
      <w:marRight w:val="0"/>
      <w:marTop w:val="0"/>
      <w:marBottom w:val="0"/>
      <w:divBdr>
        <w:top w:val="none" w:sz="0" w:space="0" w:color="auto"/>
        <w:left w:val="none" w:sz="0" w:space="0" w:color="auto"/>
        <w:bottom w:val="none" w:sz="0" w:space="0" w:color="auto"/>
        <w:right w:val="none" w:sz="0" w:space="0" w:color="auto"/>
      </w:divBdr>
      <w:divsChild>
        <w:div w:id="981346315">
          <w:marLeft w:val="0"/>
          <w:marRight w:val="0"/>
          <w:marTop w:val="0"/>
          <w:marBottom w:val="0"/>
          <w:divBdr>
            <w:top w:val="none" w:sz="0" w:space="0" w:color="auto"/>
            <w:left w:val="none" w:sz="0" w:space="0" w:color="auto"/>
            <w:bottom w:val="none" w:sz="0" w:space="0" w:color="auto"/>
            <w:right w:val="none" w:sz="0" w:space="0" w:color="auto"/>
          </w:divBdr>
        </w:div>
      </w:divsChild>
    </w:div>
    <w:div w:id="1080256956">
      <w:bodyDiv w:val="1"/>
      <w:marLeft w:val="0"/>
      <w:marRight w:val="0"/>
      <w:marTop w:val="0"/>
      <w:marBottom w:val="0"/>
      <w:divBdr>
        <w:top w:val="none" w:sz="0" w:space="0" w:color="auto"/>
        <w:left w:val="none" w:sz="0" w:space="0" w:color="auto"/>
        <w:bottom w:val="none" w:sz="0" w:space="0" w:color="auto"/>
        <w:right w:val="none" w:sz="0" w:space="0" w:color="auto"/>
      </w:divBdr>
    </w:div>
    <w:div w:id="1086804664">
      <w:bodyDiv w:val="1"/>
      <w:marLeft w:val="0"/>
      <w:marRight w:val="0"/>
      <w:marTop w:val="0"/>
      <w:marBottom w:val="0"/>
      <w:divBdr>
        <w:top w:val="none" w:sz="0" w:space="0" w:color="auto"/>
        <w:left w:val="none" w:sz="0" w:space="0" w:color="auto"/>
        <w:bottom w:val="none" w:sz="0" w:space="0" w:color="auto"/>
        <w:right w:val="none" w:sz="0" w:space="0" w:color="auto"/>
      </w:divBdr>
      <w:divsChild>
        <w:div w:id="280966369">
          <w:marLeft w:val="0"/>
          <w:marRight w:val="0"/>
          <w:marTop w:val="0"/>
          <w:marBottom w:val="0"/>
          <w:divBdr>
            <w:top w:val="none" w:sz="0" w:space="0" w:color="auto"/>
            <w:left w:val="none" w:sz="0" w:space="0" w:color="auto"/>
            <w:bottom w:val="none" w:sz="0" w:space="0" w:color="auto"/>
            <w:right w:val="none" w:sz="0" w:space="0" w:color="auto"/>
          </w:divBdr>
        </w:div>
      </w:divsChild>
    </w:div>
    <w:div w:id="1098140566">
      <w:bodyDiv w:val="1"/>
      <w:marLeft w:val="0"/>
      <w:marRight w:val="0"/>
      <w:marTop w:val="0"/>
      <w:marBottom w:val="0"/>
      <w:divBdr>
        <w:top w:val="none" w:sz="0" w:space="0" w:color="auto"/>
        <w:left w:val="none" w:sz="0" w:space="0" w:color="auto"/>
        <w:bottom w:val="none" w:sz="0" w:space="0" w:color="auto"/>
        <w:right w:val="none" w:sz="0" w:space="0" w:color="auto"/>
      </w:divBdr>
      <w:divsChild>
        <w:div w:id="1427799894">
          <w:marLeft w:val="0"/>
          <w:marRight w:val="0"/>
          <w:marTop w:val="0"/>
          <w:marBottom w:val="0"/>
          <w:divBdr>
            <w:top w:val="none" w:sz="0" w:space="0" w:color="auto"/>
            <w:left w:val="none" w:sz="0" w:space="0" w:color="auto"/>
            <w:bottom w:val="none" w:sz="0" w:space="0" w:color="auto"/>
            <w:right w:val="none" w:sz="0" w:space="0" w:color="auto"/>
          </w:divBdr>
          <w:divsChild>
            <w:div w:id="1317369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2944891">
      <w:bodyDiv w:val="1"/>
      <w:marLeft w:val="0"/>
      <w:marRight w:val="0"/>
      <w:marTop w:val="0"/>
      <w:marBottom w:val="0"/>
      <w:divBdr>
        <w:top w:val="none" w:sz="0" w:space="0" w:color="auto"/>
        <w:left w:val="none" w:sz="0" w:space="0" w:color="auto"/>
        <w:bottom w:val="none" w:sz="0" w:space="0" w:color="auto"/>
        <w:right w:val="none" w:sz="0" w:space="0" w:color="auto"/>
      </w:divBdr>
      <w:divsChild>
        <w:div w:id="1218738987">
          <w:marLeft w:val="0"/>
          <w:marRight w:val="0"/>
          <w:marTop w:val="0"/>
          <w:marBottom w:val="0"/>
          <w:divBdr>
            <w:top w:val="none" w:sz="0" w:space="0" w:color="auto"/>
            <w:left w:val="none" w:sz="0" w:space="0" w:color="auto"/>
            <w:bottom w:val="none" w:sz="0" w:space="0" w:color="auto"/>
            <w:right w:val="none" w:sz="0" w:space="0" w:color="auto"/>
          </w:divBdr>
          <w:divsChild>
            <w:div w:id="2080591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1825774">
      <w:bodyDiv w:val="1"/>
      <w:marLeft w:val="0"/>
      <w:marRight w:val="0"/>
      <w:marTop w:val="0"/>
      <w:marBottom w:val="0"/>
      <w:divBdr>
        <w:top w:val="none" w:sz="0" w:space="0" w:color="auto"/>
        <w:left w:val="none" w:sz="0" w:space="0" w:color="auto"/>
        <w:bottom w:val="none" w:sz="0" w:space="0" w:color="auto"/>
        <w:right w:val="none" w:sz="0" w:space="0" w:color="auto"/>
      </w:divBdr>
      <w:divsChild>
        <w:div w:id="231694244">
          <w:marLeft w:val="0"/>
          <w:marRight w:val="0"/>
          <w:marTop w:val="0"/>
          <w:marBottom w:val="0"/>
          <w:divBdr>
            <w:top w:val="none" w:sz="0" w:space="0" w:color="auto"/>
            <w:left w:val="none" w:sz="0" w:space="0" w:color="auto"/>
            <w:bottom w:val="none" w:sz="0" w:space="0" w:color="auto"/>
            <w:right w:val="none" w:sz="0" w:space="0" w:color="auto"/>
          </w:divBdr>
        </w:div>
      </w:divsChild>
    </w:div>
    <w:div w:id="1133014796">
      <w:bodyDiv w:val="1"/>
      <w:marLeft w:val="0"/>
      <w:marRight w:val="0"/>
      <w:marTop w:val="0"/>
      <w:marBottom w:val="0"/>
      <w:divBdr>
        <w:top w:val="none" w:sz="0" w:space="0" w:color="auto"/>
        <w:left w:val="none" w:sz="0" w:space="0" w:color="auto"/>
        <w:bottom w:val="none" w:sz="0" w:space="0" w:color="auto"/>
        <w:right w:val="none" w:sz="0" w:space="0" w:color="auto"/>
      </w:divBdr>
    </w:div>
    <w:div w:id="1140994838">
      <w:bodyDiv w:val="1"/>
      <w:marLeft w:val="0"/>
      <w:marRight w:val="0"/>
      <w:marTop w:val="0"/>
      <w:marBottom w:val="0"/>
      <w:divBdr>
        <w:top w:val="none" w:sz="0" w:space="0" w:color="auto"/>
        <w:left w:val="none" w:sz="0" w:space="0" w:color="auto"/>
        <w:bottom w:val="none" w:sz="0" w:space="0" w:color="auto"/>
        <w:right w:val="none" w:sz="0" w:space="0" w:color="auto"/>
      </w:divBdr>
      <w:divsChild>
        <w:div w:id="472721846">
          <w:marLeft w:val="0"/>
          <w:marRight w:val="0"/>
          <w:marTop w:val="0"/>
          <w:marBottom w:val="0"/>
          <w:divBdr>
            <w:top w:val="none" w:sz="0" w:space="0" w:color="auto"/>
            <w:left w:val="none" w:sz="0" w:space="0" w:color="auto"/>
            <w:bottom w:val="none" w:sz="0" w:space="0" w:color="auto"/>
            <w:right w:val="none" w:sz="0" w:space="0" w:color="auto"/>
          </w:divBdr>
          <w:divsChild>
            <w:div w:id="942613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9591261">
      <w:bodyDiv w:val="1"/>
      <w:marLeft w:val="0"/>
      <w:marRight w:val="0"/>
      <w:marTop w:val="0"/>
      <w:marBottom w:val="0"/>
      <w:divBdr>
        <w:top w:val="none" w:sz="0" w:space="0" w:color="auto"/>
        <w:left w:val="none" w:sz="0" w:space="0" w:color="auto"/>
        <w:bottom w:val="none" w:sz="0" w:space="0" w:color="auto"/>
        <w:right w:val="none" w:sz="0" w:space="0" w:color="auto"/>
      </w:divBdr>
      <w:divsChild>
        <w:div w:id="1827161041">
          <w:marLeft w:val="0"/>
          <w:marRight w:val="0"/>
          <w:marTop w:val="0"/>
          <w:marBottom w:val="0"/>
          <w:divBdr>
            <w:top w:val="none" w:sz="0" w:space="0" w:color="auto"/>
            <w:left w:val="none" w:sz="0" w:space="0" w:color="auto"/>
            <w:bottom w:val="none" w:sz="0" w:space="0" w:color="auto"/>
            <w:right w:val="none" w:sz="0" w:space="0" w:color="auto"/>
          </w:divBdr>
          <w:divsChild>
            <w:div w:id="100493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924137">
      <w:bodyDiv w:val="1"/>
      <w:marLeft w:val="0"/>
      <w:marRight w:val="0"/>
      <w:marTop w:val="0"/>
      <w:marBottom w:val="0"/>
      <w:divBdr>
        <w:top w:val="none" w:sz="0" w:space="0" w:color="auto"/>
        <w:left w:val="none" w:sz="0" w:space="0" w:color="auto"/>
        <w:bottom w:val="none" w:sz="0" w:space="0" w:color="auto"/>
        <w:right w:val="none" w:sz="0" w:space="0" w:color="auto"/>
      </w:divBdr>
      <w:divsChild>
        <w:div w:id="1305966535">
          <w:marLeft w:val="0"/>
          <w:marRight w:val="0"/>
          <w:marTop w:val="0"/>
          <w:marBottom w:val="0"/>
          <w:divBdr>
            <w:top w:val="none" w:sz="0" w:space="0" w:color="auto"/>
            <w:left w:val="none" w:sz="0" w:space="0" w:color="auto"/>
            <w:bottom w:val="none" w:sz="0" w:space="0" w:color="auto"/>
            <w:right w:val="none" w:sz="0" w:space="0" w:color="auto"/>
          </w:divBdr>
          <w:divsChild>
            <w:div w:id="329137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6386020">
      <w:bodyDiv w:val="1"/>
      <w:marLeft w:val="0"/>
      <w:marRight w:val="0"/>
      <w:marTop w:val="0"/>
      <w:marBottom w:val="0"/>
      <w:divBdr>
        <w:top w:val="none" w:sz="0" w:space="0" w:color="auto"/>
        <w:left w:val="none" w:sz="0" w:space="0" w:color="auto"/>
        <w:bottom w:val="none" w:sz="0" w:space="0" w:color="auto"/>
        <w:right w:val="none" w:sz="0" w:space="0" w:color="auto"/>
      </w:divBdr>
      <w:divsChild>
        <w:div w:id="1804276816">
          <w:marLeft w:val="0"/>
          <w:marRight w:val="0"/>
          <w:marTop w:val="0"/>
          <w:marBottom w:val="0"/>
          <w:divBdr>
            <w:top w:val="none" w:sz="0" w:space="0" w:color="auto"/>
            <w:left w:val="none" w:sz="0" w:space="0" w:color="auto"/>
            <w:bottom w:val="none" w:sz="0" w:space="0" w:color="auto"/>
            <w:right w:val="none" w:sz="0" w:space="0" w:color="auto"/>
          </w:divBdr>
          <w:divsChild>
            <w:div w:id="2055078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948825">
      <w:bodyDiv w:val="1"/>
      <w:marLeft w:val="0"/>
      <w:marRight w:val="0"/>
      <w:marTop w:val="0"/>
      <w:marBottom w:val="0"/>
      <w:divBdr>
        <w:top w:val="none" w:sz="0" w:space="0" w:color="auto"/>
        <w:left w:val="none" w:sz="0" w:space="0" w:color="auto"/>
        <w:bottom w:val="none" w:sz="0" w:space="0" w:color="auto"/>
        <w:right w:val="none" w:sz="0" w:space="0" w:color="auto"/>
      </w:divBdr>
      <w:divsChild>
        <w:div w:id="824274143">
          <w:marLeft w:val="0"/>
          <w:marRight w:val="0"/>
          <w:marTop w:val="0"/>
          <w:marBottom w:val="0"/>
          <w:divBdr>
            <w:top w:val="none" w:sz="0" w:space="0" w:color="auto"/>
            <w:left w:val="none" w:sz="0" w:space="0" w:color="auto"/>
            <w:bottom w:val="none" w:sz="0" w:space="0" w:color="auto"/>
            <w:right w:val="none" w:sz="0" w:space="0" w:color="auto"/>
          </w:divBdr>
          <w:divsChild>
            <w:div w:id="1928616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4735253">
      <w:bodyDiv w:val="1"/>
      <w:marLeft w:val="0"/>
      <w:marRight w:val="0"/>
      <w:marTop w:val="0"/>
      <w:marBottom w:val="0"/>
      <w:divBdr>
        <w:top w:val="none" w:sz="0" w:space="0" w:color="auto"/>
        <w:left w:val="none" w:sz="0" w:space="0" w:color="auto"/>
        <w:bottom w:val="none" w:sz="0" w:space="0" w:color="auto"/>
        <w:right w:val="none" w:sz="0" w:space="0" w:color="auto"/>
      </w:divBdr>
      <w:divsChild>
        <w:div w:id="51782627">
          <w:marLeft w:val="0"/>
          <w:marRight w:val="0"/>
          <w:marTop w:val="0"/>
          <w:marBottom w:val="0"/>
          <w:divBdr>
            <w:top w:val="none" w:sz="0" w:space="0" w:color="auto"/>
            <w:left w:val="none" w:sz="0" w:space="0" w:color="auto"/>
            <w:bottom w:val="none" w:sz="0" w:space="0" w:color="auto"/>
            <w:right w:val="none" w:sz="0" w:space="0" w:color="auto"/>
          </w:divBdr>
          <w:divsChild>
            <w:div w:id="862327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9993988">
      <w:bodyDiv w:val="1"/>
      <w:marLeft w:val="0"/>
      <w:marRight w:val="0"/>
      <w:marTop w:val="0"/>
      <w:marBottom w:val="0"/>
      <w:divBdr>
        <w:top w:val="none" w:sz="0" w:space="0" w:color="auto"/>
        <w:left w:val="none" w:sz="0" w:space="0" w:color="auto"/>
        <w:bottom w:val="none" w:sz="0" w:space="0" w:color="auto"/>
        <w:right w:val="none" w:sz="0" w:space="0" w:color="auto"/>
      </w:divBdr>
      <w:divsChild>
        <w:div w:id="1038819385">
          <w:marLeft w:val="0"/>
          <w:marRight w:val="0"/>
          <w:marTop w:val="0"/>
          <w:marBottom w:val="0"/>
          <w:divBdr>
            <w:top w:val="none" w:sz="0" w:space="0" w:color="auto"/>
            <w:left w:val="none" w:sz="0" w:space="0" w:color="auto"/>
            <w:bottom w:val="none" w:sz="0" w:space="0" w:color="auto"/>
            <w:right w:val="none" w:sz="0" w:space="0" w:color="auto"/>
          </w:divBdr>
          <w:divsChild>
            <w:div w:id="1064913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698760">
      <w:bodyDiv w:val="1"/>
      <w:marLeft w:val="0"/>
      <w:marRight w:val="0"/>
      <w:marTop w:val="0"/>
      <w:marBottom w:val="0"/>
      <w:divBdr>
        <w:top w:val="none" w:sz="0" w:space="0" w:color="auto"/>
        <w:left w:val="none" w:sz="0" w:space="0" w:color="auto"/>
        <w:bottom w:val="none" w:sz="0" w:space="0" w:color="auto"/>
        <w:right w:val="none" w:sz="0" w:space="0" w:color="auto"/>
      </w:divBdr>
      <w:divsChild>
        <w:div w:id="1186947631">
          <w:marLeft w:val="0"/>
          <w:marRight w:val="0"/>
          <w:marTop w:val="0"/>
          <w:marBottom w:val="0"/>
          <w:divBdr>
            <w:top w:val="none" w:sz="0" w:space="0" w:color="auto"/>
            <w:left w:val="none" w:sz="0" w:space="0" w:color="auto"/>
            <w:bottom w:val="none" w:sz="0" w:space="0" w:color="auto"/>
            <w:right w:val="none" w:sz="0" w:space="0" w:color="auto"/>
          </w:divBdr>
        </w:div>
      </w:divsChild>
    </w:div>
    <w:div w:id="1234513175">
      <w:bodyDiv w:val="1"/>
      <w:marLeft w:val="0"/>
      <w:marRight w:val="0"/>
      <w:marTop w:val="0"/>
      <w:marBottom w:val="0"/>
      <w:divBdr>
        <w:top w:val="none" w:sz="0" w:space="0" w:color="auto"/>
        <w:left w:val="none" w:sz="0" w:space="0" w:color="auto"/>
        <w:bottom w:val="none" w:sz="0" w:space="0" w:color="auto"/>
        <w:right w:val="none" w:sz="0" w:space="0" w:color="auto"/>
      </w:divBdr>
      <w:divsChild>
        <w:div w:id="1859007573">
          <w:marLeft w:val="0"/>
          <w:marRight w:val="0"/>
          <w:marTop w:val="0"/>
          <w:marBottom w:val="0"/>
          <w:divBdr>
            <w:top w:val="none" w:sz="0" w:space="0" w:color="auto"/>
            <w:left w:val="none" w:sz="0" w:space="0" w:color="auto"/>
            <w:bottom w:val="none" w:sz="0" w:space="0" w:color="auto"/>
            <w:right w:val="none" w:sz="0" w:space="0" w:color="auto"/>
          </w:divBdr>
          <w:divsChild>
            <w:div w:id="1081559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155965">
      <w:bodyDiv w:val="1"/>
      <w:marLeft w:val="0"/>
      <w:marRight w:val="0"/>
      <w:marTop w:val="0"/>
      <w:marBottom w:val="0"/>
      <w:divBdr>
        <w:top w:val="none" w:sz="0" w:space="0" w:color="auto"/>
        <w:left w:val="none" w:sz="0" w:space="0" w:color="auto"/>
        <w:bottom w:val="none" w:sz="0" w:space="0" w:color="auto"/>
        <w:right w:val="none" w:sz="0" w:space="0" w:color="auto"/>
      </w:divBdr>
      <w:divsChild>
        <w:div w:id="1513105643">
          <w:marLeft w:val="0"/>
          <w:marRight w:val="0"/>
          <w:marTop w:val="0"/>
          <w:marBottom w:val="0"/>
          <w:divBdr>
            <w:top w:val="none" w:sz="0" w:space="0" w:color="auto"/>
            <w:left w:val="none" w:sz="0" w:space="0" w:color="auto"/>
            <w:bottom w:val="none" w:sz="0" w:space="0" w:color="auto"/>
            <w:right w:val="none" w:sz="0" w:space="0" w:color="auto"/>
          </w:divBdr>
        </w:div>
      </w:divsChild>
    </w:div>
    <w:div w:id="1266692859">
      <w:bodyDiv w:val="1"/>
      <w:marLeft w:val="0"/>
      <w:marRight w:val="0"/>
      <w:marTop w:val="0"/>
      <w:marBottom w:val="0"/>
      <w:divBdr>
        <w:top w:val="none" w:sz="0" w:space="0" w:color="auto"/>
        <w:left w:val="none" w:sz="0" w:space="0" w:color="auto"/>
        <w:bottom w:val="none" w:sz="0" w:space="0" w:color="auto"/>
        <w:right w:val="none" w:sz="0" w:space="0" w:color="auto"/>
      </w:divBdr>
      <w:divsChild>
        <w:div w:id="35930692">
          <w:marLeft w:val="0"/>
          <w:marRight w:val="0"/>
          <w:marTop w:val="0"/>
          <w:marBottom w:val="0"/>
          <w:divBdr>
            <w:top w:val="none" w:sz="0" w:space="0" w:color="auto"/>
            <w:left w:val="none" w:sz="0" w:space="0" w:color="auto"/>
            <w:bottom w:val="none" w:sz="0" w:space="0" w:color="auto"/>
            <w:right w:val="none" w:sz="0" w:space="0" w:color="auto"/>
          </w:divBdr>
          <w:divsChild>
            <w:div w:id="334846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691000">
      <w:bodyDiv w:val="1"/>
      <w:marLeft w:val="0"/>
      <w:marRight w:val="0"/>
      <w:marTop w:val="0"/>
      <w:marBottom w:val="0"/>
      <w:divBdr>
        <w:top w:val="none" w:sz="0" w:space="0" w:color="auto"/>
        <w:left w:val="none" w:sz="0" w:space="0" w:color="auto"/>
        <w:bottom w:val="none" w:sz="0" w:space="0" w:color="auto"/>
        <w:right w:val="none" w:sz="0" w:space="0" w:color="auto"/>
      </w:divBdr>
      <w:divsChild>
        <w:div w:id="66612394">
          <w:marLeft w:val="0"/>
          <w:marRight w:val="0"/>
          <w:marTop w:val="0"/>
          <w:marBottom w:val="0"/>
          <w:divBdr>
            <w:top w:val="none" w:sz="0" w:space="0" w:color="auto"/>
            <w:left w:val="none" w:sz="0" w:space="0" w:color="auto"/>
            <w:bottom w:val="none" w:sz="0" w:space="0" w:color="auto"/>
            <w:right w:val="none" w:sz="0" w:space="0" w:color="auto"/>
          </w:divBdr>
        </w:div>
      </w:divsChild>
    </w:div>
    <w:div w:id="1291786319">
      <w:bodyDiv w:val="1"/>
      <w:marLeft w:val="0"/>
      <w:marRight w:val="0"/>
      <w:marTop w:val="0"/>
      <w:marBottom w:val="0"/>
      <w:divBdr>
        <w:top w:val="none" w:sz="0" w:space="0" w:color="auto"/>
        <w:left w:val="none" w:sz="0" w:space="0" w:color="auto"/>
        <w:bottom w:val="none" w:sz="0" w:space="0" w:color="auto"/>
        <w:right w:val="none" w:sz="0" w:space="0" w:color="auto"/>
      </w:divBdr>
      <w:divsChild>
        <w:div w:id="1860853131">
          <w:marLeft w:val="0"/>
          <w:marRight w:val="0"/>
          <w:marTop w:val="0"/>
          <w:marBottom w:val="0"/>
          <w:divBdr>
            <w:top w:val="none" w:sz="0" w:space="0" w:color="auto"/>
            <w:left w:val="none" w:sz="0" w:space="0" w:color="auto"/>
            <w:bottom w:val="none" w:sz="0" w:space="0" w:color="auto"/>
            <w:right w:val="none" w:sz="0" w:space="0" w:color="auto"/>
          </w:divBdr>
          <w:divsChild>
            <w:div w:id="1356420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100721">
      <w:bodyDiv w:val="1"/>
      <w:marLeft w:val="0"/>
      <w:marRight w:val="0"/>
      <w:marTop w:val="0"/>
      <w:marBottom w:val="0"/>
      <w:divBdr>
        <w:top w:val="none" w:sz="0" w:space="0" w:color="auto"/>
        <w:left w:val="none" w:sz="0" w:space="0" w:color="auto"/>
        <w:bottom w:val="none" w:sz="0" w:space="0" w:color="auto"/>
        <w:right w:val="none" w:sz="0" w:space="0" w:color="auto"/>
      </w:divBdr>
      <w:divsChild>
        <w:div w:id="327057032">
          <w:marLeft w:val="0"/>
          <w:marRight w:val="0"/>
          <w:marTop w:val="0"/>
          <w:marBottom w:val="0"/>
          <w:divBdr>
            <w:top w:val="none" w:sz="0" w:space="0" w:color="auto"/>
            <w:left w:val="none" w:sz="0" w:space="0" w:color="auto"/>
            <w:bottom w:val="none" w:sz="0" w:space="0" w:color="auto"/>
            <w:right w:val="none" w:sz="0" w:space="0" w:color="auto"/>
          </w:divBdr>
          <w:divsChild>
            <w:div w:id="165421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3002573">
      <w:bodyDiv w:val="1"/>
      <w:marLeft w:val="0"/>
      <w:marRight w:val="0"/>
      <w:marTop w:val="0"/>
      <w:marBottom w:val="0"/>
      <w:divBdr>
        <w:top w:val="none" w:sz="0" w:space="0" w:color="auto"/>
        <w:left w:val="none" w:sz="0" w:space="0" w:color="auto"/>
        <w:bottom w:val="none" w:sz="0" w:space="0" w:color="auto"/>
        <w:right w:val="none" w:sz="0" w:space="0" w:color="auto"/>
      </w:divBdr>
      <w:divsChild>
        <w:div w:id="424617909">
          <w:marLeft w:val="0"/>
          <w:marRight w:val="0"/>
          <w:marTop w:val="0"/>
          <w:marBottom w:val="0"/>
          <w:divBdr>
            <w:top w:val="none" w:sz="0" w:space="0" w:color="auto"/>
            <w:left w:val="none" w:sz="0" w:space="0" w:color="auto"/>
            <w:bottom w:val="none" w:sz="0" w:space="0" w:color="auto"/>
            <w:right w:val="none" w:sz="0" w:space="0" w:color="auto"/>
          </w:divBdr>
          <w:divsChild>
            <w:div w:id="151872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136942">
      <w:bodyDiv w:val="1"/>
      <w:marLeft w:val="0"/>
      <w:marRight w:val="0"/>
      <w:marTop w:val="0"/>
      <w:marBottom w:val="0"/>
      <w:divBdr>
        <w:top w:val="none" w:sz="0" w:space="0" w:color="auto"/>
        <w:left w:val="none" w:sz="0" w:space="0" w:color="auto"/>
        <w:bottom w:val="none" w:sz="0" w:space="0" w:color="auto"/>
        <w:right w:val="none" w:sz="0" w:space="0" w:color="auto"/>
      </w:divBdr>
      <w:divsChild>
        <w:div w:id="403768359">
          <w:marLeft w:val="0"/>
          <w:marRight w:val="0"/>
          <w:marTop w:val="0"/>
          <w:marBottom w:val="0"/>
          <w:divBdr>
            <w:top w:val="none" w:sz="0" w:space="0" w:color="auto"/>
            <w:left w:val="none" w:sz="0" w:space="0" w:color="auto"/>
            <w:bottom w:val="none" w:sz="0" w:space="0" w:color="auto"/>
            <w:right w:val="none" w:sz="0" w:space="0" w:color="auto"/>
          </w:divBdr>
          <w:divsChild>
            <w:div w:id="55412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1368424">
      <w:bodyDiv w:val="1"/>
      <w:marLeft w:val="0"/>
      <w:marRight w:val="0"/>
      <w:marTop w:val="0"/>
      <w:marBottom w:val="0"/>
      <w:divBdr>
        <w:top w:val="none" w:sz="0" w:space="0" w:color="auto"/>
        <w:left w:val="none" w:sz="0" w:space="0" w:color="auto"/>
        <w:bottom w:val="none" w:sz="0" w:space="0" w:color="auto"/>
        <w:right w:val="none" w:sz="0" w:space="0" w:color="auto"/>
      </w:divBdr>
      <w:divsChild>
        <w:div w:id="381637430">
          <w:marLeft w:val="0"/>
          <w:marRight w:val="0"/>
          <w:marTop w:val="0"/>
          <w:marBottom w:val="0"/>
          <w:divBdr>
            <w:top w:val="none" w:sz="0" w:space="0" w:color="auto"/>
            <w:left w:val="none" w:sz="0" w:space="0" w:color="auto"/>
            <w:bottom w:val="none" w:sz="0" w:space="0" w:color="auto"/>
            <w:right w:val="none" w:sz="0" w:space="0" w:color="auto"/>
          </w:divBdr>
        </w:div>
      </w:divsChild>
    </w:div>
    <w:div w:id="1336686483">
      <w:bodyDiv w:val="1"/>
      <w:marLeft w:val="0"/>
      <w:marRight w:val="0"/>
      <w:marTop w:val="0"/>
      <w:marBottom w:val="0"/>
      <w:divBdr>
        <w:top w:val="none" w:sz="0" w:space="0" w:color="auto"/>
        <w:left w:val="none" w:sz="0" w:space="0" w:color="auto"/>
        <w:bottom w:val="none" w:sz="0" w:space="0" w:color="auto"/>
        <w:right w:val="none" w:sz="0" w:space="0" w:color="auto"/>
      </w:divBdr>
      <w:divsChild>
        <w:div w:id="1771970671">
          <w:marLeft w:val="0"/>
          <w:marRight w:val="0"/>
          <w:marTop w:val="0"/>
          <w:marBottom w:val="0"/>
          <w:divBdr>
            <w:top w:val="none" w:sz="0" w:space="0" w:color="auto"/>
            <w:left w:val="none" w:sz="0" w:space="0" w:color="auto"/>
            <w:bottom w:val="none" w:sz="0" w:space="0" w:color="auto"/>
            <w:right w:val="none" w:sz="0" w:space="0" w:color="auto"/>
          </w:divBdr>
          <w:divsChild>
            <w:div w:id="189670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2974690">
      <w:bodyDiv w:val="1"/>
      <w:marLeft w:val="0"/>
      <w:marRight w:val="0"/>
      <w:marTop w:val="0"/>
      <w:marBottom w:val="0"/>
      <w:divBdr>
        <w:top w:val="none" w:sz="0" w:space="0" w:color="auto"/>
        <w:left w:val="none" w:sz="0" w:space="0" w:color="auto"/>
        <w:bottom w:val="none" w:sz="0" w:space="0" w:color="auto"/>
        <w:right w:val="none" w:sz="0" w:space="0" w:color="auto"/>
      </w:divBdr>
      <w:divsChild>
        <w:div w:id="892884847">
          <w:marLeft w:val="0"/>
          <w:marRight w:val="0"/>
          <w:marTop w:val="0"/>
          <w:marBottom w:val="0"/>
          <w:divBdr>
            <w:top w:val="none" w:sz="0" w:space="0" w:color="auto"/>
            <w:left w:val="none" w:sz="0" w:space="0" w:color="auto"/>
            <w:bottom w:val="none" w:sz="0" w:space="0" w:color="auto"/>
            <w:right w:val="none" w:sz="0" w:space="0" w:color="auto"/>
          </w:divBdr>
          <w:divsChild>
            <w:div w:id="625039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637152">
      <w:bodyDiv w:val="1"/>
      <w:marLeft w:val="0"/>
      <w:marRight w:val="0"/>
      <w:marTop w:val="0"/>
      <w:marBottom w:val="0"/>
      <w:divBdr>
        <w:top w:val="none" w:sz="0" w:space="0" w:color="auto"/>
        <w:left w:val="none" w:sz="0" w:space="0" w:color="auto"/>
        <w:bottom w:val="none" w:sz="0" w:space="0" w:color="auto"/>
        <w:right w:val="none" w:sz="0" w:space="0" w:color="auto"/>
      </w:divBdr>
      <w:divsChild>
        <w:div w:id="1909419361">
          <w:marLeft w:val="0"/>
          <w:marRight w:val="0"/>
          <w:marTop w:val="0"/>
          <w:marBottom w:val="0"/>
          <w:divBdr>
            <w:top w:val="none" w:sz="0" w:space="0" w:color="auto"/>
            <w:left w:val="none" w:sz="0" w:space="0" w:color="auto"/>
            <w:bottom w:val="none" w:sz="0" w:space="0" w:color="auto"/>
            <w:right w:val="none" w:sz="0" w:space="0" w:color="auto"/>
          </w:divBdr>
        </w:div>
      </w:divsChild>
    </w:div>
    <w:div w:id="1394355741">
      <w:bodyDiv w:val="1"/>
      <w:marLeft w:val="0"/>
      <w:marRight w:val="0"/>
      <w:marTop w:val="0"/>
      <w:marBottom w:val="0"/>
      <w:divBdr>
        <w:top w:val="none" w:sz="0" w:space="0" w:color="auto"/>
        <w:left w:val="none" w:sz="0" w:space="0" w:color="auto"/>
        <w:bottom w:val="none" w:sz="0" w:space="0" w:color="auto"/>
        <w:right w:val="none" w:sz="0" w:space="0" w:color="auto"/>
      </w:divBdr>
      <w:divsChild>
        <w:div w:id="180972467">
          <w:marLeft w:val="0"/>
          <w:marRight w:val="0"/>
          <w:marTop w:val="0"/>
          <w:marBottom w:val="0"/>
          <w:divBdr>
            <w:top w:val="none" w:sz="0" w:space="0" w:color="auto"/>
            <w:left w:val="none" w:sz="0" w:space="0" w:color="auto"/>
            <w:bottom w:val="none" w:sz="0" w:space="0" w:color="auto"/>
            <w:right w:val="none" w:sz="0" w:space="0" w:color="auto"/>
          </w:divBdr>
          <w:divsChild>
            <w:div w:id="269824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576880">
      <w:bodyDiv w:val="1"/>
      <w:marLeft w:val="0"/>
      <w:marRight w:val="0"/>
      <w:marTop w:val="0"/>
      <w:marBottom w:val="0"/>
      <w:divBdr>
        <w:top w:val="none" w:sz="0" w:space="0" w:color="auto"/>
        <w:left w:val="none" w:sz="0" w:space="0" w:color="auto"/>
        <w:bottom w:val="none" w:sz="0" w:space="0" w:color="auto"/>
        <w:right w:val="none" w:sz="0" w:space="0" w:color="auto"/>
      </w:divBdr>
      <w:divsChild>
        <w:div w:id="1943798252">
          <w:marLeft w:val="0"/>
          <w:marRight w:val="0"/>
          <w:marTop w:val="0"/>
          <w:marBottom w:val="0"/>
          <w:divBdr>
            <w:top w:val="none" w:sz="0" w:space="0" w:color="auto"/>
            <w:left w:val="none" w:sz="0" w:space="0" w:color="auto"/>
            <w:bottom w:val="none" w:sz="0" w:space="0" w:color="auto"/>
            <w:right w:val="none" w:sz="0" w:space="0" w:color="auto"/>
          </w:divBdr>
          <w:divsChild>
            <w:div w:id="1573199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561227">
      <w:bodyDiv w:val="1"/>
      <w:marLeft w:val="0"/>
      <w:marRight w:val="0"/>
      <w:marTop w:val="0"/>
      <w:marBottom w:val="0"/>
      <w:divBdr>
        <w:top w:val="none" w:sz="0" w:space="0" w:color="auto"/>
        <w:left w:val="none" w:sz="0" w:space="0" w:color="auto"/>
        <w:bottom w:val="none" w:sz="0" w:space="0" w:color="auto"/>
        <w:right w:val="none" w:sz="0" w:space="0" w:color="auto"/>
      </w:divBdr>
      <w:divsChild>
        <w:div w:id="1154875624">
          <w:marLeft w:val="0"/>
          <w:marRight w:val="0"/>
          <w:marTop w:val="0"/>
          <w:marBottom w:val="0"/>
          <w:divBdr>
            <w:top w:val="none" w:sz="0" w:space="0" w:color="auto"/>
            <w:left w:val="none" w:sz="0" w:space="0" w:color="auto"/>
            <w:bottom w:val="none" w:sz="0" w:space="0" w:color="auto"/>
            <w:right w:val="none" w:sz="0" w:space="0" w:color="auto"/>
          </w:divBdr>
          <w:divsChild>
            <w:div w:id="2121752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1588995">
      <w:bodyDiv w:val="1"/>
      <w:marLeft w:val="0"/>
      <w:marRight w:val="0"/>
      <w:marTop w:val="0"/>
      <w:marBottom w:val="0"/>
      <w:divBdr>
        <w:top w:val="none" w:sz="0" w:space="0" w:color="auto"/>
        <w:left w:val="none" w:sz="0" w:space="0" w:color="auto"/>
        <w:bottom w:val="none" w:sz="0" w:space="0" w:color="auto"/>
        <w:right w:val="none" w:sz="0" w:space="0" w:color="auto"/>
      </w:divBdr>
      <w:divsChild>
        <w:div w:id="519274273">
          <w:marLeft w:val="0"/>
          <w:marRight w:val="0"/>
          <w:marTop w:val="0"/>
          <w:marBottom w:val="0"/>
          <w:divBdr>
            <w:top w:val="none" w:sz="0" w:space="0" w:color="auto"/>
            <w:left w:val="none" w:sz="0" w:space="0" w:color="auto"/>
            <w:bottom w:val="none" w:sz="0" w:space="0" w:color="auto"/>
            <w:right w:val="none" w:sz="0" w:space="0" w:color="auto"/>
          </w:divBdr>
        </w:div>
      </w:divsChild>
    </w:div>
    <w:div w:id="1446147187">
      <w:bodyDiv w:val="1"/>
      <w:marLeft w:val="0"/>
      <w:marRight w:val="0"/>
      <w:marTop w:val="0"/>
      <w:marBottom w:val="0"/>
      <w:divBdr>
        <w:top w:val="none" w:sz="0" w:space="0" w:color="auto"/>
        <w:left w:val="none" w:sz="0" w:space="0" w:color="auto"/>
        <w:bottom w:val="none" w:sz="0" w:space="0" w:color="auto"/>
        <w:right w:val="none" w:sz="0" w:space="0" w:color="auto"/>
      </w:divBdr>
      <w:divsChild>
        <w:div w:id="1865509110">
          <w:marLeft w:val="0"/>
          <w:marRight w:val="0"/>
          <w:marTop w:val="0"/>
          <w:marBottom w:val="0"/>
          <w:divBdr>
            <w:top w:val="none" w:sz="0" w:space="0" w:color="auto"/>
            <w:left w:val="none" w:sz="0" w:space="0" w:color="auto"/>
            <w:bottom w:val="none" w:sz="0" w:space="0" w:color="auto"/>
            <w:right w:val="none" w:sz="0" w:space="0" w:color="auto"/>
          </w:divBdr>
          <w:divsChild>
            <w:div w:id="1703479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366944">
      <w:bodyDiv w:val="1"/>
      <w:marLeft w:val="0"/>
      <w:marRight w:val="0"/>
      <w:marTop w:val="0"/>
      <w:marBottom w:val="0"/>
      <w:divBdr>
        <w:top w:val="none" w:sz="0" w:space="0" w:color="auto"/>
        <w:left w:val="none" w:sz="0" w:space="0" w:color="auto"/>
        <w:bottom w:val="none" w:sz="0" w:space="0" w:color="auto"/>
        <w:right w:val="none" w:sz="0" w:space="0" w:color="auto"/>
      </w:divBdr>
      <w:divsChild>
        <w:div w:id="1944221116">
          <w:marLeft w:val="0"/>
          <w:marRight w:val="0"/>
          <w:marTop w:val="0"/>
          <w:marBottom w:val="0"/>
          <w:divBdr>
            <w:top w:val="none" w:sz="0" w:space="0" w:color="auto"/>
            <w:left w:val="none" w:sz="0" w:space="0" w:color="auto"/>
            <w:bottom w:val="none" w:sz="0" w:space="0" w:color="auto"/>
            <w:right w:val="none" w:sz="0" w:space="0" w:color="auto"/>
          </w:divBdr>
          <w:divsChild>
            <w:div w:id="1894388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287420">
      <w:bodyDiv w:val="1"/>
      <w:marLeft w:val="0"/>
      <w:marRight w:val="0"/>
      <w:marTop w:val="0"/>
      <w:marBottom w:val="0"/>
      <w:divBdr>
        <w:top w:val="none" w:sz="0" w:space="0" w:color="auto"/>
        <w:left w:val="none" w:sz="0" w:space="0" w:color="auto"/>
        <w:bottom w:val="none" w:sz="0" w:space="0" w:color="auto"/>
        <w:right w:val="none" w:sz="0" w:space="0" w:color="auto"/>
      </w:divBdr>
      <w:divsChild>
        <w:div w:id="725908030">
          <w:marLeft w:val="0"/>
          <w:marRight w:val="0"/>
          <w:marTop w:val="0"/>
          <w:marBottom w:val="0"/>
          <w:divBdr>
            <w:top w:val="none" w:sz="0" w:space="0" w:color="auto"/>
            <w:left w:val="none" w:sz="0" w:space="0" w:color="auto"/>
            <w:bottom w:val="none" w:sz="0" w:space="0" w:color="auto"/>
            <w:right w:val="none" w:sz="0" w:space="0" w:color="auto"/>
          </w:divBdr>
        </w:div>
      </w:divsChild>
    </w:div>
    <w:div w:id="1464077112">
      <w:bodyDiv w:val="1"/>
      <w:marLeft w:val="0"/>
      <w:marRight w:val="0"/>
      <w:marTop w:val="0"/>
      <w:marBottom w:val="0"/>
      <w:divBdr>
        <w:top w:val="none" w:sz="0" w:space="0" w:color="auto"/>
        <w:left w:val="none" w:sz="0" w:space="0" w:color="auto"/>
        <w:bottom w:val="none" w:sz="0" w:space="0" w:color="auto"/>
        <w:right w:val="none" w:sz="0" w:space="0" w:color="auto"/>
      </w:divBdr>
    </w:div>
    <w:div w:id="1472409229">
      <w:bodyDiv w:val="1"/>
      <w:marLeft w:val="0"/>
      <w:marRight w:val="0"/>
      <w:marTop w:val="0"/>
      <w:marBottom w:val="0"/>
      <w:divBdr>
        <w:top w:val="none" w:sz="0" w:space="0" w:color="auto"/>
        <w:left w:val="none" w:sz="0" w:space="0" w:color="auto"/>
        <w:bottom w:val="none" w:sz="0" w:space="0" w:color="auto"/>
        <w:right w:val="none" w:sz="0" w:space="0" w:color="auto"/>
      </w:divBdr>
    </w:div>
    <w:div w:id="1474904009">
      <w:bodyDiv w:val="1"/>
      <w:marLeft w:val="0"/>
      <w:marRight w:val="0"/>
      <w:marTop w:val="0"/>
      <w:marBottom w:val="0"/>
      <w:divBdr>
        <w:top w:val="none" w:sz="0" w:space="0" w:color="auto"/>
        <w:left w:val="none" w:sz="0" w:space="0" w:color="auto"/>
        <w:bottom w:val="none" w:sz="0" w:space="0" w:color="auto"/>
        <w:right w:val="none" w:sz="0" w:space="0" w:color="auto"/>
      </w:divBdr>
    </w:div>
    <w:div w:id="1506699762">
      <w:bodyDiv w:val="1"/>
      <w:marLeft w:val="0"/>
      <w:marRight w:val="0"/>
      <w:marTop w:val="0"/>
      <w:marBottom w:val="0"/>
      <w:divBdr>
        <w:top w:val="none" w:sz="0" w:space="0" w:color="auto"/>
        <w:left w:val="none" w:sz="0" w:space="0" w:color="auto"/>
        <w:bottom w:val="none" w:sz="0" w:space="0" w:color="auto"/>
        <w:right w:val="none" w:sz="0" w:space="0" w:color="auto"/>
      </w:divBdr>
      <w:divsChild>
        <w:div w:id="657421035">
          <w:marLeft w:val="0"/>
          <w:marRight w:val="0"/>
          <w:marTop w:val="0"/>
          <w:marBottom w:val="0"/>
          <w:divBdr>
            <w:top w:val="none" w:sz="0" w:space="0" w:color="auto"/>
            <w:left w:val="none" w:sz="0" w:space="0" w:color="auto"/>
            <w:bottom w:val="none" w:sz="0" w:space="0" w:color="auto"/>
            <w:right w:val="none" w:sz="0" w:space="0" w:color="auto"/>
          </w:divBdr>
          <w:divsChild>
            <w:div w:id="1289969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581145">
      <w:bodyDiv w:val="1"/>
      <w:marLeft w:val="0"/>
      <w:marRight w:val="0"/>
      <w:marTop w:val="0"/>
      <w:marBottom w:val="0"/>
      <w:divBdr>
        <w:top w:val="none" w:sz="0" w:space="0" w:color="auto"/>
        <w:left w:val="none" w:sz="0" w:space="0" w:color="auto"/>
        <w:bottom w:val="none" w:sz="0" w:space="0" w:color="auto"/>
        <w:right w:val="none" w:sz="0" w:space="0" w:color="auto"/>
      </w:divBdr>
      <w:divsChild>
        <w:div w:id="1343778162">
          <w:marLeft w:val="0"/>
          <w:marRight w:val="0"/>
          <w:marTop w:val="0"/>
          <w:marBottom w:val="0"/>
          <w:divBdr>
            <w:top w:val="none" w:sz="0" w:space="0" w:color="auto"/>
            <w:left w:val="none" w:sz="0" w:space="0" w:color="auto"/>
            <w:bottom w:val="none" w:sz="0" w:space="0" w:color="auto"/>
            <w:right w:val="none" w:sz="0" w:space="0" w:color="auto"/>
          </w:divBdr>
        </w:div>
      </w:divsChild>
    </w:div>
    <w:div w:id="1522433569">
      <w:bodyDiv w:val="1"/>
      <w:marLeft w:val="0"/>
      <w:marRight w:val="0"/>
      <w:marTop w:val="0"/>
      <w:marBottom w:val="0"/>
      <w:divBdr>
        <w:top w:val="none" w:sz="0" w:space="0" w:color="auto"/>
        <w:left w:val="none" w:sz="0" w:space="0" w:color="auto"/>
        <w:bottom w:val="none" w:sz="0" w:space="0" w:color="auto"/>
        <w:right w:val="none" w:sz="0" w:space="0" w:color="auto"/>
      </w:divBdr>
    </w:div>
    <w:div w:id="1526596489">
      <w:bodyDiv w:val="1"/>
      <w:marLeft w:val="0"/>
      <w:marRight w:val="0"/>
      <w:marTop w:val="0"/>
      <w:marBottom w:val="0"/>
      <w:divBdr>
        <w:top w:val="none" w:sz="0" w:space="0" w:color="auto"/>
        <w:left w:val="none" w:sz="0" w:space="0" w:color="auto"/>
        <w:bottom w:val="none" w:sz="0" w:space="0" w:color="auto"/>
        <w:right w:val="none" w:sz="0" w:space="0" w:color="auto"/>
      </w:divBdr>
    </w:div>
    <w:div w:id="1543325293">
      <w:bodyDiv w:val="1"/>
      <w:marLeft w:val="0"/>
      <w:marRight w:val="0"/>
      <w:marTop w:val="0"/>
      <w:marBottom w:val="0"/>
      <w:divBdr>
        <w:top w:val="none" w:sz="0" w:space="0" w:color="auto"/>
        <w:left w:val="none" w:sz="0" w:space="0" w:color="auto"/>
        <w:bottom w:val="none" w:sz="0" w:space="0" w:color="auto"/>
        <w:right w:val="none" w:sz="0" w:space="0" w:color="auto"/>
      </w:divBdr>
      <w:divsChild>
        <w:div w:id="1033306208">
          <w:marLeft w:val="0"/>
          <w:marRight w:val="0"/>
          <w:marTop w:val="0"/>
          <w:marBottom w:val="0"/>
          <w:divBdr>
            <w:top w:val="none" w:sz="0" w:space="0" w:color="auto"/>
            <w:left w:val="none" w:sz="0" w:space="0" w:color="auto"/>
            <w:bottom w:val="none" w:sz="0" w:space="0" w:color="auto"/>
            <w:right w:val="none" w:sz="0" w:space="0" w:color="auto"/>
          </w:divBdr>
          <w:divsChild>
            <w:div w:id="298389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3562321">
      <w:bodyDiv w:val="1"/>
      <w:marLeft w:val="0"/>
      <w:marRight w:val="0"/>
      <w:marTop w:val="0"/>
      <w:marBottom w:val="0"/>
      <w:divBdr>
        <w:top w:val="none" w:sz="0" w:space="0" w:color="auto"/>
        <w:left w:val="none" w:sz="0" w:space="0" w:color="auto"/>
        <w:bottom w:val="none" w:sz="0" w:space="0" w:color="auto"/>
        <w:right w:val="none" w:sz="0" w:space="0" w:color="auto"/>
      </w:divBdr>
      <w:divsChild>
        <w:div w:id="2077243185">
          <w:marLeft w:val="0"/>
          <w:marRight w:val="0"/>
          <w:marTop w:val="0"/>
          <w:marBottom w:val="0"/>
          <w:divBdr>
            <w:top w:val="none" w:sz="0" w:space="0" w:color="auto"/>
            <w:left w:val="none" w:sz="0" w:space="0" w:color="auto"/>
            <w:bottom w:val="none" w:sz="0" w:space="0" w:color="auto"/>
            <w:right w:val="none" w:sz="0" w:space="0" w:color="auto"/>
          </w:divBdr>
          <w:divsChild>
            <w:div w:id="1345591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408852">
      <w:bodyDiv w:val="1"/>
      <w:marLeft w:val="0"/>
      <w:marRight w:val="0"/>
      <w:marTop w:val="0"/>
      <w:marBottom w:val="0"/>
      <w:divBdr>
        <w:top w:val="none" w:sz="0" w:space="0" w:color="auto"/>
        <w:left w:val="none" w:sz="0" w:space="0" w:color="auto"/>
        <w:bottom w:val="none" w:sz="0" w:space="0" w:color="auto"/>
        <w:right w:val="none" w:sz="0" w:space="0" w:color="auto"/>
      </w:divBdr>
      <w:divsChild>
        <w:div w:id="662396023">
          <w:marLeft w:val="0"/>
          <w:marRight w:val="0"/>
          <w:marTop w:val="0"/>
          <w:marBottom w:val="0"/>
          <w:divBdr>
            <w:top w:val="none" w:sz="0" w:space="0" w:color="auto"/>
            <w:left w:val="none" w:sz="0" w:space="0" w:color="auto"/>
            <w:bottom w:val="none" w:sz="0" w:space="0" w:color="auto"/>
            <w:right w:val="none" w:sz="0" w:space="0" w:color="auto"/>
          </w:divBdr>
          <w:divsChild>
            <w:div w:id="1021125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2367533">
      <w:bodyDiv w:val="1"/>
      <w:marLeft w:val="0"/>
      <w:marRight w:val="0"/>
      <w:marTop w:val="0"/>
      <w:marBottom w:val="0"/>
      <w:divBdr>
        <w:top w:val="none" w:sz="0" w:space="0" w:color="auto"/>
        <w:left w:val="none" w:sz="0" w:space="0" w:color="auto"/>
        <w:bottom w:val="none" w:sz="0" w:space="0" w:color="auto"/>
        <w:right w:val="none" w:sz="0" w:space="0" w:color="auto"/>
      </w:divBdr>
      <w:divsChild>
        <w:div w:id="1701055004">
          <w:marLeft w:val="0"/>
          <w:marRight w:val="0"/>
          <w:marTop w:val="0"/>
          <w:marBottom w:val="0"/>
          <w:divBdr>
            <w:top w:val="none" w:sz="0" w:space="0" w:color="auto"/>
            <w:left w:val="none" w:sz="0" w:space="0" w:color="auto"/>
            <w:bottom w:val="none" w:sz="0" w:space="0" w:color="auto"/>
            <w:right w:val="none" w:sz="0" w:space="0" w:color="auto"/>
          </w:divBdr>
          <w:divsChild>
            <w:div w:id="1599407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315330">
      <w:bodyDiv w:val="1"/>
      <w:marLeft w:val="0"/>
      <w:marRight w:val="0"/>
      <w:marTop w:val="0"/>
      <w:marBottom w:val="0"/>
      <w:divBdr>
        <w:top w:val="none" w:sz="0" w:space="0" w:color="auto"/>
        <w:left w:val="none" w:sz="0" w:space="0" w:color="auto"/>
        <w:bottom w:val="none" w:sz="0" w:space="0" w:color="auto"/>
        <w:right w:val="none" w:sz="0" w:space="0" w:color="auto"/>
      </w:divBdr>
      <w:divsChild>
        <w:div w:id="1951010042">
          <w:marLeft w:val="0"/>
          <w:marRight w:val="0"/>
          <w:marTop w:val="0"/>
          <w:marBottom w:val="0"/>
          <w:divBdr>
            <w:top w:val="none" w:sz="0" w:space="0" w:color="auto"/>
            <w:left w:val="none" w:sz="0" w:space="0" w:color="auto"/>
            <w:bottom w:val="none" w:sz="0" w:space="0" w:color="auto"/>
            <w:right w:val="none" w:sz="0" w:space="0" w:color="auto"/>
          </w:divBdr>
          <w:divsChild>
            <w:div w:id="211000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590397">
      <w:bodyDiv w:val="1"/>
      <w:marLeft w:val="0"/>
      <w:marRight w:val="0"/>
      <w:marTop w:val="0"/>
      <w:marBottom w:val="0"/>
      <w:divBdr>
        <w:top w:val="none" w:sz="0" w:space="0" w:color="auto"/>
        <w:left w:val="none" w:sz="0" w:space="0" w:color="auto"/>
        <w:bottom w:val="none" w:sz="0" w:space="0" w:color="auto"/>
        <w:right w:val="none" w:sz="0" w:space="0" w:color="auto"/>
      </w:divBdr>
      <w:divsChild>
        <w:div w:id="1558200854">
          <w:marLeft w:val="0"/>
          <w:marRight w:val="0"/>
          <w:marTop w:val="0"/>
          <w:marBottom w:val="0"/>
          <w:divBdr>
            <w:top w:val="none" w:sz="0" w:space="0" w:color="auto"/>
            <w:left w:val="none" w:sz="0" w:space="0" w:color="auto"/>
            <w:bottom w:val="none" w:sz="0" w:space="0" w:color="auto"/>
            <w:right w:val="none" w:sz="0" w:space="0" w:color="auto"/>
          </w:divBdr>
          <w:divsChild>
            <w:div w:id="475728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3822874">
      <w:bodyDiv w:val="1"/>
      <w:marLeft w:val="0"/>
      <w:marRight w:val="0"/>
      <w:marTop w:val="0"/>
      <w:marBottom w:val="0"/>
      <w:divBdr>
        <w:top w:val="none" w:sz="0" w:space="0" w:color="auto"/>
        <w:left w:val="none" w:sz="0" w:space="0" w:color="auto"/>
        <w:bottom w:val="none" w:sz="0" w:space="0" w:color="auto"/>
        <w:right w:val="none" w:sz="0" w:space="0" w:color="auto"/>
      </w:divBdr>
      <w:divsChild>
        <w:div w:id="1412392369">
          <w:marLeft w:val="0"/>
          <w:marRight w:val="0"/>
          <w:marTop w:val="0"/>
          <w:marBottom w:val="0"/>
          <w:divBdr>
            <w:top w:val="none" w:sz="0" w:space="0" w:color="auto"/>
            <w:left w:val="none" w:sz="0" w:space="0" w:color="auto"/>
            <w:bottom w:val="none" w:sz="0" w:space="0" w:color="auto"/>
            <w:right w:val="none" w:sz="0" w:space="0" w:color="auto"/>
          </w:divBdr>
          <w:divsChild>
            <w:div w:id="1977373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682738">
      <w:bodyDiv w:val="1"/>
      <w:marLeft w:val="0"/>
      <w:marRight w:val="0"/>
      <w:marTop w:val="0"/>
      <w:marBottom w:val="0"/>
      <w:divBdr>
        <w:top w:val="none" w:sz="0" w:space="0" w:color="auto"/>
        <w:left w:val="none" w:sz="0" w:space="0" w:color="auto"/>
        <w:bottom w:val="none" w:sz="0" w:space="0" w:color="auto"/>
        <w:right w:val="none" w:sz="0" w:space="0" w:color="auto"/>
      </w:divBdr>
      <w:divsChild>
        <w:div w:id="1291977020">
          <w:marLeft w:val="0"/>
          <w:marRight w:val="0"/>
          <w:marTop w:val="0"/>
          <w:marBottom w:val="0"/>
          <w:divBdr>
            <w:top w:val="none" w:sz="0" w:space="0" w:color="auto"/>
            <w:left w:val="none" w:sz="0" w:space="0" w:color="auto"/>
            <w:bottom w:val="none" w:sz="0" w:space="0" w:color="auto"/>
            <w:right w:val="none" w:sz="0" w:space="0" w:color="auto"/>
          </w:divBdr>
        </w:div>
      </w:divsChild>
    </w:div>
    <w:div w:id="1649016984">
      <w:bodyDiv w:val="1"/>
      <w:marLeft w:val="0"/>
      <w:marRight w:val="0"/>
      <w:marTop w:val="0"/>
      <w:marBottom w:val="0"/>
      <w:divBdr>
        <w:top w:val="none" w:sz="0" w:space="0" w:color="auto"/>
        <w:left w:val="none" w:sz="0" w:space="0" w:color="auto"/>
        <w:bottom w:val="none" w:sz="0" w:space="0" w:color="auto"/>
        <w:right w:val="none" w:sz="0" w:space="0" w:color="auto"/>
      </w:divBdr>
      <w:divsChild>
        <w:div w:id="296491469">
          <w:marLeft w:val="0"/>
          <w:marRight w:val="0"/>
          <w:marTop w:val="0"/>
          <w:marBottom w:val="0"/>
          <w:divBdr>
            <w:top w:val="none" w:sz="0" w:space="0" w:color="auto"/>
            <w:left w:val="none" w:sz="0" w:space="0" w:color="auto"/>
            <w:bottom w:val="none" w:sz="0" w:space="0" w:color="auto"/>
            <w:right w:val="none" w:sz="0" w:space="0" w:color="auto"/>
          </w:divBdr>
          <w:divsChild>
            <w:div w:id="731661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9386823">
      <w:bodyDiv w:val="1"/>
      <w:marLeft w:val="0"/>
      <w:marRight w:val="0"/>
      <w:marTop w:val="0"/>
      <w:marBottom w:val="0"/>
      <w:divBdr>
        <w:top w:val="none" w:sz="0" w:space="0" w:color="auto"/>
        <w:left w:val="none" w:sz="0" w:space="0" w:color="auto"/>
        <w:bottom w:val="none" w:sz="0" w:space="0" w:color="auto"/>
        <w:right w:val="none" w:sz="0" w:space="0" w:color="auto"/>
      </w:divBdr>
      <w:divsChild>
        <w:div w:id="510611494">
          <w:marLeft w:val="0"/>
          <w:marRight w:val="0"/>
          <w:marTop w:val="0"/>
          <w:marBottom w:val="0"/>
          <w:divBdr>
            <w:top w:val="none" w:sz="0" w:space="0" w:color="auto"/>
            <w:left w:val="none" w:sz="0" w:space="0" w:color="auto"/>
            <w:bottom w:val="none" w:sz="0" w:space="0" w:color="auto"/>
            <w:right w:val="none" w:sz="0" w:space="0" w:color="auto"/>
          </w:divBdr>
          <w:divsChild>
            <w:div w:id="1147552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035322">
      <w:bodyDiv w:val="1"/>
      <w:marLeft w:val="0"/>
      <w:marRight w:val="0"/>
      <w:marTop w:val="0"/>
      <w:marBottom w:val="0"/>
      <w:divBdr>
        <w:top w:val="none" w:sz="0" w:space="0" w:color="auto"/>
        <w:left w:val="none" w:sz="0" w:space="0" w:color="auto"/>
        <w:bottom w:val="none" w:sz="0" w:space="0" w:color="auto"/>
        <w:right w:val="none" w:sz="0" w:space="0" w:color="auto"/>
      </w:divBdr>
      <w:divsChild>
        <w:div w:id="603920745">
          <w:marLeft w:val="0"/>
          <w:marRight w:val="0"/>
          <w:marTop w:val="0"/>
          <w:marBottom w:val="0"/>
          <w:divBdr>
            <w:top w:val="none" w:sz="0" w:space="0" w:color="auto"/>
            <w:left w:val="none" w:sz="0" w:space="0" w:color="auto"/>
            <w:bottom w:val="none" w:sz="0" w:space="0" w:color="auto"/>
            <w:right w:val="none" w:sz="0" w:space="0" w:color="auto"/>
          </w:divBdr>
          <w:divsChild>
            <w:div w:id="201748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96212">
      <w:bodyDiv w:val="1"/>
      <w:marLeft w:val="0"/>
      <w:marRight w:val="0"/>
      <w:marTop w:val="0"/>
      <w:marBottom w:val="0"/>
      <w:divBdr>
        <w:top w:val="none" w:sz="0" w:space="0" w:color="auto"/>
        <w:left w:val="none" w:sz="0" w:space="0" w:color="auto"/>
        <w:bottom w:val="none" w:sz="0" w:space="0" w:color="auto"/>
        <w:right w:val="none" w:sz="0" w:space="0" w:color="auto"/>
      </w:divBdr>
    </w:div>
    <w:div w:id="1693991036">
      <w:bodyDiv w:val="1"/>
      <w:marLeft w:val="0"/>
      <w:marRight w:val="0"/>
      <w:marTop w:val="0"/>
      <w:marBottom w:val="0"/>
      <w:divBdr>
        <w:top w:val="none" w:sz="0" w:space="0" w:color="auto"/>
        <w:left w:val="none" w:sz="0" w:space="0" w:color="auto"/>
        <w:bottom w:val="none" w:sz="0" w:space="0" w:color="auto"/>
        <w:right w:val="none" w:sz="0" w:space="0" w:color="auto"/>
      </w:divBdr>
      <w:divsChild>
        <w:div w:id="2010671618">
          <w:marLeft w:val="0"/>
          <w:marRight w:val="0"/>
          <w:marTop w:val="0"/>
          <w:marBottom w:val="0"/>
          <w:divBdr>
            <w:top w:val="none" w:sz="0" w:space="0" w:color="auto"/>
            <w:left w:val="none" w:sz="0" w:space="0" w:color="auto"/>
            <w:bottom w:val="none" w:sz="0" w:space="0" w:color="auto"/>
            <w:right w:val="none" w:sz="0" w:space="0" w:color="auto"/>
          </w:divBdr>
          <w:divsChild>
            <w:div w:id="1114599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252216">
      <w:bodyDiv w:val="1"/>
      <w:marLeft w:val="0"/>
      <w:marRight w:val="0"/>
      <w:marTop w:val="0"/>
      <w:marBottom w:val="0"/>
      <w:divBdr>
        <w:top w:val="none" w:sz="0" w:space="0" w:color="auto"/>
        <w:left w:val="none" w:sz="0" w:space="0" w:color="auto"/>
        <w:bottom w:val="none" w:sz="0" w:space="0" w:color="auto"/>
        <w:right w:val="none" w:sz="0" w:space="0" w:color="auto"/>
      </w:divBdr>
      <w:divsChild>
        <w:div w:id="1790198674">
          <w:marLeft w:val="0"/>
          <w:marRight w:val="0"/>
          <w:marTop w:val="0"/>
          <w:marBottom w:val="0"/>
          <w:divBdr>
            <w:top w:val="none" w:sz="0" w:space="0" w:color="auto"/>
            <w:left w:val="none" w:sz="0" w:space="0" w:color="auto"/>
            <w:bottom w:val="none" w:sz="0" w:space="0" w:color="auto"/>
            <w:right w:val="none" w:sz="0" w:space="0" w:color="auto"/>
          </w:divBdr>
        </w:div>
      </w:divsChild>
    </w:div>
    <w:div w:id="1721325882">
      <w:bodyDiv w:val="1"/>
      <w:marLeft w:val="0"/>
      <w:marRight w:val="0"/>
      <w:marTop w:val="0"/>
      <w:marBottom w:val="0"/>
      <w:divBdr>
        <w:top w:val="none" w:sz="0" w:space="0" w:color="auto"/>
        <w:left w:val="none" w:sz="0" w:space="0" w:color="auto"/>
        <w:bottom w:val="none" w:sz="0" w:space="0" w:color="auto"/>
        <w:right w:val="none" w:sz="0" w:space="0" w:color="auto"/>
      </w:divBdr>
    </w:div>
    <w:div w:id="1747995755">
      <w:bodyDiv w:val="1"/>
      <w:marLeft w:val="0"/>
      <w:marRight w:val="0"/>
      <w:marTop w:val="0"/>
      <w:marBottom w:val="0"/>
      <w:divBdr>
        <w:top w:val="none" w:sz="0" w:space="0" w:color="auto"/>
        <w:left w:val="none" w:sz="0" w:space="0" w:color="auto"/>
        <w:bottom w:val="none" w:sz="0" w:space="0" w:color="auto"/>
        <w:right w:val="none" w:sz="0" w:space="0" w:color="auto"/>
      </w:divBdr>
    </w:div>
    <w:div w:id="1757048088">
      <w:bodyDiv w:val="1"/>
      <w:marLeft w:val="0"/>
      <w:marRight w:val="0"/>
      <w:marTop w:val="0"/>
      <w:marBottom w:val="0"/>
      <w:divBdr>
        <w:top w:val="none" w:sz="0" w:space="0" w:color="auto"/>
        <w:left w:val="none" w:sz="0" w:space="0" w:color="auto"/>
        <w:bottom w:val="none" w:sz="0" w:space="0" w:color="auto"/>
        <w:right w:val="none" w:sz="0" w:space="0" w:color="auto"/>
      </w:divBdr>
      <w:divsChild>
        <w:div w:id="1784613878">
          <w:marLeft w:val="0"/>
          <w:marRight w:val="0"/>
          <w:marTop w:val="0"/>
          <w:marBottom w:val="0"/>
          <w:divBdr>
            <w:top w:val="none" w:sz="0" w:space="0" w:color="auto"/>
            <w:left w:val="none" w:sz="0" w:space="0" w:color="auto"/>
            <w:bottom w:val="none" w:sz="0" w:space="0" w:color="auto"/>
            <w:right w:val="none" w:sz="0" w:space="0" w:color="auto"/>
          </w:divBdr>
        </w:div>
      </w:divsChild>
    </w:div>
    <w:div w:id="1762488311">
      <w:bodyDiv w:val="1"/>
      <w:marLeft w:val="0"/>
      <w:marRight w:val="0"/>
      <w:marTop w:val="0"/>
      <w:marBottom w:val="0"/>
      <w:divBdr>
        <w:top w:val="none" w:sz="0" w:space="0" w:color="auto"/>
        <w:left w:val="none" w:sz="0" w:space="0" w:color="auto"/>
        <w:bottom w:val="none" w:sz="0" w:space="0" w:color="auto"/>
        <w:right w:val="none" w:sz="0" w:space="0" w:color="auto"/>
      </w:divBdr>
      <w:divsChild>
        <w:div w:id="605381748">
          <w:marLeft w:val="0"/>
          <w:marRight w:val="0"/>
          <w:marTop w:val="0"/>
          <w:marBottom w:val="0"/>
          <w:divBdr>
            <w:top w:val="none" w:sz="0" w:space="0" w:color="auto"/>
            <w:left w:val="none" w:sz="0" w:space="0" w:color="auto"/>
            <w:bottom w:val="none" w:sz="0" w:space="0" w:color="auto"/>
            <w:right w:val="none" w:sz="0" w:space="0" w:color="auto"/>
          </w:divBdr>
        </w:div>
      </w:divsChild>
    </w:div>
    <w:div w:id="1770537251">
      <w:bodyDiv w:val="1"/>
      <w:marLeft w:val="0"/>
      <w:marRight w:val="0"/>
      <w:marTop w:val="0"/>
      <w:marBottom w:val="0"/>
      <w:divBdr>
        <w:top w:val="none" w:sz="0" w:space="0" w:color="auto"/>
        <w:left w:val="none" w:sz="0" w:space="0" w:color="auto"/>
        <w:bottom w:val="none" w:sz="0" w:space="0" w:color="auto"/>
        <w:right w:val="none" w:sz="0" w:space="0" w:color="auto"/>
      </w:divBdr>
      <w:divsChild>
        <w:div w:id="1123965330">
          <w:marLeft w:val="0"/>
          <w:marRight w:val="0"/>
          <w:marTop w:val="0"/>
          <w:marBottom w:val="0"/>
          <w:divBdr>
            <w:top w:val="none" w:sz="0" w:space="0" w:color="auto"/>
            <w:left w:val="none" w:sz="0" w:space="0" w:color="auto"/>
            <w:bottom w:val="none" w:sz="0" w:space="0" w:color="auto"/>
            <w:right w:val="none" w:sz="0" w:space="0" w:color="auto"/>
          </w:divBdr>
        </w:div>
      </w:divsChild>
    </w:div>
    <w:div w:id="1800026072">
      <w:bodyDiv w:val="1"/>
      <w:marLeft w:val="0"/>
      <w:marRight w:val="0"/>
      <w:marTop w:val="0"/>
      <w:marBottom w:val="0"/>
      <w:divBdr>
        <w:top w:val="none" w:sz="0" w:space="0" w:color="auto"/>
        <w:left w:val="none" w:sz="0" w:space="0" w:color="auto"/>
        <w:bottom w:val="none" w:sz="0" w:space="0" w:color="auto"/>
        <w:right w:val="none" w:sz="0" w:space="0" w:color="auto"/>
      </w:divBdr>
      <w:divsChild>
        <w:div w:id="1576013614">
          <w:marLeft w:val="0"/>
          <w:marRight w:val="0"/>
          <w:marTop w:val="0"/>
          <w:marBottom w:val="0"/>
          <w:divBdr>
            <w:top w:val="none" w:sz="0" w:space="0" w:color="auto"/>
            <w:left w:val="none" w:sz="0" w:space="0" w:color="auto"/>
            <w:bottom w:val="none" w:sz="0" w:space="0" w:color="auto"/>
            <w:right w:val="none" w:sz="0" w:space="0" w:color="auto"/>
          </w:divBdr>
        </w:div>
      </w:divsChild>
    </w:div>
    <w:div w:id="1821576310">
      <w:bodyDiv w:val="1"/>
      <w:marLeft w:val="0"/>
      <w:marRight w:val="0"/>
      <w:marTop w:val="0"/>
      <w:marBottom w:val="0"/>
      <w:divBdr>
        <w:top w:val="none" w:sz="0" w:space="0" w:color="auto"/>
        <w:left w:val="none" w:sz="0" w:space="0" w:color="auto"/>
        <w:bottom w:val="none" w:sz="0" w:space="0" w:color="auto"/>
        <w:right w:val="none" w:sz="0" w:space="0" w:color="auto"/>
      </w:divBdr>
      <w:divsChild>
        <w:div w:id="1149396335">
          <w:marLeft w:val="0"/>
          <w:marRight w:val="0"/>
          <w:marTop w:val="0"/>
          <w:marBottom w:val="0"/>
          <w:divBdr>
            <w:top w:val="none" w:sz="0" w:space="0" w:color="auto"/>
            <w:left w:val="none" w:sz="0" w:space="0" w:color="auto"/>
            <w:bottom w:val="none" w:sz="0" w:space="0" w:color="auto"/>
            <w:right w:val="none" w:sz="0" w:space="0" w:color="auto"/>
          </w:divBdr>
          <w:divsChild>
            <w:div w:id="189203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9127328">
      <w:bodyDiv w:val="1"/>
      <w:marLeft w:val="0"/>
      <w:marRight w:val="0"/>
      <w:marTop w:val="0"/>
      <w:marBottom w:val="0"/>
      <w:divBdr>
        <w:top w:val="none" w:sz="0" w:space="0" w:color="auto"/>
        <w:left w:val="none" w:sz="0" w:space="0" w:color="auto"/>
        <w:bottom w:val="none" w:sz="0" w:space="0" w:color="auto"/>
        <w:right w:val="none" w:sz="0" w:space="0" w:color="auto"/>
      </w:divBdr>
      <w:divsChild>
        <w:div w:id="1103766423">
          <w:marLeft w:val="0"/>
          <w:marRight w:val="0"/>
          <w:marTop w:val="0"/>
          <w:marBottom w:val="0"/>
          <w:divBdr>
            <w:top w:val="none" w:sz="0" w:space="0" w:color="auto"/>
            <w:left w:val="none" w:sz="0" w:space="0" w:color="auto"/>
            <w:bottom w:val="none" w:sz="0" w:space="0" w:color="auto"/>
            <w:right w:val="none" w:sz="0" w:space="0" w:color="auto"/>
          </w:divBdr>
          <w:divsChild>
            <w:div w:id="1741369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7378323">
      <w:bodyDiv w:val="1"/>
      <w:marLeft w:val="0"/>
      <w:marRight w:val="0"/>
      <w:marTop w:val="0"/>
      <w:marBottom w:val="0"/>
      <w:divBdr>
        <w:top w:val="none" w:sz="0" w:space="0" w:color="auto"/>
        <w:left w:val="none" w:sz="0" w:space="0" w:color="auto"/>
        <w:bottom w:val="none" w:sz="0" w:space="0" w:color="auto"/>
        <w:right w:val="none" w:sz="0" w:space="0" w:color="auto"/>
      </w:divBdr>
      <w:divsChild>
        <w:div w:id="1409617337">
          <w:marLeft w:val="0"/>
          <w:marRight w:val="0"/>
          <w:marTop w:val="0"/>
          <w:marBottom w:val="0"/>
          <w:divBdr>
            <w:top w:val="none" w:sz="0" w:space="0" w:color="auto"/>
            <w:left w:val="none" w:sz="0" w:space="0" w:color="auto"/>
            <w:bottom w:val="none" w:sz="0" w:space="0" w:color="auto"/>
            <w:right w:val="none" w:sz="0" w:space="0" w:color="auto"/>
          </w:divBdr>
          <w:divsChild>
            <w:div w:id="931857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806765">
      <w:bodyDiv w:val="1"/>
      <w:marLeft w:val="0"/>
      <w:marRight w:val="0"/>
      <w:marTop w:val="0"/>
      <w:marBottom w:val="0"/>
      <w:divBdr>
        <w:top w:val="none" w:sz="0" w:space="0" w:color="auto"/>
        <w:left w:val="none" w:sz="0" w:space="0" w:color="auto"/>
        <w:bottom w:val="none" w:sz="0" w:space="0" w:color="auto"/>
        <w:right w:val="none" w:sz="0" w:space="0" w:color="auto"/>
      </w:divBdr>
    </w:div>
    <w:div w:id="1841195645">
      <w:bodyDiv w:val="1"/>
      <w:marLeft w:val="0"/>
      <w:marRight w:val="0"/>
      <w:marTop w:val="0"/>
      <w:marBottom w:val="0"/>
      <w:divBdr>
        <w:top w:val="none" w:sz="0" w:space="0" w:color="auto"/>
        <w:left w:val="none" w:sz="0" w:space="0" w:color="auto"/>
        <w:bottom w:val="none" w:sz="0" w:space="0" w:color="auto"/>
        <w:right w:val="none" w:sz="0" w:space="0" w:color="auto"/>
      </w:divBdr>
      <w:divsChild>
        <w:div w:id="1684824514">
          <w:marLeft w:val="0"/>
          <w:marRight w:val="0"/>
          <w:marTop w:val="0"/>
          <w:marBottom w:val="0"/>
          <w:divBdr>
            <w:top w:val="none" w:sz="0" w:space="0" w:color="auto"/>
            <w:left w:val="none" w:sz="0" w:space="0" w:color="auto"/>
            <w:bottom w:val="none" w:sz="0" w:space="0" w:color="auto"/>
            <w:right w:val="none" w:sz="0" w:space="0" w:color="auto"/>
          </w:divBdr>
        </w:div>
      </w:divsChild>
    </w:div>
    <w:div w:id="1867399436">
      <w:bodyDiv w:val="1"/>
      <w:marLeft w:val="0"/>
      <w:marRight w:val="0"/>
      <w:marTop w:val="0"/>
      <w:marBottom w:val="0"/>
      <w:divBdr>
        <w:top w:val="none" w:sz="0" w:space="0" w:color="auto"/>
        <w:left w:val="none" w:sz="0" w:space="0" w:color="auto"/>
        <w:bottom w:val="none" w:sz="0" w:space="0" w:color="auto"/>
        <w:right w:val="none" w:sz="0" w:space="0" w:color="auto"/>
      </w:divBdr>
      <w:divsChild>
        <w:div w:id="1280646292">
          <w:marLeft w:val="0"/>
          <w:marRight w:val="0"/>
          <w:marTop w:val="0"/>
          <w:marBottom w:val="0"/>
          <w:divBdr>
            <w:top w:val="none" w:sz="0" w:space="0" w:color="auto"/>
            <w:left w:val="none" w:sz="0" w:space="0" w:color="auto"/>
            <w:bottom w:val="none" w:sz="0" w:space="0" w:color="auto"/>
            <w:right w:val="none" w:sz="0" w:space="0" w:color="auto"/>
          </w:divBdr>
          <w:divsChild>
            <w:div w:id="1267277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391381">
      <w:bodyDiv w:val="1"/>
      <w:marLeft w:val="0"/>
      <w:marRight w:val="0"/>
      <w:marTop w:val="0"/>
      <w:marBottom w:val="0"/>
      <w:divBdr>
        <w:top w:val="none" w:sz="0" w:space="0" w:color="auto"/>
        <w:left w:val="none" w:sz="0" w:space="0" w:color="auto"/>
        <w:bottom w:val="none" w:sz="0" w:space="0" w:color="auto"/>
        <w:right w:val="none" w:sz="0" w:space="0" w:color="auto"/>
      </w:divBdr>
      <w:divsChild>
        <w:div w:id="2117021388">
          <w:marLeft w:val="0"/>
          <w:marRight w:val="0"/>
          <w:marTop w:val="0"/>
          <w:marBottom w:val="0"/>
          <w:divBdr>
            <w:top w:val="none" w:sz="0" w:space="0" w:color="auto"/>
            <w:left w:val="none" w:sz="0" w:space="0" w:color="auto"/>
            <w:bottom w:val="none" w:sz="0" w:space="0" w:color="auto"/>
            <w:right w:val="none" w:sz="0" w:space="0" w:color="auto"/>
          </w:divBdr>
          <w:divsChild>
            <w:div w:id="1712725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880480">
      <w:bodyDiv w:val="1"/>
      <w:marLeft w:val="0"/>
      <w:marRight w:val="0"/>
      <w:marTop w:val="0"/>
      <w:marBottom w:val="0"/>
      <w:divBdr>
        <w:top w:val="none" w:sz="0" w:space="0" w:color="auto"/>
        <w:left w:val="none" w:sz="0" w:space="0" w:color="auto"/>
        <w:bottom w:val="none" w:sz="0" w:space="0" w:color="auto"/>
        <w:right w:val="none" w:sz="0" w:space="0" w:color="auto"/>
      </w:divBdr>
      <w:divsChild>
        <w:div w:id="1959019094">
          <w:marLeft w:val="0"/>
          <w:marRight w:val="0"/>
          <w:marTop w:val="0"/>
          <w:marBottom w:val="0"/>
          <w:divBdr>
            <w:top w:val="none" w:sz="0" w:space="0" w:color="auto"/>
            <w:left w:val="none" w:sz="0" w:space="0" w:color="auto"/>
            <w:bottom w:val="none" w:sz="0" w:space="0" w:color="auto"/>
            <w:right w:val="none" w:sz="0" w:space="0" w:color="auto"/>
          </w:divBdr>
          <w:divsChild>
            <w:div w:id="194637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5509638">
      <w:bodyDiv w:val="1"/>
      <w:marLeft w:val="0"/>
      <w:marRight w:val="0"/>
      <w:marTop w:val="0"/>
      <w:marBottom w:val="0"/>
      <w:divBdr>
        <w:top w:val="none" w:sz="0" w:space="0" w:color="auto"/>
        <w:left w:val="none" w:sz="0" w:space="0" w:color="auto"/>
        <w:bottom w:val="none" w:sz="0" w:space="0" w:color="auto"/>
        <w:right w:val="none" w:sz="0" w:space="0" w:color="auto"/>
      </w:divBdr>
      <w:divsChild>
        <w:div w:id="594024576">
          <w:marLeft w:val="0"/>
          <w:marRight w:val="0"/>
          <w:marTop w:val="0"/>
          <w:marBottom w:val="0"/>
          <w:divBdr>
            <w:top w:val="none" w:sz="0" w:space="0" w:color="auto"/>
            <w:left w:val="none" w:sz="0" w:space="0" w:color="auto"/>
            <w:bottom w:val="none" w:sz="0" w:space="0" w:color="auto"/>
            <w:right w:val="none" w:sz="0" w:space="0" w:color="auto"/>
          </w:divBdr>
        </w:div>
      </w:divsChild>
    </w:div>
    <w:div w:id="1938631304">
      <w:bodyDiv w:val="1"/>
      <w:marLeft w:val="0"/>
      <w:marRight w:val="0"/>
      <w:marTop w:val="0"/>
      <w:marBottom w:val="0"/>
      <w:divBdr>
        <w:top w:val="none" w:sz="0" w:space="0" w:color="auto"/>
        <w:left w:val="none" w:sz="0" w:space="0" w:color="auto"/>
        <w:bottom w:val="none" w:sz="0" w:space="0" w:color="auto"/>
        <w:right w:val="none" w:sz="0" w:space="0" w:color="auto"/>
      </w:divBdr>
      <w:divsChild>
        <w:div w:id="1908374139">
          <w:marLeft w:val="0"/>
          <w:marRight w:val="0"/>
          <w:marTop w:val="0"/>
          <w:marBottom w:val="0"/>
          <w:divBdr>
            <w:top w:val="none" w:sz="0" w:space="0" w:color="auto"/>
            <w:left w:val="none" w:sz="0" w:space="0" w:color="auto"/>
            <w:bottom w:val="none" w:sz="0" w:space="0" w:color="auto"/>
            <w:right w:val="none" w:sz="0" w:space="0" w:color="auto"/>
          </w:divBdr>
        </w:div>
      </w:divsChild>
    </w:div>
    <w:div w:id="1939363486">
      <w:bodyDiv w:val="1"/>
      <w:marLeft w:val="0"/>
      <w:marRight w:val="0"/>
      <w:marTop w:val="0"/>
      <w:marBottom w:val="0"/>
      <w:divBdr>
        <w:top w:val="none" w:sz="0" w:space="0" w:color="auto"/>
        <w:left w:val="none" w:sz="0" w:space="0" w:color="auto"/>
        <w:bottom w:val="none" w:sz="0" w:space="0" w:color="auto"/>
        <w:right w:val="none" w:sz="0" w:space="0" w:color="auto"/>
      </w:divBdr>
    </w:div>
    <w:div w:id="1955942663">
      <w:bodyDiv w:val="1"/>
      <w:marLeft w:val="0"/>
      <w:marRight w:val="0"/>
      <w:marTop w:val="0"/>
      <w:marBottom w:val="0"/>
      <w:divBdr>
        <w:top w:val="none" w:sz="0" w:space="0" w:color="auto"/>
        <w:left w:val="none" w:sz="0" w:space="0" w:color="auto"/>
        <w:bottom w:val="none" w:sz="0" w:space="0" w:color="auto"/>
        <w:right w:val="none" w:sz="0" w:space="0" w:color="auto"/>
      </w:divBdr>
      <w:divsChild>
        <w:div w:id="1114405376">
          <w:marLeft w:val="0"/>
          <w:marRight w:val="0"/>
          <w:marTop w:val="0"/>
          <w:marBottom w:val="0"/>
          <w:divBdr>
            <w:top w:val="none" w:sz="0" w:space="0" w:color="auto"/>
            <w:left w:val="none" w:sz="0" w:space="0" w:color="auto"/>
            <w:bottom w:val="none" w:sz="0" w:space="0" w:color="auto"/>
            <w:right w:val="none" w:sz="0" w:space="0" w:color="auto"/>
          </w:divBdr>
        </w:div>
      </w:divsChild>
    </w:div>
    <w:div w:id="1962804174">
      <w:bodyDiv w:val="1"/>
      <w:marLeft w:val="0"/>
      <w:marRight w:val="0"/>
      <w:marTop w:val="0"/>
      <w:marBottom w:val="0"/>
      <w:divBdr>
        <w:top w:val="none" w:sz="0" w:space="0" w:color="auto"/>
        <w:left w:val="none" w:sz="0" w:space="0" w:color="auto"/>
        <w:bottom w:val="none" w:sz="0" w:space="0" w:color="auto"/>
        <w:right w:val="none" w:sz="0" w:space="0" w:color="auto"/>
      </w:divBdr>
    </w:div>
    <w:div w:id="1969311793">
      <w:bodyDiv w:val="1"/>
      <w:marLeft w:val="0"/>
      <w:marRight w:val="0"/>
      <w:marTop w:val="0"/>
      <w:marBottom w:val="0"/>
      <w:divBdr>
        <w:top w:val="none" w:sz="0" w:space="0" w:color="auto"/>
        <w:left w:val="none" w:sz="0" w:space="0" w:color="auto"/>
        <w:bottom w:val="none" w:sz="0" w:space="0" w:color="auto"/>
        <w:right w:val="none" w:sz="0" w:space="0" w:color="auto"/>
      </w:divBdr>
    </w:div>
    <w:div w:id="1986230844">
      <w:bodyDiv w:val="1"/>
      <w:marLeft w:val="0"/>
      <w:marRight w:val="0"/>
      <w:marTop w:val="0"/>
      <w:marBottom w:val="0"/>
      <w:divBdr>
        <w:top w:val="none" w:sz="0" w:space="0" w:color="auto"/>
        <w:left w:val="none" w:sz="0" w:space="0" w:color="auto"/>
        <w:bottom w:val="none" w:sz="0" w:space="0" w:color="auto"/>
        <w:right w:val="none" w:sz="0" w:space="0" w:color="auto"/>
      </w:divBdr>
      <w:divsChild>
        <w:div w:id="30615755">
          <w:marLeft w:val="0"/>
          <w:marRight w:val="0"/>
          <w:marTop w:val="0"/>
          <w:marBottom w:val="0"/>
          <w:divBdr>
            <w:top w:val="none" w:sz="0" w:space="0" w:color="auto"/>
            <w:left w:val="none" w:sz="0" w:space="0" w:color="auto"/>
            <w:bottom w:val="none" w:sz="0" w:space="0" w:color="auto"/>
            <w:right w:val="none" w:sz="0" w:space="0" w:color="auto"/>
          </w:divBdr>
        </w:div>
      </w:divsChild>
    </w:div>
    <w:div w:id="1990551049">
      <w:bodyDiv w:val="1"/>
      <w:marLeft w:val="0"/>
      <w:marRight w:val="0"/>
      <w:marTop w:val="0"/>
      <w:marBottom w:val="0"/>
      <w:divBdr>
        <w:top w:val="none" w:sz="0" w:space="0" w:color="auto"/>
        <w:left w:val="none" w:sz="0" w:space="0" w:color="auto"/>
        <w:bottom w:val="none" w:sz="0" w:space="0" w:color="auto"/>
        <w:right w:val="none" w:sz="0" w:space="0" w:color="auto"/>
      </w:divBdr>
      <w:divsChild>
        <w:div w:id="1845515600">
          <w:marLeft w:val="0"/>
          <w:marRight w:val="0"/>
          <w:marTop w:val="0"/>
          <w:marBottom w:val="0"/>
          <w:divBdr>
            <w:top w:val="none" w:sz="0" w:space="0" w:color="auto"/>
            <w:left w:val="none" w:sz="0" w:space="0" w:color="auto"/>
            <w:bottom w:val="none" w:sz="0" w:space="0" w:color="auto"/>
            <w:right w:val="none" w:sz="0" w:space="0" w:color="auto"/>
          </w:divBdr>
        </w:div>
      </w:divsChild>
    </w:div>
    <w:div w:id="2000300818">
      <w:bodyDiv w:val="1"/>
      <w:marLeft w:val="0"/>
      <w:marRight w:val="0"/>
      <w:marTop w:val="0"/>
      <w:marBottom w:val="0"/>
      <w:divBdr>
        <w:top w:val="none" w:sz="0" w:space="0" w:color="auto"/>
        <w:left w:val="none" w:sz="0" w:space="0" w:color="auto"/>
        <w:bottom w:val="none" w:sz="0" w:space="0" w:color="auto"/>
        <w:right w:val="none" w:sz="0" w:space="0" w:color="auto"/>
      </w:divBdr>
      <w:divsChild>
        <w:div w:id="1737777195">
          <w:marLeft w:val="0"/>
          <w:marRight w:val="0"/>
          <w:marTop w:val="0"/>
          <w:marBottom w:val="0"/>
          <w:divBdr>
            <w:top w:val="none" w:sz="0" w:space="0" w:color="auto"/>
            <w:left w:val="none" w:sz="0" w:space="0" w:color="auto"/>
            <w:bottom w:val="none" w:sz="0" w:space="0" w:color="auto"/>
            <w:right w:val="none" w:sz="0" w:space="0" w:color="auto"/>
          </w:divBdr>
          <w:divsChild>
            <w:div w:id="164979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538901">
      <w:bodyDiv w:val="1"/>
      <w:marLeft w:val="0"/>
      <w:marRight w:val="0"/>
      <w:marTop w:val="0"/>
      <w:marBottom w:val="0"/>
      <w:divBdr>
        <w:top w:val="none" w:sz="0" w:space="0" w:color="auto"/>
        <w:left w:val="none" w:sz="0" w:space="0" w:color="auto"/>
        <w:bottom w:val="none" w:sz="0" w:space="0" w:color="auto"/>
        <w:right w:val="none" w:sz="0" w:space="0" w:color="auto"/>
      </w:divBdr>
      <w:divsChild>
        <w:div w:id="2070495433">
          <w:marLeft w:val="0"/>
          <w:marRight w:val="0"/>
          <w:marTop w:val="0"/>
          <w:marBottom w:val="0"/>
          <w:divBdr>
            <w:top w:val="none" w:sz="0" w:space="0" w:color="auto"/>
            <w:left w:val="none" w:sz="0" w:space="0" w:color="auto"/>
            <w:bottom w:val="none" w:sz="0" w:space="0" w:color="auto"/>
            <w:right w:val="none" w:sz="0" w:space="0" w:color="auto"/>
          </w:divBdr>
        </w:div>
      </w:divsChild>
    </w:div>
    <w:div w:id="2043896797">
      <w:bodyDiv w:val="1"/>
      <w:marLeft w:val="0"/>
      <w:marRight w:val="0"/>
      <w:marTop w:val="0"/>
      <w:marBottom w:val="0"/>
      <w:divBdr>
        <w:top w:val="none" w:sz="0" w:space="0" w:color="auto"/>
        <w:left w:val="none" w:sz="0" w:space="0" w:color="auto"/>
        <w:bottom w:val="none" w:sz="0" w:space="0" w:color="auto"/>
        <w:right w:val="none" w:sz="0" w:space="0" w:color="auto"/>
      </w:divBdr>
      <w:divsChild>
        <w:div w:id="1517302283">
          <w:marLeft w:val="0"/>
          <w:marRight w:val="0"/>
          <w:marTop w:val="0"/>
          <w:marBottom w:val="0"/>
          <w:divBdr>
            <w:top w:val="none" w:sz="0" w:space="0" w:color="auto"/>
            <w:left w:val="none" w:sz="0" w:space="0" w:color="auto"/>
            <w:bottom w:val="none" w:sz="0" w:space="0" w:color="auto"/>
            <w:right w:val="none" w:sz="0" w:space="0" w:color="auto"/>
          </w:divBdr>
          <w:divsChild>
            <w:div w:id="1209604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385637">
      <w:bodyDiv w:val="1"/>
      <w:marLeft w:val="0"/>
      <w:marRight w:val="0"/>
      <w:marTop w:val="0"/>
      <w:marBottom w:val="0"/>
      <w:divBdr>
        <w:top w:val="none" w:sz="0" w:space="0" w:color="auto"/>
        <w:left w:val="none" w:sz="0" w:space="0" w:color="auto"/>
        <w:bottom w:val="none" w:sz="0" w:space="0" w:color="auto"/>
        <w:right w:val="none" w:sz="0" w:space="0" w:color="auto"/>
      </w:divBdr>
      <w:divsChild>
        <w:div w:id="214701564">
          <w:marLeft w:val="0"/>
          <w:marRight w:val="0"/>
          <w:marTop w:val="0"/>
          <w:marBottom w:val="0"/>
          <w:divBdr>
            <w:top w:val="none" w:sz="0" w:space="0" w:color="auto"/>
            <w:left w:val="none" w:sz="0" w:space="0" w:color="auto"/>
            <w:bottom w:val="none" w:sz="0" w:space="0" w:color="auto"/>
            <w:right w:val="none" w:sz="0" w:space="0" w:color="auto"/>
          </w:divBdr>
        </w:div>
      </w:divsChild>
    </w:div>
    <w:div w:id="2133863794">
      <w:bodyDiv w:val="1"/>
      <w:marLeft w:val="0"/>
      <w:marRight w:val="0"/>
      <w:marTop w:val="0"/>
      <w:marBottom w:val="0"/>
      <w:divBdr>
        <w:top w:val="none" w:sz="0" w:space="0" w:color="auto"/>
        <w:left w:val="none" w:sz="0" w:space="0" w:color="auto"/>
        <w:bottom w:val="none" w:sz="0" w:space="0" w:color="auto"/>
        <w:right w:val="none" w:sz="0" w:space="0" w:color="auto"/>
      </w:divBdr>
      <w:divsChild>
        <w:div w:id="8936580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diagramColors" Target="diagrams/colors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diagramData" Target="diagrams/data1.xml"/><Relationship Id="rId4" Type="http://schemas.openxmlformats.org/officeDocument/2006/relationships/settings" Target="settings.xml"/><Relationship Id="rId9" Type="http://schemas.openxmlformats.org/officeDocument/2006/relationships/footer" Target="footer1.xml"/><Relationship Id="rId14"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773874D-165F-4353-AF69-61BE7FB63797}" type="doc">
      <dgm:prSet loTypeId="urn:microsoft.com/office/officeart/2005/8/layout/bProcess3" loCatId="process" qsTypeId="urn:microsoft.com/office/officeart/2005/8/quickstyle/simple1" qsCatId="simple" csTypeId="urn:microsoft.com/office/officeart/2005/8/colors/accent3_1" csCatId="accent3" phldr="1"/>
      <dgm:spPr/>
      <dgm:t>
        <a:bodyPr/>
        <a:lstStyle/>
        <a:p>
          <a:endParaRPr lang="en-US"/>
        </a:p>
      </dgm:t>
    </dgm:pt>
    <dgm:pt modelId="{41D0A9DA-C3A7-4BCB-A179-0C4BBDFA1A27}">
      <dgm:prSet phldrT="[Text]"/>
      <dgm:spPr/>
      <dgm:t>
        <a:bodyPr/>
        <a:lstStyle/>
        <a:p>
          <a:r>
            <a:rPr lang="en-US"/>
            <a:t>Start</a:t>
          </a:r>
        </a:p>
      </dgm:t>
    </dgm:pt>
    <dgm:pt modelId="{FC92832A-0CC3-4863-98AA-2FD7A8CD6A22}" type="parTrans" cxnId="{054C213E-928B-4C56-BA3B-2848B2A73BD5}">
      <dgm:prSet/>
      <dgm:spPr/>
      <dgm:t>
        <a:bodyPr/>
        <a:lstStyle/>
        <a:p>
          <a:endParaRPr lang="en-US"/>
        </a:p>
      </dgm:t>
    </dgm:pt>
    <dgm:pt modelId="{599D1B5F-060E-41D4-B4FC-E3D1B036B702}" type="sibTrans" cxnId="{054C213E-928B-4C56-BA3B-2848B2A73BD5}">
      <dgm:prSet/>
      <dgm:spPr/>
      <dgm:t>
        <a:bodyPr/>
        <a:lstStyle/>
        <a:p>
          <a:endParaRPr lang="en-US"/>
        </a:p>
      </dgm:t>
    </dgm:pt>
    <dgm:pt modelId="{C4610FAD-9084-4A28-804B-A168D04D0298}">
      <dgm:prSet phldrT="[Text]"/>
      <dgm:spPr/>
      <dgm:t>
        <a:bodyPr/>
        <a:lstStyle/>
        <a:p>
          <a:r>
            <a:rPr lang="en-US"/>
            <a:t>Define Hazard Object</a:t>
          </a:r>
        </a:p>
      </dgm:t>
    </dgm:pt>
    <dgm:pt modelId="{798D2F9C-8801-46AF-B408-EF6FA614D6D8}" type="parTrans" cxnId="{686B6170-2EEC-4FE9-A414-7C0712B621D3}">
      <dgm:prSet/>
      <dgm:spPr/>
      <dgm:t>
        <a:bodyPr/>
        <a:lstStyle/>
        <a:p>
          <a:endParaRPr lang="en-US"/>
        </a:p>
      </dgm:t>
    </dgm:pt>
    <dgm:pt modelId="{F5D4934E-199B-4FE1-8115-F30A80B99D7A}" type="sibTrans" cxnId="{686B6170-2EEC-4FE9-A414-7C0712B621D3}">
      <dgm:prSet/>
      <dgm:spPr/>
      <dgm:t>
        <a:bodyPr/>
        <a:lstStyle/>
        <a:p>
          <a:endParaRPr lang="en-US"/>
        </a:p>
      </dgm:t>
    </dgm:pt>
    <dgm:pt modelId="{24B1B143-7E83-479A-A9A7-BC1E1E5C3A78}">
      <dgm:prSet phldrT="[Text]"/>
      <dgm:spPr/>
      <dgm:t>
        <a:bodyPr/>
        <a:lstStyle/>
        <a:p>
          <a:r>
            <a:rPr lang="en-US"/>
            <a:t>Define WindData Object</a:t>
          </a:r>
        </a:p>
      </dgm:t>
    </dgm:pt>
    <dgm:pt modelId="{15D75C64-1066-492B-A629-F800740D7CF2}" type="parTrans" cxnId="{86AC97D3-F2D7-4C94-A818-1E271A28448D}">
      <dgm:prSet/>
      <dgm:spPr/>
      <dgm:t>
        <a:bodyPr/>
        <a:lstStyle/>
        <a:p>
          <a:endParaRPr lang="en-US"/>
        </a:p>
      </dgm:t>
    </dgm:pt>
    <dgm:pt modelId="{D3798926-1EB9-4C0E-80BB-F168F8272E99}" type="sibTrans" cxnId="{86AC97D3-F2D7-4C94-A818-1E271A28448D}">
      <dgm:prSet/>
      <dgm:spPr/>
      <dgm:t>
        <a:bodyPr/>
        <a:lstStyle/>
        <a:p>
          <a:endParaRPr lang="en-US"/>
        </a:p>
      </dgm:t>
    </dgm:pt>
    <dgm:pt modelId="{FB84764F-FB3B-4A72-B905-091AE40E1B68}">
      <dgm:prSet phldrT="[Text]"/>
      <dgm:spPr/>
      <dgm:t>
        <a:bodyPr/>
        <a:lstStyle/>
        <a:p>
          <a:r>
            <a:rPr lang="en-US"/>
            <a:t>Define DateTime Object</a:t>
          </a:r>
        </a:p>
      </dgm:t>
    </dgm:pt>
    <dgm:pt modelId="{B6215DC8-9269-4849-B126-10418AF662D0}" type="parTrans" cxnId="{B0452621-B4BA-45AC-8321-1D3107521D22}">
      <dgm:prSet/>
      <dgm:spPr/>
      <dgm:t>
        <a:bodyPr/>
        <a:lstStyle/>
        <a:p>
          <a:endParaRPr lang="en-US"/>
        </a:p>
      </dgm:t>
    </dgm:pt>
    <dgm:pt modelId="{DA9034AD-9CB6-4366-999C-4FE34F25F516}" type="sibTrans" cxnId="{B0452621-B4BA-45AC-8321-1D3107521D22}">
      <dgm:prSet/>
      <dgm:spPr/>
      <dgm:t>
        <a:bodyPr/>
        <a:lstStyle/>
        <a:p>
          <a:endParaRPr lang="en-US"/>
        </a:p>
      </dgm:t>
    </dgm:pt>
    <dgm:pt modelId="{EFCDAA87-721D-4B17-9BB2-13FC42589D4B}">
      <dgm:prSet phldrT="[Text]"/>
      <dgm:spPr/>
      <dgm:t>
        <a:bodyPr/>
        <a:lstStyle/>
        <a:p>
          <a:r>
            <a:rPr lang="en-US"/>
            <a:t>Define Site Object</a:t>
          </a:r>
        </a:p>
      </dgm:t>
    </dgm:pt>
    <dgm:pt modelId="{EC4F513B-DF7A-49B7-9CB3-ABDC63727519}" type="parTrans" cxnId="{ED591FF5-1C18-4C4F-ADD9-279D65458620}">
      <dgm:prSet/>
      <dgm:spPr/>
      <dgm:t>
        <a:bodyPr/>
        <a:lstStyle/>
        <a:p>
          <a:endParaRPr lang="en-US"/>
        </a:p>
      </dgm:t>
    </dgm:pt>
    <dgm:pt modelId="{E6B56288-04C5-4511-8A3A-69A6B236982E}" type="sibTrans" cxnId="{ED591FF5-1C18-4C4F-ADD9-279D65458620}">
      <dgm:prSet/>
      <dgm:spPr/>
      <dgm:t>
        <a:bodyPr/>
        <a:lstStyle/>
        <a:p>
          <a:endParaRPr lang="en-US"/>
        </a:p>
      </dgm:t>
    </dgm:pt>
    <dgm:pt modelId="{C145CBB0-E051-497E-86C8-2FB157693726}">
      <dgm:prSet phldrT="[Text]"/>
      <dgm:spPr/>
      <dgm:t>
        <a:bodyPr/>
        <a:lstStyle/>
        <a:p>
          <a:r>
            <a:rPr lang="en-US"/>
            <a:t>Define Substance Objects</a:t>
          </a:r>
        </a:p>
      </dgm:t>
    </dgm:pt>
    <dgm:pt modelId="{DC51670A-3A80-45BD-9CC3-5BCB96C60B5C}" type="parTrans" cxnId="{2DB54DF6-CF62-46D9-930C-38B9FFFBB435}">
      <dgm:prSet/>
      <dgm:spPr/>
      <dgm:t>
        <a:bodyPr/>
        <a:lstStyle/>
        <a:p>
          <a:endParaRPr lang="en-US"/>
        </a:p>
      </dgm:t>
    </dgm:pt>
    <dgm:pt modelId="{F4D23BC7-B06E-49B6-8F4A-DD567F414299}" type="sibTrans" cxnId="{2DB54DF6-CF62-46D9-930C-38B9FFFBB435}">
      <dgm:prSet/>
      <dgm:spPr/>
      <dgm:t>
        <a:bodyPr/>
        <a:lstStyle/>
        <a:p>
          <a:endParaRPr lang="en-US"/>
        </a:p>
      </dgm:t>
    </dgm:pt>
    <dgm:pt modelId="{03572591-6A14-4719-93F5-8038D2064EE7}">
      <dgm:prSet phldrT="[Text]"/>
      <dgm:spPr/>
      <dgm:t>
        <a:bodyPr/>
        <a:lstStyle/>
        <a:p>
          <a:r>
            <a:rPr lang="en-US"/>
            <a:t>Define Fragility Objects</a:t>
          </a:r>
        </a:p>
      </dgm:t>
    </dgm:pt>
    <dgm:pt modelId="{2850619E-E8D2-4538-AAC4-25AE153CE661}" type="parTrans" cxnId="{F0D0A652-1C51-486C-93AA-05A1C1D131EA}">
      <dgm:prSet/>
      <dgm:spPr/>
      <dgm:t>
        <a:bodyPr/>
        <a:lstStyle/>
        <a:p>
          <a:endParaRPr lang="en-US"/>
        </a:p>
      </dgm:t>
    </dgm:pt>
    <dgm:pt modelId="{9545CE59-78F8-4397-BC30-744DBA043A5C}" type="sibTrans" cxnId="{F0D0A652-1C51-486C-93AA-05A1C1D131EA}">
      <dgm:prSet/>
      <dgm:spPr/>
      <dgm:t>
        <a:bodyPr/>
        <a:lstStyle/>
        <a:p>
          <a:endParaRPr lang="en-US"/>
        </a:p>
      </dgm:t>
    </dgm:pt>
    <dgm:pt modelId="{845FDC53-E7FB-4975-B6C7-4D42351C067A}">
      <dgm:prSet phldrT="[Text]"/>
      <dgm:spPr/>
      <dgm:t>
        <a:bodyPr/>
        <a:lstStyle/>
        <a:p>
          <a:r>
            <a:rPr lang="en-US"/>
            <a:t>Define Probit Objects</a:t>
          </a:r>
        </a:p>
      </dgm:t>
    </dgm:pt>
    <dgm:pt modelId="{83EB5DD1-CD35-40F3-93EB-77D7B8C39ADD}" type="parTrans" cxnId="{B83A0BB0-27A6-481C-991B-1ABB34405DCA}">
      <dgm:prSet/>
      <dgm:spPr/>
      <dgm:t>
        <a:bodyPr/>
        <a:lstStyle/>
        <a:p>
          <a:endParaRPr lang="en-US"/>
        </a:p>
      </dgm:t>
    </dgm:pt>
    <dgm:pt modelId="{198E8CAF-1BB3-4F41-B4AB-1B5CF131C489}" type="sibTrans" cxnId="{B83A0BB0-27A6-481C-991B-1ABB34405DCA}">
      <dgm:prSet/>
      <dgm:spPr/>
      <dgm:t>
        <a:bodyPr/>
        <a:lstStyle/>
        <a:p>
          <a:endParaRPr lang="en-US"/>
        </a:p>
      </dgm:t>
    </dgm:pt>
    <dgm:pt modelId="{FE238E5F-8AF9-4ED6-8D16-6A1F8D58C79E}">
      <dgm:prSet phldrT="[Text]"/>
      <dgm:spPr/>
      <dgm:t>
        <a:bodyPr/>
        <a:lstStyle/>
        <a:p>
          <a:r>
            <a:rPr lang="en-US"/>
            <a:t>Define OutFlow Objects</a:t>
          </a:r>
        </a:p>
      </dgm:t>
    </dgm:pt>
    <dgm:pt modelId="{23B5FDF0-29CB-4743-9A27-A13E914A0545}" type="parTrans" cxnId="{E274FAA3-3FA1-4D3F-B51C-3730799901DE}">
      <dgm:prSet/>
      <dgm:spPr/>
      <dgm:t>
        <a:bodyPr/>
        <a:lstStyle/>
        <a:p>
          <a:endParaRPr lang="en-US"/>
        </a:p>
      </dgm:t>
    </dgm:pt>
    <dgm:pt modelId="{C1C5A6EE-95A8-486B-9C3E-478E5603D76E}" type="sibTrans" cxnId="{E274FAA3-3FA1-4D3F-B51C-3730799901DE}">
      <dgm:prSet/>
      <dgm:spPr/>
      <dgm:t>
        <a:bodyPr/>
        <a:lstStyle/>
        <a:p>
          <a:endParaRPr lang="en-US"/>
        </a:p>
      </dgm:t>
    </dgm:pt>
    <dgm:pt modelId="{6B174B6F-B2AA-4920-BAC6-118FFEE2C38C}">
      <dgm:prSet phldrT="[Text]"/>
      <dgm:spPr/>
      <dgm:t>
        <a:bodyPr/>
        <a:lstStyle/>
        <a:p>
          <a:r>
            <a:rPr lang="en-US"/>
            <a:t>Define DispersionSpread Objects</a:t>
          </a:r>
        </a:p>
      </dgm:t>
    </dgm:pt>
    <dgm:pt modelId="{1EED51E6-DEE3-40C5-81FC-E7D9D8175199}" type="parTrans" cxnId="{4A3BEC07-41C6-4A7E-B8D0-C63ABB574E33}">
      <dgm:prSet/>
      <dgm:spPr/>
      <dgm:t>
        <a:bodyPr/>
        <a:lstStyle/>
        <a:p>
          <a:endParaRPr lang="en-US"/>
        </a:p>
      </dgm:t>
    </dgm:pt>
    <dgm:pt modelId="{7869DEE2-7694-4D32-A730-E68B799A5A66}" type="sibTrans" cxnId="{4A3BEC07-41C6-4A7E-B8D0-C63ABB574E33}">
      <dgm:prSet/>
      <dgm:spPr/>
      <dgm:t>
        <a:bodyPr/>
        <a:lstStyle/>
        <a:p>
          <a:endParaRPr lang="en-US"/>
        </a:p>
      </dgm:t>
    </dgm:pt>
    <dgm:pt modelId="{407C9326-45F5-43E4-951F-238B0CF244CF}">
      <dgm:prSet phldrT="[Text]"/>
      <dgm:spPr/>
      <dgm:t>
        <a:bodyPr/>
        <a:lstStyle/>
        <a:p>
          <a:r>
            <a:rPr lang="en-US"/>
            <a:t>Define PhysicalEffect Objects</a:t>
          </a:r>
        </a:p>
      </dgm:t>
    </dgm:pt>
    <dgm:pt modelId="{05DA3123-7B75-4D69-8677-9BF4842DDA45}" type="parTrans" cxnId="{1ABE5470-195A-41D3-8027-67714E120B36}">
      <dgm:prSet/>
      <dgm:spPr/>
      <dgm:t>
        <a:bodyPr/>
        <a:lstStyle/>
        <a:p>
          <a:endParaRPr lang="en-US"/>
        </a:p>
      </dgm:t>
    </dgm:pt>
    <dgm:pt modelId="{3422A47F-1FC2-4EE7-9D01-64B1842A04EC}" type="sibTrans" cxnId="{1ABE5470-195A-41D3-8027-67714E120B36}">
      <dgm:prSet/>
      <dgm:spPr/>
      <dgm:t>
        <a:bodyPr/>
        <a:lstStyle/>
        <a:p>
          <a:endParaRPr lang="en-US"/>
        </a:p>
      </dgm:t>
    </dgm:pt>
    <dgm:pt modelId="{14AFDEF0-69C2-4CB5-8383-D7D60D488034}">
      <dgm:prSet phldrT="[Text]"/>
      <dgm:spPr/>
      <dgm:t>
        <a:bodyPr/>
        <a:lstStyle/>
        <a:p>
          <a:r>
            <a:rPr lang="en-US"/>
            <a:t>Define Connectors (DS_LOC, Out_Physic, Pb_LOC) Objects</a:t>
          </a:r>
        </a:p>
      </dgm:t>
    </dgm:pt>
    <dgm:pt modelId="{928B0A4D-1AD0-43EC-A57B-22F2E2162306}" type="parTrans" cxnId="{5E3E37C2-32BC-4890-AC41-77571859A2A5}">
      <dgm:prSet/>
      <dgm:spPr/>
      <dgm:t>
        <a:bodyPr/>
        <a:lstStyle/>
        <a:p>
          <a:endParaRPr lang="en-US"/>
        </a:p>
      </dgm:t>
    </dgm:pt>
    <dgm:pt modelId="{0B6A124B-602A-4421-9761-829B9E9FAD4F}" type="sibTrans" cxnId="{5E3E37C2-32BC-4890-AC41-77571859A2A5}">
      <dgm:prSet/>
      <dgm:spPr/>
      <dgm:t>
        <a:bodyPr/>
        <a:lstStyle/>
        <a:p>
          <a:endParaRPr lang="en-US"/>
        </a:p>
      </dgm:t>
    </dgm:pt>
    <dgm:pt modelId="{677146FE-EAB6-4BFB-8377-B52DAA8E655E}">
      <dgm:prSet phldrT="[Text]"/>
      <dgm:spPr/>
      <dgm:t>
        <a:bodyPr/>
        <a:lstStyle/>
        <a:p>
          <a:r>
            <a:rPr lang="en-US"/>
            <a:t>Define Safety Objects</a:t>
          </a:r>
        </a:p>
      </dgm:t>
    </dgm:pt>
    <dgm:pt modelId="{3FF5D7B3-228C-4AAE-8CE1-E1AB279185EB}" type="parTrans" cxnId="{B14EC990-A3AD-43FD-B92E-DA7D8E18C7C7}">
      <dgm:prSet/>
      <dgm:spPr/>
      <dgm:t>
        <a:bodyPr/>
        <a:lstStyle/>
        <a:p>
          <a:endParaRPr lang="en-US"/>
        </a:p>
      </dgm:t>
    </dgm:pt>
    <dgm:pt modelId="{51233E05-CDF8-4528-9E9D-209871F3CD64}" type="sibTrans" cxnId="{B14EC990-A3AD-43FD-B92E-DA7D8E18C7C7}">
      <dgm:prSet/>
      <dgm:spPr/>
      <dgm:t>
        <a:bodyPr/>
        <a:lstStyle/>
        <a:p>
          <a:endParaRPr lang="en-US"/>
        </a:p>
      </dgm:t>
    </dgm:pt>
    <dgm:pt modelId="{D4B011DA-9149-4C4E-8FBD-BDAE477361B2}">
      <dgm:prSet phldrT="[Text]"/>
      <dgm:spPr/>
      <dgm:t>
        <a:bodyPr/>
        <a:lstStyle/>
        <a:p>
          <a:r>
            <a:rPr lang="en-US"/>
            <a:t>Define PlantUnits Objects</a:t>
          </a:r>
        </a:p>
      </dgm:t>
    </dgm:pt>
    <dgm:pt modelId="{91EDACE3-326B-4F80-9683-4377E39D524F}" type="parTrans" cxnId="{41E13C12-CAB6-43AD-88BA-7A0DE7F45EB0}">
      <dgm:prSet/>
      <dgm:spPr/>
      <dgm:t>
        <a:bodyPr/>
        <a:lstStyle/>
        <a:p>
          <a:endParaRPr lang="en-US"/>
        </a:p>
      </dgm:t>
    </dgm:pt>
    <dgm:pt modelId="{B6D08585-4C82-4B2B-AB67-29290DCF56C4}" type="sibTrans" cxnId="{41E13C12-CAB6-43AD-88BA-7A0DE7F45EB0}">
      <dgm:prSet/>
      <dgm:spPr/>
      <dgm:t>
        <a:bodyPr/>
        <a:lstStyle/>
        <a:p>
          <a:endParaRPr lang="en-US"/>
        </a:p>
      </dgm:t>
    </dgm:pt>
    <dgm:pt modelId="{CAD40A91-C1A2-42AE-B740-D0A1012D6160}">
      <dgm:prSet phldrT="[Text]"/>
      <dgm:spPr/>
      <dgm:t>
        <a:bodyPr/>
        <a:lstStyle/>
        <a:p>
          <a:r>
            <a:rPr lang="en-US"/>
            <a:t>Analyze the model</a:t>
          </a:r>
        </a:p>
      </dgm:t>
    </dgm:pt>
    <dgm:pt modelId="{F897DD1A-AD4B-436B-B20C-1A7331258D33}" type="parTrans" cxnId="{7414E05E-B0DC-41AD-A098-634FD3AD3081}">
      <dgm:prSet/>
      <dgm:spPr/>
      <dgm:t>
        <a:bodyPr/>
        <a:lstStyle/>
        <a:p>
          <a:endParaRPr lang="en-US"/>
        </a:p>
      </dgm:t>
    </dgm:pt>
    <dgm:pt modelId="{C0DCBFEE-2CC9-47EF-A7B2-96C3B875A365}" type="sibTrans" cxnId="{7414E05E-B0DC-41AD-A098-634FD3AD3081}">
      <dgm:prSet/>
      <dgm:spPr/>
      <dgm:t>
        <a:bodyPr/>
        <a:lstStyle/>
        <a:p>
          <a:endParaRPr lang="en-US"/>
        </a:p>
      </dgm:t>
    </dgm:pt>
    <dgm:pt modelId="{B082F263-4E05-464D-AB23-75D1DBA6E684}">
      <dgm:prSet phldrT="[Text]"/>
      <dgm:spPr/>
      <dgm:t>
        <a:bodyPr/>
        <a:lstStyle/>
        <a:p>
          <a:r>
            <a:rPr lang="en-US"/>
            <a:t>Define Recorder Objects</a:t>
          </a:r>
        </a:p>
      </dgm:t>
    </dgm:pt>
    <dgm:pt modelId="{CD1B7375-F64A-4762-A19B-8AC6DDDD18E1}" type="parTrans" cxnId="{D8664259-6065-4243-A3C5-8F7188EB4EF7}">
      <dgm:prSet/>
      <dgm:spPr/>
      <dgm:t>
        <a:bodyPr/>
        <a:lstStyle/>
        <a:p>
          <a:endParaRPr lang="en-US"/>
        </a:p>
      </dgm:t>
    </dgm:pt>
    <dgm:pt modelId="{97902F63-638A-4EAD-9B2C-A8B59B923088}" type="sibTrans" cxnId="{D8664259-6065-4243-A3C5-8F7188EB4EF7}">
      <dgm:prSet/>
      <dgm:spPr/>
      <dgm:t>
        <a:bodyPr/>
        <a:lstStyle/>
        <a:p>
          <a:endParaRPr lang="en-US"/>
        </a:p>
      </dgm:t>
    </dgm:pt>
    <dgm:pt modelId="{8575FE4C-487B-489F-B4B4-8B931EBC5F4C}" type="pres">
      <dgm:prSet presAssocID="{A773874D-165F-4353-AF69-61BE7FB63797}" presName="Name0" presStyleCnt="0">
        <dgm:presLayoutVars>
          <dgm:dir/>
          <dgm:resizeHandles val="exact"/>
        </dgm:presLayoutVars>
      </dgm:prSet>
      <dgm:spPr/>
    </dgm:pt>
    <dgm:pt modelId="{0CCD36F7-9ED8-4CF9-905E-8EA8CFD81052}" type="pres">
      <dgm:prSet presAssocID="{41D0A9DA-C3A7-4BCB-A179-0C4BBDFA1A27}" presName="node" presStyleLbl="node1" presStyleIdx="0" presStyleCnt="16">
        <dgm:presLayoutVars>
          <dgm:bulletEnabled val="1"/>
        </dgm:presLayoutVars>
      </dgm:prSet>
      <dgm:spPr/>
    </dgm:pt>
    <dgm:pt modelId="{FA4883E8-A9E3-4148-8ECD-5D140975FFD0}" type="pres">
      <dgm:prSet presAssocID="{599D1B5F-060E-41D4-B4FC-E3D1B036B702}" presName="sibTrans" presStyleLbl="sibTrans1D1" presStyleIdx="0" presStyleCnt="15"/>
      <dgm:spPr/>
    </dgm:pt>
    <dgm:pt modelId="{2D948454-33B7-4059-9919-BDE54276BB66}" type="pres">
      <dgm:prSet presAssocID="{599D1B5F-060E-41D4-B4FC-E3D1B036B702}" presName="connectorText" presStyleLbl="sibTrans1D1" presStyleIdx="0" presStyleCnt="15"/>
      <dgm:spPr/>
    </dgm:pt>
    <dgm:pt modelId="{AE3C4314-9E06-403A-929B-8D48F2CA086A}" type="pres">
      <dgm:prSet presAssocID="{B082F263-4E05-464D-AB23-75D1DBA6E684}" presName="node" presStyleLbl="node1" presStyleIdx="1" presStyleCnt="16">
        <dgm:presLayoutVars>
          <dgm:bulletEnabled val="1"/>
        </dgm:presLayoutVars>
      </dgm:prSet>
      <dgm:spPr/>
    </dgm:pt>
    <dgm:pt modelId="{53C3CAAA-A68D-425E-9E37-1AA034D9FDF6}" type="pres">
      <dgm:prSet presAssocID="{97902F63-638A-4EAD-9B2C-A8B59B923088}" presName="sibTrans" presStyleLbl="sibTrans1D1" presStyleIdx="1" presStyleCnt="15"/>
      <dgm:spPr/>
    </dgm:pt>
    <dgm:pt modelId="{A8A724E2-2BE2-4960-9AEC-1D5CD330A5DE}" type="pres">
      <dgm:prSet presAssocID="{97902F63-638A-4EAD-9B2C-A8B59B923088}" presName="connectorText" presStyleLbl="sibTrans1D1" presStyleIdx="1" presStyleCnt="15"/>
      <dgm:spPr/>
    </dgm:pt>
    <dgm:pt modelId="{E5F8925E-84E7-4129-9092-A87719528E27}" type="pres">
      <dgm:prSet presAssocID="{C4610FAD-9084-4A28-804B-A168D04D0298}" presName="node" presStyleLbl="node1" presStyleIdx="2" presStyleCnt="16">
        <dgm:presLayoutVars>
          <dgm:bulletEnabled val="1"/>
        </dgm:presLayoutVars>
      </dgm:prSet>
      <dgm:spPr/>
    </dgm:pt>
    <dgm:pt modelId="{A6FE169C-E014-4BC5-BEDA-7D972CBFE669}" type="pres">
      <dgm:prSet presAssocID="{F5D4934E-199B-4FE1-8115-F30A80B99D7A}" presName="sibTrans" presStyleLbl="sibTrans1D1" presStyleIdx="2" presStyleCnt="15"/>
      <dgm:spPr/>
    </dgm:pt>
    <dgm:pt modelId="{439AB3D2-FA1F-4F09-96F4-12A539372AC2}" type="pres">
      <dgm:prSet presAssocID="{F5D4934E-199B-4FE1-8115-F30A80B99D7A}" presName="connectorText" presStyleLbl="sibTrans1D1" presStyleIdx="2" presStyleCnt="15"/>
      <dgm:spPr/>
    </dgm:pt>
    <dgm:pt modelId="{0748EB1B-4835-4E29-A0E1-22F6F5F9947F}" type="pres">
      <dgm:prSet presAssocID="{FB84764F-FB3B-4A72-B905-091AE40E1B68}" presName="node" presStyleLbl="node1" presStyleIdx="3" presStyleCnt="16">
        <dgm:presLayoutVars>
          <dgm:bulletEnabled val="1"/>
        </dgm:presLayoutVars>
      </dgm:prSet>
      <dgm:spPr/>
    </dgm:pt>
    <dgm:pt modelId="{5D90A1CD-75B2-4B6D-A38B-94CD2F961472}" type="pres">
      <dgm:prSet presAssocID="{DA9034AD-9CB6-4366-999C-4FE34F25F516}" presName="sibTrans" presStyleLbl="sibTrans1D1" presStyleIdx="3" presStyleCnt="15"/>
      <dgm:spPr/>
    </dgm:pt>
    <dgm:pt modelId="{98427234-C5B6-4363-B06A-078D206FB2DC}" type="pres">
      <dgm:prSet presAssocID="{DA9034AD-9CB6-4366-999C-4FE34F25F516}" presName="connectorText" presStyleLbl="sibTrans1D1" presStyleIdx="3" presStyleCnt="15"/>
      <dgm:spPr/>
    </dgm:pt>
    <dgm:pt modelId="{79CF77C5-2C47-45DA-A63D-313C557FD7C2}" type="pres">
      <dgm:prSet presAssocID="{24B1B143-7E83-479A-A9A7-BC1E1E5C3A78}" presName="node" presStyleLbl="node1" presStyleIdx="4" presStyleCnt="16">
        <dgm:presLayoutVars>
          <dgm:bulletEnabled val="1"/>
        </dgm:presLayoutVars>
      </dgm:prSet>
      <dgm:spPr/>
    </dgm:pt>
    <dgm:pt modelId="{8DE0591B-E746-4DAE-842E-358A88E6A5DB}" type="pres">
      <dgm:prSet presAssocID="{D3798926-1EB9-4C0E-80BB-F168F8272E99}" presName="sibTrans" presStyleLbl="sibTrans1D1" presStyleIdx="4" presStyleCnt="15"/>
      <dgm:spPr/>
    </dgm:pt>
    <dgm:pt modelId="{0DCA4AB7-A6A7-4C73-B72D-C1BEF128FB7B}" type="pres">
      <dgm:prSet presAssocID="{D3798926-1EB9-4C0E-80BB-F168F8272E99}" presName="connectorText" presStyleLbl="sibTrans1D1" presStyleIdx="4" presStyleCnt="15"/>
      <dgm:spPr/>
    </dgm:pt>
    <dgm:pt modelId="{21A4F13A-2E53-4FB3-906D-A3BE79BDDA45}" type="pres">
      <dgm:prSet presAssocID="{EFCDAA87-721D-4B17-9BB2-13FC42589D4B}" presName="node" presStyleLbl="node1" presStyleIdx="5" presStyleCnt="16">
        <dgm:presLayoutVars>
          <dgm:bulletEnabled val="1"/>
        </dgm:presLayoutVars>
      </dgm:prSet>
      <dgm:spPr/>
    </dgm:pt>
    <dgm:pt modelId="{80849273-AAB8-431A-8362-CA58ADCC0104}" type="pres">
      <dgm:prSet presAssocID="{E6B56288-04C5-4511-8A3A-69A6B236982E}" presName="sibTrans" presStyleLbl="sibTrans1D1" presStyleIdx="5" presStyleCnt="15"/>
      <dgm:spPr/>
    </dgm:pt>
    <dgm:pt modelId="{6571E0E3-093D-4A30-A42A-B98725C4D157}" type="pres">
      <dgm:prSet presAssocID="{E6B56288-04C5-4511-8A3A-69A6B236982E}" presName="connectorText" presStyleLbl="sibTrans1D1" presStyleIdx="5" presStyleCnt="15"/>
      <dgm:spPr/>
    </dgm:pt>
    <dgm:pt modelId="{34449584-749A-4528-B4BA-B0A7B181EA1A}" type="pres">
      <dgm:prSet presAssocID="{C145CBB0-E051-497E-86C8-2FB157693726}" presName="node" presStyleLbl="node1" presStyleIdx="6" presStyleCnt="16">
        <dgm:presLayoutVars>
          <dgm:bulletEnabled val="1"/>
        </dgm:presLayoutVars>
      </dgm:prSet>
      <dgm:spPr/>
    </dgm:pt>
    <dgm:pt modelId="{9DE2348D-D551-46D4-A42C-35D12448B440}" type="pres">
      <dgm:prSet presAssocID="{F4D23BC7-B06E-49B6-8F4A-DD567F414299}" presName="sibTrans" presStyleLbl="sibTrans1D1" presStyleIdx="6" presStyleCnt="15"/>
      <dgm:spPr/>
    </dgm:pt>
    <dgm:pt modelId="{CEA60BBD-034B-4034-BF0E-34F677D18F30}" type="pres">
      <dgm:prSet presAssocID="{F4D23BC7-B06E-49B6-8F4A-DD567F414299}" presName="connectorText" presStyleLbl="sibTrans1D1" presStyleIdx="6" presStyleCnt="15"/>
      <dgm:spPr/>
    </dgm:pt>
    <dgm:pt modelId="{0BF85D8B-0240-4052-8C12-381A7FD71E90}" type="pres">
      <dgm:prSet presAssocID="{03572591-6A14-4719-93F5-8038D2064EE7}" presName="node" presStyleLbl="node1" presStyleIdx="7" presStyleCnt="16">
        <dgm:presLayoutVars>
          <dgm:bulletEnabled val="1"/>
        </dgm:presLayoutVars>
      </dgm:prSet>
      <dgm:spPr/>
    </dgm:pt>
    <dgm:pt modelId="{66608CD2-F673-48B8-B48E-3B5C9425408B}" type="pres">
      <dgm:prSet presAssocID="{9545CE59-78F8-4397-BC30-744DBA043A5C}" presName="sibTrans" presStyleLbl="sibTrans1D1" presStyleIdx="7" presStyleCnt="15"/>
      <dgm:spPr/>
    </dgm:pt>
    <dgm:pt modelId="{358E6C4F-E3DC-4C6E-8341-B0083FF0AE60}" type="pres">
      <dgm:prSet presAssocID="{9545CE59-78F8-4397-BC30-744DBA043A5C}" presName="connectorText" presStyleLbl="sibTrans1D1" presStyleIdx="7" presStyleCnt="15"/>
      <dgm:spPr/>
    </dgm:pt>
    <dgm:pt modelId="{072144F4-6E8A-4D2F-8A80-980930B38166}" type="pres">
      <dgm:prSet presAssocID="{845FDC53-E7FB-4975-B6C7-4D42351C067A}" presName="node" presStyleLbl="node1" presStyleIdx="8" presStyleCnt="16">
        <dgm:presLayoutVars>
          <dgm:bulletEnabled val="1"/>
        </dgm:presLayoutVars>
      </dgm:prSet>
      <dgm:spPr/>
    </dgm:pt>
    <dgm:pt modelId="{663A102C-1548-4E2F-90DD-2DA3A2BAE9CC}" type="pres">
      <dgm:prSet presAssocID="{198E8CAF-1BB3-4F41-B4AB-1B5CF131C489}" presName="sibTrans" presStyleLbl="sibTrans1D1" presStyleIdx="8" presStyleCnt="15"/>
      <dgm:spPr/>
    </dgm:pt>
    <dgm:pt modelId="{14BB4A11-0D6B-4ABF-A813-DAFDEB09418C}" type="pres">
      <dgm:prSet presAssocID="{198E8CAF-1BB3-4F41-B4AB-1B5CF131C489}" presName="connectorText" presStyleLbl="sibTrans1D1" presStyleIdx="8" presStyleCnt="15"/>
      <dgm:spPr/>
    </dgm:pt>
    <dgm:pt modelId="{33854249-AE90-402B-8ABE-9D73C7181613}" type="pres">
      <dgm:prSet presAssocID="{FE238E5F-8AF9-4ED6-8D16-6A1F8D58C79E}" presName="node" presStyleLbl="node1" presStyleIdx="9" presStyleCnt="16">
        <dgm:presLayoutVars>
          <dgm:bulletEnabled val="1"/>
        </dgm:presLayoutVars>
      </dgm:prSet>
      <dgm:spPr/>
    </dgm:pt>
    <dgm:pt modelId="{58444063-1BEA-40C9-A2CD-9463011C5204}" type="pres">
      <dgm:prSet presAssocID="{C1C5A6EE-95A8-486B-9C3E-478E5603D76E}" presName="sibTrans" presStyleLbl="sibTrans1D1" presStyleIdx="9" presStyleCnt="15"/>
      <dgm:spPr/>
    </dgm:pt>
    <dgm:pt modelId="{55E0F112-9849-4819-BB4C-12817D7A2693}" type="pres">
      <dgm:prSet presAssocID="{C1C5A6EE-95A8-486B-9C3E-478E5603D76E}" presName="connectorText" presStyleLbl="sibTrans1D1" presStyleIdx="9" presStyleCnt="15"/>
      <dgm:spPr/>
    </dgm:pt>
    <dgm:pt modelId="{337780EE-8EBB-485B-8B2A-E2A7B9E5C8C0}" type="pres">
      <dgm:prSet presAssocID="{6B174B6F-B2AA-4920-BAC6-118FFEE2C38C}" presName="node" presStyleLbl="node1" presStyleIdx="10" presStyleCnt="16">
        <dgm:presLayoutVars>
          <dgm:bulletEnabled val="1"/>
        </dgm:presLayoutVars>
      </dgm:prSet>
      <dgm:spPr/>
    </dgm:pt>
    <dgm:pt modelId="{6EEF4CC2-68E8-4400-AF0C-2CBFC70062E1}" type="pres">
      <dgm:prSet presAssocID="{7869DEE2-7694-4D32-A730-E68B799A5A66}" presName="sibTrans" presStyleLbl="sibTrans1D1" presStyleIdx="10" presStyleCnt="15"/>
      <dgm:spPr/>
    </dgm:pt>
    <dgm:pt modelId="{DD250A0A-1C90-49FD-B696-9E39199ECAEC}" type="pres">
      <dgm:prSet presAssocID="{7869DEE2-7694-4D32-A730-E68B799A5A66}" presName="connectorText" presStyleLbl="sibTrans1D1" presStyleIdx="10" presStyleCnt="15"/>
      <dgm:spPr/>
    </dgm:pt>
    <dgm:pt modelId="{42C941C5-21C5-4731-8D93-AA7F6B7425ED}" type="pres">
      <dgm:prSet presAssocID="{407C9326-45F5-43E4-951F-238B0CF244CF}" presName="node" presStyleLbl="node1" presStyleIdx="11" presStyleCnt="16">
        <dgm:presLayoutVars>
          <dgm:bulletEnabled val="1"/>
        </dgm:presLayoutVars>
      </dgm:prSet>
      <dgm:spPr/>
    </dgm:pt>
    <dgm:pt modelId="{CBBDBEA0-8097-4BAC-8F55-7AA1B1D3F0D3}" type="pres">
      <dgm:prSet presAssocID="{3422A47F-1FC2-4EE7-9D01-64B1842A04EC}" presName="sibTrans" presStyleLbl="sibTrans1D1" presStyleIdx="11" presStyleCnt="15"/>
      <dgm:spPr/>
    </dgm:pt>
    <dgm:pt modelId="{6FD8B058-E39F-4388-9865-75F045487688}" type="pres">
      <dgm:prSet presAssocID="{3422A47F-1FC2-4EE7-9D01-64B1842A04EC}" presName="connectorText" presStyleLbl="sibTrans1D1" presStyleIdx="11" presStyleCnt="15"/>
      <dgm:spPr/>
    </dgm:pt>
    <dgm:pt modelId="{13477D06-1780-44F5-9C15-B0473111F387}" type="pres">
      <dgm:prSet presAssocID="{14AFDEF0-69C2-4CB5-8383-D7D60D488034}" presName="node" presStyleLbl="node1" presStyleIdx="12" presStyleCnt="16">
        <dgm:presLayoutVars>
          <dgm:bulletEnabled val="1"/>
        </dgm:presLayoutVars>
      </dgm:prSet>
      <dgm:spPr/>
    </dgm:pt>
    <dgm:pt modelId="{030387AF-0A04-42D7-B1F6-EBB4B2DE0E45}" type="pres">
      <dgm:prSet presAssocID="{0B6A124B-602A-4421-9761-829B9E9FAD4F}" presName="sibTrans" presStyleLbl="sibTrans1D1" presStyleIdx="12" presStyleCnt="15"/>
      <dgm:spPr/>
    </dgm:pt>
    <dgm:pt modelId="{E3284412-1AEC-496F-917B-C2B147C15CB9}" type="pres">
      <dgm:prSet presAssocID="{0B6A124B-602A-4421-9761-829B9E9FAD4F}" presName="connectorText" presStyleLbl="sibTrans1D1" presStyleIdx="12" presStyleCnt="15"/>
      <dgm:spPr/>
    </dgm:pt>
    <dgm:pt modelId="{C77A4E15-2DFB-471B-A546-01CD7D1B75EB}" type="pres">
      <dgm:prSet presAssocID="{677146FE-EAB6-4BFB-8377-B52DAA8E655E}" presName="node" presStyleLbl="node1" presStyleIdx="13" presStyleCnt="16">
        <dgm:presLayoutVars>
          <dgm:bulletEnabled val="1"/>
        </dgm:presLayoutVars>
      </dgm:prSet>
      <dgm:spPr/>
    </dgm:pt>
    <dgm:pt modelId="{3F428833-6FDA-42AD-A638-80F3607B34B5}" type="pres">
      <dgm:prSet presAssocID="{51233E05-CDF8-4528-9E9D-209871F3CD64}" presName="sibTrans" presStyleLbl="sibTrans1D1" presStyleIdx="13" presStyleCnt="15"/>
      <dgm:spPr/>
    </dgm:pt>
    <dgm:pt modelId="{206D6B91-DB0E-47C6-82F1-59EBA2AE4D2A}" type="pres">
      <dgm:prSet presAssocID="{51233E05-CDF8-4528-9E9D-209871F3CD64}" presName="connectorText" presStyleLbl="sibTrans1D1" presStyleIdx="13" presStyleCnt="15"/>
      <dgm:spPr/>
    </dgm:pt>
    <dgm:pt modelId="{6927B733-E8EA-4781-B4DC-F20A934EECD2}" type="pres">
      <dgm:prSet presAssocID="{D4B011DA-9149-4C4E-8FBD-BDAE477361B2}" presName="node" presStyleLbl="node1" presStyleIdx="14" presStyleCnt="16">
        <dgm:presLayoutVars>
          <dgm:bulletEnabled val="1"/>
        </dgm:presLayoutVars>
      </dgm:prSet>
      <dgm:spPr/>
    </dgm:pt>
    <dgm:pt modelId="{61AA97B0-B3C7-4B7E-8713-8B2ABF9EFE92}" type="pres">
      <dgm:prSet presAssocID="{B6D08585-4C82-4B2B-AB67-29290DCF56C4}" presName="sibTrans" presStyleLbl="sibTrans1D1" presStyleIdx="14" presStyleCnt="15"/>
      <dgm:spPr/>
    </dgm:pt>
    <dgm:pt modelId="{82F67840-5778-4314-9BB8-C3C23330B445}" type="pres">
      <dgm:prSet presAssocID="{B6D08585-4C82-4B2B-AB67-29290DCF56C4}" presName="connectorText" presStyleLbl="sibTrans1D1" presStyleIdx="14" presStyleCnt="15"/>
      <dgm:spPr/>
    </dgm:pt>
    <dgm:pt modelId="{349D94D3-8387-4CB2-9F1F-80133A3888E1}" type="pres">
      <dgm:prSet presAssocID="{CAD40A91-C1A2-42AE-B740-D0A1012D6160}" presName="node" presStyleLbl="node1" presStyleIdx="15" presStyleCnt="16">
        <dgm:presLayoutVars>
          <dgm:bulletEnabled val="1"/>
        </dgm:presLayoutVars>
      </dgm:prSet>
      <dgm:spPr/>
    </dgm:pt>
  </dgm:ptLst>
  <dgm:cxnLst>
    <dgm:cxn modelId="{D4843B00-6541-40CA-B497-9F30A93033C3}" type="presOf" srcId="{C4610FAD-9084-4A28-804B-A168D04D0298}" destId="{E5F8925E-84E7-4129-9092-A87719528E27}" srcOrd="0" destOrd="0" presId="urn:microsoft.com/office/officeart/2005/8/layout/bProcess3"/>
    <dgm:cxn modelId="{ECEC9602-C613-4CA6-AEE7-43FEA07793E6}" type="presOf" srcId="{3422A47F-1FC2-4EE7-9D01-64B1842A04EC}" destId="{CBBDBEA0-8097-4BAC-8F55-7AA1B1D3F0D3}" srcOrd="0" destOrd="0" presId="urn:microsoft.com/office/officeart/2005/8/layout/bProcess3"/>
    <dgm:cxn modelId="{4A3BEC07-41C6-4A7E-B8D0-C63ABB574E33}" srcId="{A773874D-165F-4353-AF69-61BE7FB63797}" destId="{6B174B6F-B2AA-4920-BAC6-118FFEE2C38C}" srcOrd="10" destOrd="0" parTransId="{1EED51E6-DEE3-40C5-81FC-E7D9D8175199}" sibTransId="{7869DEE2-7694-4D32-A730-E68B799A5A66}"/>
    <dgm:cxn modelId="{AE43C60D-27E4-4DAA-BD4F-ED8F9C62FAA4}" type="presOf" srcId="{51233E05-CDF8-4528-9E9D-209871F3CD64}" destId="{206D6B91-DB0E-47C6-82F1-59EBA2AE4D2A}" srcOrd="1" destOrd="0" presId="urn:microsoft.com/office/officeart/2005/8/layout/bProcess3"/>
    <dgm:cxn modelId="{689B140E-CD67-4633-8AD3-E3E553859596}" type="presOf" srcId="{B6D08585-4C82-4B2B-AB67-29290DCF56C4}" destId="{82F67840-5778-4314-9BB8-C3C23330B445}" srcOrd="1" destOrd="0" presId="urn:microsoft.com/office/officeart/2005/8/layout/bProcess3"/>
    <dgm:cxn modelId="{41E13C12-CAB6-43AD-88BA-7A0DE7F45EB0}" srcId="{A773874D-165F-4353-AF69-61BE7FB63797}" destId="{D4B011DA-9149-4C4E-8FBD-BDAE477361B2}" srcOrd="14" destOrd="0" parTransId="{91EDACE3-326B-4F80-9683-4377E39D524F}" sibTransId="{B6D08585-4C82-4B2B-AB67-29290DCF56C4}"/>
    <dgm:cxn modelId="{867F691B-E4AB-4A17-A52C-5B9BE06F4095}" type="presOf" srcId="{B082F263-4E05-464D-AB23-75D1DBA6E684}" destId="{AE3C4314-9E06-403A-929B-8D48F2CA086A}" srcOrd="0" destOrd="0" presId="urn:microsoft.com/office/officeart/2005/8/layout/bProcess3"/>
    <dgm:cxn modelId="{B0452621-B4BA-45AC-8321-1D3107521D22}" srcId="{A773874D-165F-4353-AF69-61BE7FB63797}" destId="{FB84764F-FB3B-4A72-B905-091AE40E1B68}" srcOrd="3" destOrd="0" parTransId="{B6215DC8-9269-4849-B126-10418AF662D0}" sibTransId="{DA9034AD-9CB6-4366-999C-4FE34F25F516}"/>
    <dgm:cxn modelId="{70A58823-A31B-40E7-95BF-0327FE67BFFA}" type="presOf" srcId="{D3798926-1EB9-4C0E-80BB-F168F8272E99}" destId="{0DCA4AB7-A6A7-4C73-B72D-C1BEF128FB7B}" srcOrd="1" destOrd="0" presId="urn:microsoft.com/office/officeart/2005/8/layout/bProcess3"/>
    <dgm:cxn modelId="{417DC625-EC41-4A13-820F-C73E7B3B6789}" type="presOf" srcId="{3422A47F-1FC2-4EE7-9D01-64B1842A04EC}" destId="{6FD8B058-E39F-4388-9865-75F045487688}" srcOrd="1" destOrd="0" presId="urn:microsoft.com/office/officeart/2005/8/layout/bProcess3"/>
    <dgm:cxn modelId="{3F317F26-76A3-42F3-8130-E4586DF0995C}" type="presOf" srcId="{51233E05-CDF8-4528-9E9D-209871F3CD64}" destId="{3F428833-6FDA-42AD-A638-80F3607B34B5}" srcOrd="0" destOrd="0" presId="urn:microsoft.com/office/officeart/2005/8/layout/bProcess3"/>
    <dgm:cxn modelId="{71CA1230-CE1F-49E9-BD93-0962911F18BB}" type="presOf" srcId="{198E8CAF-1BB3-4F41-B4AB-1B5CF131C489}" destId="{663A102C-1548-4E2F-90DD-2DA3A2BAE9CC}" srcOrd="0" destOrd="0" presId="urn:microsoft.com/office/officeart/2005/8/layout/bProcess3"/>
    <dgm:cxn modelId="{9B3ABA33-B01B-4380-9CC8-F4492AC245D0}" type="presOf" srcId="{B6D08585-4C82-4B2B-AB67-29290DCF56C4}" destId="{61AA97B0-B3C7-4B7E-8713-8B2ABF9EFE92}" srcOrd="0" destOrd="0" presId="urn:microsoft.com/office/officeart/2005/8/layout/bProcess3"/>
    <dgm:cxn modelId="{7ABBFA34-2707-4DED-9B93-CE6D7DEB5487}" type="presOf" srcId="{0B6A124B-602A-4421-9761-829B9E9FAD4F}" destId="{E3284412-1AEC-496F-917B-C2B147C15CB9}" srcOrd="1" destOrd="0" presId="urn:microsoft.com/office/officeart/2005/8/layout/bProcess3"/>
    <dgm:cxn modelId="{054C213E-928B-4C56-BA3B-2848B2A73BD5}" srcId="{A773874D-165F-4353-AF69-61BE7FB63797}" destId="{41D0A9DA-C3A7-4BCB-A179-0C4BBDFA1A27}" srcOrd="0" destOrd="0" parTransId="{FC92832A-0CC3-4863-98AA-2FD7A8CD6A22}" sibTransId="{599D1B5F-060E-41D4-B4FC-E3D1B036B702}"/>
    <dgm:cxn modelId="{0C59F15C-6A59-471B-A65C-B4CC6A99EE3D}" type="presOf" srcId="{03572591-6A14-4719-93F5-8038D2064EE7}" destId="{0BF85D8B-0240-4052-8C12-381A7FD71E90}" srcOrd="0" destOrd="0" presId="urn:microsoft.com/office/officeart/2005/8/layout/bProcess3"/>
    <dgm:cxn modelId="{7414E05E-B0DC-41AD-A098-634FD3AD3081}" srcId="{A773874D-165F-4353-AF69-61BE7FB63797}" destId="{CAD40A91-C1A2-42AE-B740-D0A1012D6160}" srcOrd="15" destOrd="0" parTransId="{F897DD1A-AD4B-436B-B20C-1A7331258D33}" sibTransId="{C0DCBFEE-2CC9-47EF-A7B2-96C3B875A365}"/>
    <dgm:cxn modelId="{C108B541-351C-4C8E-90D4-F17B52E81CE7}" type="presOf" srcId="{7869DEE2-7694-4D32-A730-E68B799A5A66}" destId="{DD250A0A-1C90-49FD-B696-9E39199ECAEC}" srcOrd="1" destOrd="0" presId="urn:microsoft.com/office/officeart/2005/8/layout/bProcess3"/>
    <dgm:cxn modelId="{4F196D6F-055B-4500-9198-8DE136CE770E}" type="presOf" srcId="{F4D23BC7-B06E-49B6-8F4A-DD567F414299}" destId="{9DE2348D-D551-46D4-A42C-35D12448B440}" srcOrd="0" destOrd="0" presId="urn:microsoft.com/office/officeart/2005/8/layout/bProcess3"/>
    <dgm:cxn modelId="{686B6170-2EEC-4FE9-A414-7C0712B621D3}" srcId="{A773874D-165F-4353-AF69-61BE7FB63797}" destId="{C4610FAD-9084-4A28-804B-A168D04D0298}" srcOrd="2" destOrd="0" parTransId="{798D2F9C-8801-46AF-B408-EF6FA614D6D8}" sibTransId="{F5D4934E-199B-4FE1-8115-F30A80B99D7A}"/>
    <dgm:cxn modelId="{1ABE5470-195A-41D3-8027-67714E120B36}" srcId="{A773874D-165F-4353-AF69-61BE7FB63797}" destId="{407C9326-45F5-43E4-951F-238B0CF244CF}" srcOrd="11" destOrd="0" parTransId="{05DA3123-7B75-4D69-8677-9BF4842DDA45}" sibTransId="{3422A47F-1FC2-4EE7-9D01-64B1842A04EC}"/>
    <dgm:cxn modelId="{F0D0A652-1C51-486C-93AA-05A1C1D131EA}" srcId="{A773874D-165F-4353-AF69-61BE7FB63797}" destId="{03572591-6A14-4719-93F5-8038D2064EE7}" srcOrd="7" destOrd="0" parTransId="{2850619E-E8D2-4538-AAC4-25AE153CE661}" sibTransId="{9545CE59-78F8-4397-BC30-744DBA043A5C}"/>
    <dgm:cxn modelId="{26AC6573-69FA-452F-BD1D-C65D189DC15F}" type="presOf" srcId="{845FDC53-E7FB-4975-B6C7-4D42351C067A}" destId="{072144F4-6E8A-4D2F-8A80-980930B38166}" srcOrd="0" destOrd="0" presId="urn:microsoft.com/office/officeart/2005/8/layout/bProcess3"/>
    <dgm:cxn modelId="{8BC09974-99C0-4CC5-823E-1DF6C23A4FA2}" type="presOf" srcId="{24B1B143-7E83-479A-A9A7-BC1E1E5C3A78}" destId="{79CF77C5-2C47-45DA-A63D-313C557FD7C2}" srcOrd="0" destOrd="0" presId="urn:microsoft.com/office/officeart/2005/8/layout/bProcess3"/>
    <dgm:cxn modelId="{70395C55-2C36-45AB-988F-82EEFD028028}" type="presOf" srcId="{0B6A124B-602A-4421-9761-829B9E9FAD4F}" destId="{030387AF-0A04-42D7-B1F6-EBB4B2DE0E45}" srcOrd="0" destOrd="0" presId="urn:microsoft.com/office/officeart/2005/8/layout/bProcess3"/>
    <dgm:cxn modelId="{DA5FC178-88AB-4E71-899A-336EAAF97D9C}" type="presOf" srcId="{407C9326-45F5-43E4-951F-238B0CF244CF}" destId="{42C941C5-21C5-4731-8D93-AA7F6B7425ED}" srcOrd="0" destOrd="0" presId="urn:microsoft.com/office/officeart/2005/8/layout/bProcess3"/>
    <dgm:cxn modelId="{D8664259-6065-4243-A3C5-8F7188EB4EF7}" srcId="{A773874D-165F-4353-AF69-61BE7FB63797}" destId="{B082F263-4E05-464D-AB23-75D1DBA6E684}" srcOrd="1" destOrd="0" parTransId="{CD1B7375-F64A-4762-A19B-8AC6DDDD18E1}" sibTransId="{97902F63-638A-4EAD-9B2C-A8B59B923088}"/>
    <dgm:cxn modelId="{BF465D7B-1A46-4CFF-ADD5-02649332CF3E}" type="presOf" srcId="{C1C5A6EE-95A8-486B-9C3E-478E5603D76E}" destId="{55E0F112-9849-4819-BB4C-12817D7A2693}" srcOrd="1" destOrd="0" presId="urn:microsoft.com/office/officeart/2005/8/layout/bProcess3"/>
    <dgm:cxn modelId="{42A26B7B-DC9A-4347-81C4-8923B619F8D4}" type="presOf" srcId="{DA9034AD-9CB6-4366-999C-4FE34F25F516}" destId="{5D90A1CD-75B2-4B6D-A38B-94CD2F961472}" srcOrd="0" destOrd="0" presId="urn:microsoft.com/office/officeart/2005/8/layout/bProcess3"/>
    <dgm:cxn modelId="{0D7F637C-6F3D-49F8-8953-D1178634C39B}" type="presOf" srcId="{D3798926-1EB9-4C0E-80BB-F168F8272E99}" destId="{8DE0591B-E746-4DAE-842E-358A88E6A5DB}" srcOrd="0" destOrd="0" presId="urn:microsoft.com/office/officeart/2005/8/layout/bProcess3"/>
    <dgm:cxn modelId="{63056A81-D29E-4249-B943-1273A8C3685E}" type="presOf" srcId="{DA9034AD-9CB6-4366-999C-4FE34F25F516}" destId="{98427234-C5B6-4363-B06A-078D206FB2DC}" srcOrd="1" destOrd="0" presId="urn:microsoft.com/office/officeart/2005/8/layout/bProcess3"/>
    <dgm:cxn modelId="{D3135483-B42A-44E8-9DD4-C913728E1B56}" type="presOf" srcId="{F4D23BC7-B06E-49B6-8F4A-DD567F414299}" destId="{CEA60BBD-034B-4034-BF0E-34F677D18F30}" srcOrd="1" destOrd="0" presId="urn:microsoft.com/office/officeart/2005/8/layout/bProcess3"/>
    <dgm:cxn modelId="{4C308385-1EF4-4CF9-8C7F-6A6300415814}" type="presOf" srcId="{A773874D-165F-4353-AF69-61BE7FB63797}" destId="{8575FE4C-487B-489F-B4B4-8B931EBC5F4C}" srcOrd="0" destOrd="0" presId="urn:microsoft.com/office/officeart/2005/8/layout/bProcess3"/>
    <dgm:cxn modelId="{CEF9A988-9463-4E23-BB92-0E16E5C8FDBC}" type="presOf" srcId="{41D0A9DA-C3A7-4BCB-A179-0C4BBDFA1A27}" destId="{0CCD36F7-9ED8-4CF9-905E-8EA8CFD81052}" srcOrd="0" destOrd="0" presId="urn:microsoft.com/office/officeart/2005/8/layout/bProcess3"/>
    <dgm:cxn modelId="{0824268B-985B-4324-81CD-F00875BFB62E}" type="presOf" srcId="{97902F63-638A-4EAD-9B2C-A8B59B923088}" destId="{A8A724E2-2BE2-4960-9AEC-1D5CD330A5DE}" srcOrd="1" destOrd="0" presId="urn:microsoft.com/office/officeart/2005/8/layout/bProcess3"/>
    <dgm:cxn modelId="{B14EC990-A3AD-43FD-B92E-DA7D8E18C7C7}" srcId="{A773874D-165F-4353-AF69-61BE7FB63797}" destId="{677146FE-EAB6-4BFB-8377-B52DAA8E655E}" srcOrd="13" destOrd="0" parTransId="{3FF5D7B3-228C-4AAE-8CE1-E1AB279185EB}" sibTransId="{51233E05-CDF8-4528-9E9D-209871F3CD64}"/>
    <dgm:cxn modelId="{50C24695-AD96-46F4-8E1B-638CA77E1D66}" type="presOf" srcId="{9545CE59-78F8-4397-BC30-744DBA043A5C}" destId="{358E6C4F-E3DC-4C6E-8341-B0083FF0AE60}" srcOrd="1" destOrd="0" presId="urn:microsoft.com/office/officeart/2005/8/layout/bProcess3"/>
    <dgm:cxn modelId="{B052AF96-6D5E-4E0A-8C94-969D3551649F}" type="presOf" srcId="{CAD40A91-C1A2-42AE-B740-D0A1012D6160}" destId="{349D94D3-8387-4CB2-9F1F-80133A3888E1}" srcOrd="0" destOrd="0" presId="urn:microsoft.com/office/officeart/2005/8/layout/bProcess3"/>
    <dgm:cxn modelId="{C00D4A9B-031B-474C-997D-6548527D7382}" type="presOf" srcId="{C1C5A6EE-95A8-486B-9C3E-478E5603D76E}" destId="{58444063-1BEA-40C9-A2CD-9463011C5204}" srcOrd="0" destOrd="0" presId="urn:microsoft.com/office/officeart/2005/8/layout/bProcess3"/>
    <dgm:cxn modelId="{262B809C-26E2-48AC-85E8-851BEA901B4E}" type="presOf" srcId="{FB84764F-FB3B-4A72-B905-091AE40E1B68}" destId="{0748EB1B-4835-4E29-A0E1-22F6F5F9947F}" srcOrd="0" destOrd="0" presId="urn:microsoft.com/office/officeart/2005/8/layout/bProcess3"/>
    <dgm:cxn modelId="{E274FAA3-3FA1-4D3F-B51C-3730799901DE}" srcId="{A773874D-165F-4353-AF69-61BE7FB63797}" destId="{FE238E5F-8AF9-4ED6-8D16-6A1F8D58C79E}" srcOrd="9" destOrd="0" parTransId="{23B5FDF0-29CB-4743-9A27-A13E914A0545}" sibTransId="{C1C5A6EE-95A8-486B-9C3E-478E5603D76E}"/>
    <dgm:cxn modelId="{97CEEBA6-3FB8-4CB5-B554-BE4313D49775}" type="presOf" srcId="{6B174B6F-B2AA-4920-BAC6-118FFEE2C38C}" destId="{337780EE-8EBB-485B-8B2A-E2A7B9E5C8C0}" srcOrd="0" destOrd="0" presId="urn:microsoft.com/office/officeart/2005/8/layout/bProcess3"/>
    <dgm:cxn modelId="{C2EF15AF-C753-4978-B306-1A76A849DB0A}" type="presOf" srcId="{C145CBB0-E051-497E-86C8-2FB157693726}" destId="{34449584-749A-4528-B4BA-B0A7B181EA1A}" srcOrd="0" destOrd="0" presId="urn:microsoft.com/office/officeart/2005/8/layout/bProcess3"/>
    <dgm:cxn modelId="{B83A0BB0-27A6-481C-991B-1ABB34405DCA}" srcId="{A773874D-165F-4353-AF69-61BE7FB63797}" destId="{845FDC53-E7FB-4975-B6C7-4D42351C067A}" srcOrd="8" destOrd="0" parTransId="{83EB5DD1-CD35-40F3-93EB-77D7B8C39ADD}" sibTransId="{198E8CAF-1BB3-4F41-B4AB-1B5CF131C489}"/>
    <dgm:cxn modelId="{803075BB-932F-4B4A-BC89-C2F7351655C1}" type="presOf" srcId="{198E8CAF-1BB3-4F41-B4AB-1B5CF131C489}" destId="{14BB4A11-0D6B-4ABF-A813-DAFDEB09418C}" srcOrd="1" destOrd="0" presId="urn:microsoft.com/office/officeart/2005/8/layout/bProcess3"/>
    <dgm:cxn modelId="{04EAF3BD-2CB3-4A5C-924D-5AA7E1633839}" type="presOf" srcId="{14AFDEF0-69C2-4CB5-8383-D7D60D488034}" destId="{13477D06-1780-44F5-9C15-B0473111F387}" srcOrd="0" destOrd="0" presId="urn:microsoft.com/office/officeart/2005/8/layout/bProcess3"/>
    <dgm:cxn modelId="{69B64DC1-2D73-4ADA-8213-6DDC5A624F47}" type="presOf" srcId="{599D1B5F-060E-41D4-B4FC-E3D1B036B702}" destId="{FA4883E8-A9E3-4148-8ECD-5D140975FFD0}" srcOrd="0" destOrd="0" presId="urn:microsoft.com/office/officeart/2005/8/layout/bProcess3"/>
    <dgm:cxn modelId="{5E3E37C2-32BC-4890-AC41-77571859A2A5}" srcId="{A773874D-165F-4353-AF69-61BE7FB63797}" destId="{14AFDEF0-69C2-4CB5-8383-D7D60D488034}" srcOrd="12" destOrd="0" parTransId="{928B0A4D-1AD0-43EC-A57B-22F2E2162306}" sibTransId="{0B6A124B-602A-4421-9761-829B9E9FAD4F}"/>
    <dgm:cxn modelId="{FE26DEC5-6344-4B08-B3E0-D9835108C944}" type="presOf" srcId="{97902F63-638A-4EAD-9B2C-A8B59B923088}" destId="{53C3CAAA-A68D-425E-9E37-1AA034D9FDF6}" srcOrd="0" destOrd="0" presId="urn:microsoft.com/office/officeart/2005/8/layout/bProcess3"/>
    <dgm:cxn modelId="{05C816C7-8074-40D7-9BE0-624A0B5A8A26}" type="presOf" srcId="{9545CE59-78F8-4397-BC30-744DBA043A5C}" destId="{66608CD2-F673-48B8-B48E-3B5C9425408B}" srcOrd="0" destOrd="0" presId="urn:microsoft.com/office/officeart/2005/8/layout/bProcess3"/>
    <dgm:cxn modelId="{4D81DCC9-825D-427D-8CAB-44043E13126E}" type="presOf" srcId="{F5D4934E-199B-4FE1-8115-F30A80B99D7A}" destId="{439AB3D2-FA1F-4F09-96F4-12A539372AC2}" srcOrd="1" destOrd="0" presId="urn:microsoft.com/office/officeart/2005/8/layout/bProcess3"/>
    <dgm:cxn modelId="{B84D08D2-5C82-4440-A4BC-3B403BE1D3BA}" type="presOf" srcId="{599D1B5F-060E-41D4-B4FC-E3D1B036B702}" destId="{2D948454-33B7-4059-9919-BDE54276BB66}" srcOrd="1" destOrd="0" presId="urn:microsoft.com/office/officeart/2005/8/layout/bProcess3"/>
    <dgm:cxn modelId="{86AC97D3-F2D7-4C94-A818-1E271A28448D}" srcId="{A773874D-165F-4353-AF69-61BE7FB63797}" destId="{24B1B143-7E83-479A-A9A7-BC1E1E5C3A78}" srcOrd="4" destOrd="0" parTransId="{15D75C64-1066-492B-A629-F800740D7CF2}" sibTransId="{D3798926-1EB9-4C0E-80BB-F168F8272E99}"/>
    <dgm:cxn modelId="{38C84BE2-98EB-4693-8372-852B034EC309}" type="presOf" srcId="{FE238E5F-8AF9-4ED6-8D16-6A1F8D58C79E}" destId="{33854249-AE90-402B-8ABE-9D73C7181613}" srcOrd="0" destOrd="0" presId="urn:microsoft.com/office/officeart/2005/8/layout/bProcess3"/>
    <dgm:cxn modelId="{477EC0E8-DA32-4E80-B5DD-CF407C9263F4}" type="presOf" srcId="{7869DEE2-7694-4D32-A730-E68B799A5A66}" destId="{6EEF4CC2-68E8-4400-AF0C-2CBFC70062E1}" srcOrd="0" destOrd="0" presId="urn:microsoft.com/office/officeart/2005/8/layout/bProcess3"/>
    <dgm:cxn modelId="{3FBC17EB-F5BC-4716-B7B9-BAC941E0093B}" type="presOf" srcId="{E6B56288-04C5-4511-8A3A-69A6B236982E}" destId="{80849273-AAB8-431A-8362-CA58ADCC0104}" srcOrd="0" destOrd="0" presId="urn:microsoft.com/office/officeart/2005/8/layout/bProcess3"/>
    <dgm:cxn modelId="{9D8A71EF-4DDE-4138-8A48-C19E32573648}" type="presOf" srcId="{E6B56288-04C5-4511-8A3A-69A6B236982E}" destId="{6571E0E3-093D-4A30-A42A-B98725C4D157}" srcOrd="1" destOrd="0" presId="urn:microsoft.com/office/officeart/2005/8/layout/bProcess3"/>
    <dgm:cxn modelId="{6D8300F1-4BCE-457B-A35A-1416E86FBDFF}" type="presOf" srcId="{EFCDAA87-721D-4B17-9BB2-13FC42589D4B}" destId="{21A4F13A-2E53-4FB3-906D-A3BE79BDDA45}" srcOrd="0" destOrd="0" presId="urn:microsoft.com/office/officeart/2005/8/layout/bProcess3"/>
    <dgm:cxn modelId="{ED591FF5-1C18-4C4F-ADD9-279D65458620}" srcId="{A773874D-165F-4353-AF69-61BE7FB63797}" destId="{EFCDAA87-721D-4B17-9BB2-13FC42589D4B}" srcOrd="5" destOrd="0" parTransId="{EC4F513B-DF7A-49B7-9CB3-ABDC63727519}" sibTransId="{E6B56288-04C5-4511-8A3A-69A6B236982E}"/>
    <dgm:cxn modelId="{BE9853F5-0B18-4EFD-8123-55C2F470C65C}" type="presOf" srcId="{677146FE-EAB6-4BFB-8377-B52DAA8E655E}" destId="{C77A4E15-2DFB-471B-A546-01CD7D1B75EB}" srcOrd="0" destOrd="0" presId="urn:microsoft.com/office/officeart/2005/8/layout/bProcess3"/>
    <dgm:cxn modelId="{6831F0F5-5C75-4523-BE39-50FD27EE1792}" type="presOf" srcId="{D4B011DA-9149-4C4E-8FBD-BDAE477361B2}" destId="{6927B733-E8EA-4781-B4DC-F20A934EECD2}" srcOrd="0" destOrd="0" presId="urn:microsoft.com/office/officeart/2005/8/layout/bProcess3"/>
    <dgm:cxn modelId="{2DB54DF6-CF62-46D9-930C-38B9FFFBB435}" srcId="{A773874D-165F-4353-AF69-61BE7FB63797}" destId="{C145CBB0-E051-497E-86C8-2FB157693726}" srcOrd="6" destOrd="0" parTransId="{DC51670A-3A80-45BD-9CC3-5BCB96C60B5C}" sibTransId="{F4D23BC7-B06E-49B6-8F4A-DD567F414299}"/>
    <dgm:cxn modelId="{EF6258FC-16C0-4C60-AF69-D3B2714430AD}" type="presOf" srcId="{F5D4934E-199B-4FE1-8115-F30A80B99D7A}" destId="{A6FE169C-E014-4BC5-BEDA-7D972CBFE669}" srcOrd="0" destOrd="0" presId="urn:microsoft.com/office/officeart/2005/8/layout/bProcess3"/>
    <dgm:cxn modelId="{D188F715-E5D7-42DE-B609-65F1EF6C301E}" type="presParOf" srcId="{8575FE4C-487B-489F-B4B4-8B931EBC5F4C}" destId="{0CCD36F7-9ED8-4CF9-905E-8EA8CFD81052}" srcOrd="0" destOrd="0" presId="urn:microsoft.com/office/officeart/2005/8/layout/bProcess3"/>
    <dgm:cxn modelId="{F3443B2F-9544-4A31-9E1F-39CB8F6A7B0A}" type="presParOf" srcId="{8575FE4C-487B-489F-B4B4-8B931EBC5F4C}" destId="{FA4883E8-A9E3-4148-8ECD-5D140975FFD0}" srcOrd="1" destOrd="0" presId="urn:microsoft.com/office/officeart/2005/8/layout/bProcess3"/>
    <dgm:cxn modelId="{1423DBF7-5345-4FDC-9270-AF26B40F9F8F}" type="presParOf" srcId="{FA4883E8-A9E3-4148-8ECD-5D140975FFD0}" destId="{2D948454-33B7-4059-9919-BDE54276BB66}" srcOrd="0" destOrd="0" presId="urn:microsoft.com/office/officeart/2005/8/layout/bProcess3"/>
    <dgm:cxn modelId="{250C83E1-D849-43B5-939F-88E12F797C37}" type="presParOf" srcId="{8575FE4C-487B-489F-B4B4-8B931EBC5F4C}" destId="{AE3C4314-9E06-403A-929B-8D48F2CA086A}" srcOrd="2" destOrd="0" presId="urn:microsoft.com/office/officeart/2005/8/layout/bProcess3"/>
    <dgm:cxn modelId="{E670E3CD-38DE-4DEC-8BC5-393A4C833F21}" type="presParOf" srcId="{8575FE4C-487B-489F-B4B4-8B931EBC5F4C}" destId="{53C3CAAA-A68D-425E-9E37-1AA034D9FDF6}" srcOrd="3" destOrd="0" presId="urn:microsoft.com/office/officeart/2005/8/layout/bProcess3"/>
    <dgm:cxn modelId="{C23DF4CB-0085-45BC-868B-8C5DEB45BBA5}" type="presParOf" srcId="{53C3CAAA-A68D-425E-9E37-1AA034D9FDF6}" destId="{A8A724E2-2BE2-4960-9AEC-1D5CD330A5DE}" srcOrd="0" destOrd="0" presId="urn:microsoft.com/office/officeart/2005/8/layout/bProcess3"/>
    <dgm:cxn modelId="{C44B750E-8E03-4222-BFC0-41FA78D51A88}" type="presParOf" srcId="{8575FE4C-487B-489F-B4B4-8B931EBC5F4C}" destId="{E5F8925E-84E7-4129-9092-A87719528E27}" srcOrd="4" destOrd="0" presId="urn:microsoft.com/office/officeart/2005/8/layout/bProcess3"/>
    <dgm:cxn modelId="{02904B1A-4BC8-4273-BD10-35FBCF7317A5}" type="presParOf" srcId="{8575FE4C-487B-489F-B4B4-8B931EBC5F4C}" destId="{A6FE169C-E014-4BC5-BEDA-7D972CBFE669}" srcOrd="5" destOrd="0" presId="urn:microsoft.com/office/officeart/2005/8/layout/bProcess3"/>
    <dgm:cxn modelId="{7FEA03B4-989A-4350-8BA4-024D53F31906}" type="presParOf" srcId="{A6FE169C-E014-4BC5-BEDA-7D972CBFE669}" destId="{439AB3D2-FA1F-4F09-96F4-12A539372AC2}" srcOrd="0" destOrd="0" presId="urn:microsoft.com/office/officeart/2005/8/layout/bProcess3"/>
    <dgm:cxn modelId="{FECF96E6-F7ED-44C1-8AC2-A268C58CBB78}" type="presParOf" srcId="{8575FE4C-487B-489F-B4B4-8B931EBC5F4C}" destId="{0748EB1B-4835-4E29-A0E1-22F6F5F9947F}" srcOrd="6" destOrd="0" presId="urn:microsoft.com/office/officeart/2005/8/layout/bProcess3"/>
    <dgm:cxn modelId="{CDEF5A7B-BBA1-45A3-8809-45D9449BC127}" type="presParOf" srcId="{8575FE4C-487B-489F-B4B4-8B931EBC5F4C}" destId="{5D90A1CD-75B2-4B6D-A38B-94CD2F961472}" srcOrd="7" destOrd="0" presId="urn:microsoft.com/office/officeart/2005/8/layout/bProcess3"/>
    <dgm:cxn modelId="{83F8311F-7802-4D2A-A474-9A0E0155738B}" type="presParOf" srcId="{5D90A1CD-75B2-4B6D-A38B-94CD2F961472}" destId="{98427234-C5B6-4363-B06A-078D206FB2DC}" srcOrd="0" destOrd="0" presId="urn:microsoft.com/office/officeart/2005/8/layout/bProcess3"/>
    <dgm:cxn modelId="{0F4FEB72-4A5A-463D-810B-7149C34C1553}" type="presParOf" srcId="{8575FE4C-487B-489F-B4B4-8B931EBC5F4C}" destId="{79CF77C5-2C47-45DA-A63D-313C557FD7C2}" srcOrd="8" destOrd="0" presId="urn:microsoft.com/office/officeart/2005/8/layout/bProcess3"/>
    <dgm:cxn modelId="{A3FC88AA-0743-4F7E-9F21-A68AFF40139D}" type="presParOf" srcId="{8575FE4C-487B-489F-B4B4-8B931EBC5F4C}" destId="{8DE0591B-E746-4DAE-842E-358A88E6A5DB}" srcOrd="9" destOrd="0" presId="urn:microsoft.com/office/officeart/2005/8/layout/bProcess3"/>
    <dgm:cxn modelId="{ED7FE3C3-373A-40D1-AB02-5CC708AF4215}" type="presParOf" srcId="{8DE0591B-E746-4DAE-842E-358A88E6A5DB}" destId="{0DCA4AB7-A6A7-4C73-B72D-C1BEF128FB7B}" srcOrd="0" destOrd="0" presId="urn:microsoft.com/office/officeart/2005/8/layout/bProcess3"/>
    <dgm:cxn modelId="{1BF051FA-6FEC-4463-AE63-418B51C6C9AE}" type="presParOf" srcId="{8575FE4C-487B-489F-B4B4-8B931EBC5F4C}" destId="{21A4F13A-2E53-4FB3-906D-A3BE79BDDA45}" srcOrd="10" destOrd="0" presId="urn:microsoft.com/office/officeart/2005/8/layout/bProcess3"/>
    <dgm:cxn modelId="{43B8CC50-1C1B-43C9-A616-395397D892DF}" type="presParOf" srcId="{8575FE4C-487B-489F-B4B4-8B931EBC5F4C}" destId="{80849273-AAB8-431A-8362-CA58ADCC0104}" srcOrd="11" destOrd="0" presId="urn:microsoft.com/office/officeart/2005/8/layout/bProcess3"/>
    <dgm:cxn modelId="{ED2D6D09-A4A9-47E8-A80C-1D104C6C176C}" type="presParOf" srcId="{80849273-AAB8-431A-8362-CA58ADCC0104}" destId="{6571E0E3-093D-4A30-A42A-B98725C4D157}" srcOrd="0" destOrd="0" presId="urn:microsoft.com/office/officeart/2005/8/layout/bProcess3"/>
    <dgm:cxn modelId="{4EDF7BD7-A27B-4BD8-8C1F-32568C359C1F}" type="presParOf" srcId="{8575FE4C-487B-489F-B4B4-8B931EBC5F4C}" destId="{34449584-749A-4528-B4BA-B0A7B181EA1A}" srcOrd="12" destOrd="0" presId="urn:microsoft.com/office/officeart/2005/8/layout/bProcess3"/>
    <dgm:cxn modelId="{81544E00-0476-40BB-BB07-500E25765744}" type="presParOf" srcId="{8575FE4C-487B-489F-B4B4-8B931EBC5F4C}" destId="{9DE2348D-D551-46D4-A42C-35D12448B440}" srcOrd="13" destOrd="0" presId="urn:microsoft.com/office/officeart/2005/8/layout/bProcess3"/>
    <dgm:cxn modelId="{45F40B7B-0A6D-4B8B-A72B-8472470C84DF}" type="presParOf" srcId="{9DE2348D-D551-46D4-A42C-35D12448B440}" destId="{CEA60BBD-034B-4034-BF0E-34F677D18F30}" srcOrd="0" destOrd="0" presId="urn:microsoft.com/office/officeart/2005/8/layout/bProcess3"/>
    <dgm:cxn modelId="{6F188FF6-A9D9-492E-9F64-57B922F6FDE8}" type="presParOf" srcId="{8575FE4C-487B-489F-B4B4-8B931EBC5F4C}" destId="{0BF85D8B-0240-4052-8C12-381A7FD71E90}" srcOrd="14" destOrd="0" presId="urn:microsoft.com/office/officeart/2005/8/layout/bProcess3"/>
    <dgm:cxn modelId="{85B0B134-D9A9-4807-90D0-5FDDEF3BC857}" type="presParOf" srcId="{8575FE4C-487B-489F-B4B4-8B931EBC5F4C}" destId="{66608CD2-F673-48B8-B48E-3B5C9425408B}" srcOrd="15" destOrd="0" presId="urn:microsoft.com/office/officeart/2005/8/layout/bProcess3"/>
    <dgm:cxn modelId="{F83EA75D-A52A-48A1-BB35-5FCC5BFE3849}" type="presParOf" srcId="{66608CD2-F673-48B8-B48E-3B5C9425408B}" destId="{358E6C4F-E3DC-4C6E-8341-B0083FF0AE60}" srcOrd="0" destOrd="0" presId="urn:microsoft.com/office/officeart/2005/8/layout/bProcess3"/>
    <dgm:cxn modelId="{39A9ED2B-74F1-496B-8E1D-00741FA59462}" type="presParOf" srcId="{8575FE4C-487B-489F-B4B4-8B931EBC5F4C}" destId="{072144F4-6E8A-4D2F-8A80-980930B38166}" srcOrd="16" destOrd="0" presId="urn:microsoft.com/office/officeart/2005/8/layout/bProcess3"/>
    <dgm:cxn modelId="{E4F50667-FCB6-448F-9BB3-F287F8CED62C}" type="presParOf" srcId="{8575FE4C-487B-489F-B4B4-8B931EBC5F4C}" destId="{663A102C-1548-4E2F-90DD-2DA3A2BAE9CC}" srcOrd="17" destOrd="0" presId="urn:microsoft.com/office/officeart/2005/8/layout/bProcess3"/>
    <dgm:cxn modelId="{11B5349B-34AE-47A2-ABCE-EFFFCF6E2315}" type="presParOf" srcId="{663A102C-1548-4E2F-90DD-2DA3A2BAE9CC}" destId="{14BB4A11-0D6B-4ABF-A813-DAFDEB09418C}" srcOrd="0" destOrd="0" presId="urn:microsoft.com/office/officeart/2005/8/layout/bProcess3"/>
    <dgm:cxn modelId="{564EBBA2-035D-4939-9A62-E6E0090B9F81}" type="presParOf" srcId="{8575FE4C-487B-489F-B4B4-8B931EBC5F4C}" destId="{33854249-AE90-402B-8ABE-9D73C7181613}" srcOrd="18" destOrd="0" presId="urn:microsoft.com/office/officeart/2005/8/layout/bProcess3"/>
    <dgm:cxn modelId="{53757F61-F50E-4828-93BB-1710E4757530}" type="presParOf" srcId="{8575FE4C-487B-489F-B4B4-8B931EBC5F4C}" destId="{58444063-1BEA-40C9-A2CD-9463011C5204}" srcOrd="19" destOrd="0" presId="urn:microsoft.com/office/officeart/2005/8/layout/bProcess3"/>
    <dgm:cxn modelId="{299FEC45-DE1F-4B7D-888B-807F2E05B1BF}" type="presParOf" srcId="{58444063-1BEA-40C9-A2CD-9463011C5204}" destId="{55E0F112-9849-4819-BB4C-12817D7A2693}" srcOrd="0" destOrd="0" presId="urn:microsoft.com/office/officeart/2005/8/layout/bProcess3"/>
    <dgm:cxn modelId="{E4585A4D-F6FE-47B5-8A6C-3591AAA4AEC8}" type="presParOf" srcId="{8575FE4C-487B-489F-B4B4-8B931EBC5F4C}" destId="{337780EE-8EBB-485B-8B2A-E2A7B9E5C8C0}" srcOrd="20" destOrd="0" presId="urn:microsoft.com/office/officeart/2005/8/layout/bProcess3"/>
    <dgm:cxn modelId="{4C342E5A-4D3E-4F8F-AB19-2AF83DEEB9B4}" type="presParOf" srcId="{8575FE4C-487B-489F-B4B4-8B931EBC5F4C}" destId="{6EEF4CC2-68E8-4400-AF0C-2CBFC70062E1}" srcOrd="21" destOrd="0" presId="urn:microsoft.com/office/officeart/2005/8/layout/bProcess3"/>
    <dgm:cxn modelId="{AD178C66-961A-4DA2-BD85-F4DAD2D9D3CE}" type="presParOf" srcId="{6EEF4CC2-68E8-4400-AF0C-2CBFC70062E1}" destId="{DD250A0A-1C90-49FD-B696-9E39199ECAEC}" srcOrd="0" destOrd="0" presId="urn:microsoft.com/office/officeart/2005/8/layout/bProcess3"/>
    <dgm:cxn modelId="{A85C3B4E-B899-4558-87D2-0DDF6232274B}" type="presParOf" srcId="{8575FE4C-487B-489F-B4B4-8B931EBC5F4C}" destId="{42C941C5-21C5-4731-8D93-AA7F6B7425ED}" srcOrd="22" destOrd="0" presId="urn:microsoft.com/office/officeart/2005/8/layout/bProcess3"/>
    <dgm:cxn modelId="{07326703-1375-4F45-8B51-4A23FD68A137}" type="presParOf" srcId="{8575FE4C-487B-489F-B4B4-8B931EBC5F4C}" destId="{CBBDBEA0-8097-4BAC-8F55-7AA1B1D3F0D3}" srcOrd="23" destOrd="0" presId="urn:microsoft.com/office/officeart/2005/8/layout/bProcess3"/>
    <dgm:cxn modelId="{5723FCE3-1749-442B-BE9D-69D9C555E5B7}" type="presParOf" srcId="{CBBDBEA0-8097-4BAC-8F55-7AA1B1D3F0D3}" destId="{6FD8B058-E39F-4388-9865-75F045487688}" srcOrd="0" destOrd="0" presId="urn:microsoft.com/office/officeart/2005/8/layout/bProcess3"/>
    <dgm:cxn modelId="{2FF3344A-4CE8-4C71-B1DB-DC1657ACA2BA}" type="presParOf" srcId="{8575FE4C-487B-489F-B4B4-8B931EBC5F4C}" destId="{13477D06-1780-44F5-9C15-B0473111F387}" srcOrd="24" destOrd="0" presId="urn:microsoft.com/office/officeart/2005/8/layout/bProcess3"/>
    <dgm:cxn modelId="{64CC602A-6156-4707-9C32-ED1A6D5D7977}" type="presParOf" srcId="{8575FE4C-487B-489F-B4B4-8B931EBC5F4C}" destId="{030387AF-0A04-42D7-B1F6-EBB4B2DE0E45}" srcOrd="25" destOrd="0" presId="urn:microsoft.com/office/officeart/2005/8/layout/bProcess3"/>
    <dgm:cxn modelId="{3F7C690F-9E0E-4445-BD8E-0975FFBED829}" type="presParOf" srcId="{030387AF-0A04-42D7-B1F6-EBB4B2DE0E45}" destId="{E3284412-1AEC-496F-917B-C2B147C15CB9}" srcOrd="0" destOrd="0" presId="urn:microsoft.com/office/officeart/2005/8/layout/bProcess3"/>
    <dgm:cxn modelId="{B7213E32-C0EA-43BF-B9A8-A1EC15C30E76}" type="presParOf" srcId="{8575FE4C-487B-489F-B4B4-8B931EBC5F4C}" destId="{C77A4E15-2DFB-471B-A546-01CD7D1B75EB}" srcOrd="26" destOrd="0" presId="urn:microsoft.com/office/officeart/2005/8/layout/bProcess3"/>
    <dgm:cxn modelId="{90689726-9A58-4426-9E46-1F39DB7C64FA}" type="presParOf" srcId="{8575FE4C-487B-489F-B4B4-8B931EBC5F4C}" destId="{3F428833-6FDA-42AD-A638-80F3607B34B5}" srcOrd="27" destOrd="0" presId="urn:microsoft.com/office/officeart/2005/8/layout/bProcess3"/>
    <dgm:cxn modelId="{05C8928D-ED23-43B5-B3FD-F84B2B1251B7}" type="presParOf" srcId="{3F428833-6FDA-42AD-A638-80F3607B34B5}" destId="{206D6B91-DB0E-47C6-82F1-59EBA2AE4D2A}" srcOrd="0" destOrd="0" presId="urn:microsoft.com/office/officeart/2005/8/layout/bProcess3"/>
    <dgm:cxn modelId="{9A476878-9E66-409B-96F3-F2CA03CFDA51}" type="presParOf" srcId="{8575FE4C-487B-489F-B4B4-8B931EBC5F4C}" destId="{6927B733-E8EA-4781-B4DC-F20A934EECD2}" srcOrd="28" destOrd="0" presId="urn:microsoft.com/office/officeart/2005/8/layout/bProcess3"/>
    <dgm:cxn modelId="{BFD03D75-B4D9-452D-AABE-295342F7D1DC}" type="presParOf" srcId="{8575FE4C-487B-489F-B4B4-8B931EBC5F4C}" destId="{61AA97B0-B3C7-4B7E-8713-8B2ABF9EFE92}" srcOrd="29" destOrd="0" presId="urn:microsoft.com/office/officeart/2005/8/layout/bProcess3"/>
    <dgm:cxn modelId="{44BF373D-69C6-45E2-A8A5-20CBB4F3CEC4}" type="presParOf" srcId="{61AA97B0-B3C7-4B7E-8713-8B2ABF9EFE92}" destId="{82F67840-5778-4314-9BB8-C3C23330B445}" srcOrd="0" destOrd="0" presId="urn:microsoft.com/office/officeart/2005/8/layout/bProcess3"/>
    <dgm:cxn modelId="{7C8866DD-1B0F-410D-ACD2-DA8BF5D15A40}" type="presParOf" srcId="{8575FE4C-487B-489F-B4B4-8B931EBC5F4C}" destId="{349D94D3-8387-4CB2-9F1F-80133A3888E1}" srcOrd="30" destOrd="0" presId="urn:microsoft.com/office/officeart/2005/8/layout/bProcess3"/>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A4883E8-A9E3-4148-8ECD-5D140975FFD0}">
      <dsp:nvSpPr>
        <dsp:cNvPr id="0" name=""/>
        <dsp:cNvSpPr/>
      </dsp:nvSpPr>
      <dsp:spPr>
        <a:xfrm>
          <a:off x="1166100" y="318524"/>
          <a:ext cx="237766" cy="91440"/>
        </a:xfrm>
        <a:custGeom>
          <a:avLst/>
          <a:gdLst/>
          <a:ahLst/>
          <a:cxnLst/>
          <a:rect l="0" t="0" r="0" b="0"/>
          <a:pathLst>
            <a:path>
              <a:moveTo>
                <a:pt x="0" y="45720"/>
              </a:moveTo>
              <a:lnTo>
                <a:pt x="237766" y="45720"/>
              </a:lnTo>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278275" y="362902"/>
        <a:ext cx="13418" cy="2683"/>
      </dsp:txXfrm>
    </dsp:sp>
    <dsp:sp modelId="{0CCD36F7-9ED8-4CF9-905E-8EA8CFD81052}">
      <dsp:nvSpPr>
        <dsp:cNvPr id="0" name=""/>
        <dsp:cNvSpPr/>
      </dsp:nvSpPr>
      <dsp:spPr>
        <a:xfrm>
          <a:off x="1089" y="14200"/>
          <a:ext cx="1166811" cy="700086"/>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Start</a:t>
          </a:r>
        </a:p>
      </dsp:txBody>
      <dsp:txXfrm>
        <a:off x="1089" y="14200"/>
        <a:ext cx="1166811" cy="700086"/>
      </dsp:txXfrm>
    </dsp:sp>
    <dsp:sp modelId="{53C3CAAA-A68D-425E-9E37-1AA034D9FDF6}">
      <dsp:nvSpPr>
        <dsp:cNvPr id="0" name=""/>
        <dsp:cNvSpPr/>
      </dsp:nvSpPr>
      <dsp:spPr>
        <a:xfrm>
          <a:off x="2601279" y="318524"/>
          <a:ext cx="237766" cy="91440"/>
        </a:xfrm>
        <a:custGeom>
          <a:avLst/>
          <a:gdLst/>
          <a:ahLst/>
          <a:cxnLst/>
          <a:rect l="0" t="0" r="0" b="0"/>
          <a:pathLst>
            <a:path>
              <a:moveTo>
                <a:pt x="0" y="45720"/>
              </a:moveTo>
              <a:lnTo>
                <a:pt x="237766" y="45720"/>
              </a:lnTo>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713453" y="362902"/>
        <a:ext cx="13418" cy="2683"/>
      </dsp:txXfrm>
    </dsp:sp>
    <dsp:sp modelId="{AE3C4314-9E06-403A-929B-8D48F2CA086A}">
      <dsp:nvSpPr>
        <dsp:cNvPr id="0" name=""/>
        <dsp:cNvSpPr/>
      </dsp:nvSpPr>
      <dsp:spPr>
        <a:xfrm>
          <a:off x="1436267" y="14200"/>
          <a:ext cx="1166811" cy="700086"/>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Define Recorder Objects</a:t>
          </a:r>
        </a:p>
      </dsp:txBody>
      <dsp:txXfrm>
        <a:off x="1436267" y="14200"/>
        <a:ext cx="1166811" cy="700086"/>
      </dsp:txXfrm>
    </dsp:sp>
    <dsp:sp modelId="{A6FE169C-E014-4BC5-BEDA-7D972CBFE669}">
      <dsp:nvSpPr>
        <dsp:cNvPr id="0" name=""/>
        <dsp:cNvSpPr/>
      </dsp:nvSpPr>
      <dsp:spPr>
        <a:xfrm>
          <a:off x="4036457" y="318524"/>
          <a:ext cx="237766" cy="91440"/>
        </a:xfrm>
        <a:custGeom>
          <a:avLst/>
          <a:gdLst/>
          <a:ahLst/>
          <a:cxnLst/>
          <a:rect l="0" t="0" r="0" b="0"/>
          <a:pathLst>
            <a:path>
              <a:moveTo>
                <a:pt x="0" y="45720"/>
              </a:moveTo>
              <a:lnTo>
                <a:pt x="237766" y="45720"/>
              </a:lnTo>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4148631" y="362902"/>
        <a:ext cx="13418" cy="2683"/>
      </dsp:txXfrm>
    </dsp:sp>
    <dsp:sp modelId="{E5F8925E-84E7-4129-9092-A87719528E27}">
      <dsp:nvSpPr>
        <dsp:cNvPr id="0" name=""/>
        <dsp:cNvSpPr/>
      </dsp:nvSpPr>
      <dsp:spPr>
        <a:xfrm>
          <a:off x="2871445" y="14200"/>
          <a:ext cx="1166811" cy="700086"/>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Define Hazard Object</a:t>
          </a:r>
        </a:p>
      </dsp:txBody>
      <dsp:txXfrm>
        <a:off x="2871445" y="14200"/>
        <a:ext cx="1166811" cy="700086"/>
      </dsp:txXfrm>
    </dsp:sp>
    <dsp:sp modelId="{5D90A1CD-75B2-4B6D-A38B-94CD2F961472}">
      <dsp:nvSpPr>
        <dsp:cNvPr id="0" name=""/>
        <dsp:cNvSpPr/>
      </dsp:nvSpPr>
      <dsp:spPr>
        <a:xfrm>
          <a:off x="584495" y="712487"/>
          <a:ext cx="4305534" cy="237766"/>
        </a:xfrm>
        <a:custGeom>
          <a:avLst/>
          <a:gdLst/>
          <a:ahLst/>
          <a:cxnLst/>
          <a:rect l="0" t="0" r="0" b="0"/>
          <a:pathLst>
            <a:path>
              <a:moveTo>
                <a:pt x="4305534" y="0"/>
              </a:moveTo>
              <a:lnTo>
                <a:pt x="4305534" y="135983"/>
              </a:lnTo>
              <a:lnTo>
                <a:pt x="0" y="135983"/>
              </a:lnTo>
              <a:lnTo>
                <a:pt x="0" y="237766"/>
              </a:lnTo>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629415" y="830029"/>
        <a:ext cx="215694" cy="2683"/>
      </dsp:txXfrm>
    </dsp:sp>
    <dsp:sp modelId="{0748EB1B-4835-4E29-A0E1-22F6F5F9947F}">
      <dsp:nvSpPr>
        <dsp:cNvPr id="0" name=""/>
        <dsp:cNvSpPr/>
      </dsp:nvSpPr>
      <dsp:spPr>
        <a:xfrm>
          <a:off x="4306624" y="14200"/>
          <a:ext cx="1166811" cy="700086"/>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Define DateTime Object</a:t>
          </a:r>
        </a:p>
      </dsp:txBody>
      <dsp:txXfrm>
        <a:off x="4306624" y="14200"/>
        <a:ext cx="1166811" cy="700086"/>
      </dsp:txXfrm>
    </dsp:sp>
    <dsp:sp modelId="{8DE0591B-E746-4DAE-842E-358A88E6A5DB}">
      <dsp:nvSpPr>
        <dsp:cNvPr id="0" name=""/>
        <dsp:cNvSpPr/>
      </dsp:nvSpPr>
      <dsp:spPr>
        <a:xfrm>
          <a:off x="1166100" y="1286977"/>
          <a:ext cx="237766" cy="91440"/>
        </a:xfrm>
        <a:custGeom>
          <a:avLst/>
          <a:gdLst/>
          <a:ahLst/>
          <a:cxnLst/>
          <a:rect l="0" t="0" r="0" b="0"/>
          <a:pathLst>
            <a:path>
              <a:moveTo>
                <a:pt x="0" y="45720"/>
              </a:moveTo>
              <a:lnTo>
                <a:pt x="237766" y="45720"/>
              </a:lnTo>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278275" y="1331355"/>
        <a:ext cx="13418" cy="2683"/>
      </dsp:txXfrm>
    </dsp:sp>
    <dsp:sp modelId="{79CF77C5-2C47-45DA-A63D-313C557FD7C2}">
      <dsp:nvSpPr>
        <dsp:cNvPr id="0" name=""/>
        <dsp:cNvSpPr/>
      </dsp:nvSpPr>
      <dsp:spPr>
        <a:xfrm>
          <a:off x="1089" y="982654"/>
          <a:ext cx="1166811" cy="700086"/>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Define WindData Object</a:t>
          </a:r>
        </a:p>
      </dsp:txBody>
      <dsp:txXfrm>
        <a:off x="1089" y="982654"/>
        <a:ext cx="1166811" cy="700086"/>
      </dsp:txXfrm>
    </dsp:sp>
    <dsp:sp modelId="{80849273-AAB8-431A-8362-CA58ADCC0104}">
      <dsp:nvSpPr>
        <dsp:cNvPr id="0" name=""/>
        <dsp:cNvSpPr/>
      </dsp:nvSpPr>
      <dsp:spPr>
        <a:xfrm>
          <a:off x="2601279" y="1286977"/>
          <a:ext cx="237766" cy="91440"/>
        </a:xfrm>
        <a:custGeom>
          <a:avLst/>
          <a:gdLst/>
          <a:ahLst/>
          <a:cxnLst/>
          <a:rect l="0" t="0" r="0" b="0"/>
          <a:pathLst>
            <a:path>
              <a:moveTo>
                <a:pt x="0" y="45720"/>
              </a:moveTo>
              <a:lnTo>
                <a:pt x="237766" y="45720"/>
              </a:lnTo>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713453" y="1331355"/>
        <a:ext cx="13418" cy="2683"/>
      </dsp:txXfrm>
    </dsp:sp>
    <dsp:sp modelId="{21A4F13A-2E53-4FB3-906D-A3BE79BDDA45}">
      <dsp:nvSpPr>
        <dsp:cNvPr id="0" name=""/>
        <dsp:cNvSpPr/>
      </dsp:nvSpPr>
      <dsp:spPr>
        <a:xfrm>
          <a:off x="1436267" y="982654"/>
          <a:ext cx="1166811" cy="700086"/>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Define Site Object</a:t>
          </a:r>
        </a:p>
      </dsp:txBody>
      <dsp:txXfrm>
        <a:off x="1436267" y="982654"/>
        <a:ext cx="1166811" cy="700086"/>
      </dsp:txXfrm>
    </dsp:sp>
    <dsp:sp modelId="{9DE2348D-D551-46D4-A42C-35D12448B440}">
      <dsp:nvSpPr>
        <dsp:cNvPr id="0" name=""/>
        <dsp:cNvSpPr/>
      </dsp:nvSpPr>
      <dsp:spPr>
        <a:xfrm>
          <a:off x="4036457" y="1286977"/>
          <a:ext cx="237766" cy="91440"/>
        </a:xfrm>
        <a:custGeom>
          <a:avLst/>
          <a:gdLst/>
          <a:ahLst/>
          <a:cxnLst/>
          <a:rect l="0" t="0" r="0" b="0"/>
          <a:pathLst>
            <a:path>
              <a:moveTo>
                <a:pt x="0" y="45720"/>
              </a:moveTo>
              <a:lnTo>
                <a:pt x="237766" y="45720"/>
              </a:lnTo>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4148631" y="1331355"/>
        <a:ext cx="13418" cy="2683"/>
      </dsp:txXfrm>
    </dsp:sp>
    <dsp:sp modelId="{34449584-749A-4528-B4BA-B0A7B181EA1A}">
      <dsp:nvSpPr>
        <dsp:cNvPr id="0" name=""/>
        <dsp:cNvSpPr/>
      </dsp:nvSpPr>
      <dsp:spPr>
        <a:xfrm>
          <a:off x="2871445" y="982654"/>
          <a:ext cx="1166811" cy="700086"/>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Define Substance Objects</a:t>
          </a:r>
        </a:p>
      </dsp:txBody>
      <dsp:txXfrm>
        <a:off x="2871445" y="982654"/>
        <a:ext cx="1166811" cy="700086"/>
      </dsp:txXfrm>
    </dsp:sp>
    <dsp:sp modelId="{66608CD2-F673-48B8-B48E-3B5C9425408B}">
      <dsp:nvSpPr>
        <dsp:cNvPr id="0" name=""/>
        <dsp:cNvSpPr/>
      </dsp:nvSpPr>
      <dsp:spPr>
        <a:xfrm>
          <a:off x="584495" y="1680941"/>
          <a:ext cx="4305534" cy="237766"/>
        </a:xfrm>
        <a:custGeom>
          <a:avLst/>
          <a:gdLst/>
          <a:ahLst/>
          <a:cxnLst/>
          <a:rect l="0" t="0" r="0" b="0"/>
          <a:pathLst>
            <a:path>
              <a:moveTo>
                <a:pt x="4305534" y="0"/>
              </a:moveTo>
              <a:lnTo>
                <a:pt x="4305534" y="135983"/>
              </a:lnTo>
              <a:lnTo>
                <a:pt x="0" y="135983"/>
              </a:lnTo>
              <a:lnTo>
                <a:pt x="0" y="237766"/>
              </a:lnTo>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629415" y="1798482"/>
        <a:ext cx="215694" cy="2683"/>
      </dsp:txXfrm>
    </dsp:sp>
    <dsp:sp modelId="{0BF85D8B-0240-4052-8C12-381A7FD71E90}">
      <dsp:nvSpPr>
        <dsp:cNvPr id="0" name=""/>
        <dsp:cNvSpPr/>
      </dsp:nvSpPr>
      <dsp:spPr>
        <a:xfrm>
          <a:off x="4306624" y="982654"/>
          <a:ext cx="1166811" cy="700086"/>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Define Fragility Objects</a:t>
          </a:r>
        </a:p>
      </dsp:txBody>
      <dsp:txXfrm>
        <a:off x="4306624" y="982654"/>
        <a:ext cx="1166811" cy="700086"/>
      </dsp:txXfrm>
    </dsp:sp>
    <dsp:sp modelId="{663A102C-1548-4E2F-90DD-2DA3A2BAE9CC}">
      <dsp:nvSpPr>
        <dsp:cNvPr id="0" name=""/>
        <dsp:cNvSpPr/>
      </dsp:nvSpPr>
      <dsp:spPr>
        <a:xfrm>
          <a:off x="1166100" y="2255431"/>
          <a:ext cx="237766" cy="91440"/>
        </a:xfrm>
        <a:custGeom>
          <a:avLst/>
          <a:gdLst/>
          <a:ahLst/>
          <a:cxnLst/>
          <a:rect l="0" t="0" r="0" b="0"/>
          <a:pathLst>
            <a:path>
              <a:moveTo>
                <a:pt x="0" y="45720"/>
              </a:moveTo>
              <a:lnTo>
                <a:pt x="237766" y="45720"/>
              </a:lnTo>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278275" y="2299809"/>
        <a:ext cx="13418" cy="2683"/>
      </dsp:txXfrm>
    </dsp:sp>
    <dsp:sp modelId="{072144F4-6E8A-4D2F-8A80-980930B38166}">
      <dsp:nvSpPr>
        <dsp:cNvPr id="0" name=""/>
        <dsp:cNvSpPr/>
      </dsp:nvSpPr>
      <dsp:spPr>
        <a:xfrm>
          <a:off x="1089" y="1951107"/>
          <a:ext cx="1166811" cy="700086"/>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Define Probit Objects</a:t>
          </a:r>
        </a:p>
      </dsp:txBody>
      <dsp:txXfrm>
        <a:off x="1089" y="1951107"/>
        <a:ext cx="1166811" cy="700086"/>
      </dsp:txXfrm>
    </dsp:sp>
    <dsp:sp modelId="{58444063-1BEA-40C9-A2CD-9463011C5204}">
      <dsp:nvSpPr>
        <dsp:cNvPr id="0" name=""/>
        <dsp:cNvSpPr/>
      </dsp:nvSpPr>
      <dsp:spPr>
        <a:xfrm>
          <a:off x="2601279" y="2255431"/>
          <a:ext cx="237766" cy="91440"/>
        </a:xfrm>
        <a:custGeom>
          <a:avLst/>
          <a:gdLst/>
          <a:ahLst/>
          <a:cxnLst/>
          <a:rect l="0" t="0" r="0" b="0"/>
          <a:pathLst>
            <a:path>
              <a:moveTo>
                <a:pt x="0" y="45720"/>
              </a:moveTo>
              <a:lnTo>
                <a:pt x="237766" y="45720"/>
              </a:lnTo>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713453" y="2299809"/>
        <a:ext cx="13418" cy="2683"/>
      </dsp:txXfrm>
    </dsp:sp>
    <dsp:sp modelId="{33854249-AE90-402B-8ABE-9D73C7181613}">
      <dsp:nvSpPr>
        <dsp:cNvPr id="0" name=""/>
        <dsp:cNvSpPr/>
      </dsp:nvSpPr>
      <dsp:spPr>
        <a:xfrm>
          <a:off x="1436267" y="1951107"/>
          <a:ext cx="1166811" cy="700086"/>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Define OutFlow Objects</a:t>
          </a:r>
        </a:p>
      </dsp:txBody>
      <dsp:txXfrm>
        <a:off x="1436267" y="1951107"/>
        <a:ext cx="1166811" cy="700086"/>
      </dsp:txXfrm>
    </dsp:sp>
    <dsp:sp modelId="{6EEF4CC2-68E8-4400-AF0C-2CBFC70062E1}">
      <dsp:nvSpPr>
        <dsp:cNvPr id="0" name=""/>
        <dsp:cNvSpPr/>
      </dsp:nvSpPr>
      <dsp:spPr>
        <a:xfrm>
          <a:off x="4036457" y="2255431"/>
          <a:ext cx="237766" cy="91440"/>
        </a:xfrm>
        <a:custGeom>
          <a:avLst/>
          <a:gdLst/>
          <a:ahLst/>
          <a:cxnLst/>
          <a:rect l="0" t="0" r="0" b="0"/>
          <a:pathLst>
            <a:path>
              <a:moveTo>
                <a:pt x="0" y="45720"/>
              </a:moveTo>
              <a:lnTo>
                <a:pt x="237766" y="45720"/>
              </a:lnTo>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4148631" y="2299809"/>
        <a:ext cx="13418" cy="2683"/>
      </dsp:txXfrm>
    </dsp:sp>
    <dsp:sp modelId="{337780EE-8EBB-485B-8B2A-E2A7B9E5C8C0}">
      <dsp:nvSpPr>
        <dsp:cNvPr id="0" name=""/>
        <dsp:cNvSpPr/>
      </dsp:nvSpPr>
      <dsp:spPr>
        <a:xfrm>
          <a:off x="2871445" y="1951107"/>
          <a:ext cx="1166811" cy="700086"/>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Define DispersionSpread Objects</a:t>
          </a:r>
        </a:p>
      </dsp:txBody>
      <dsp:txXfrm>
        <a:off x="2871445" y="1951107"/>
        <a:ext cx="1166811" cy="700086"/>
      </dsp:txXfrm>
    </dsp:sp>
    <dsp:sp modelId="{CBBDBEA0-8097-4BAC-8F55-7AA1B1D3F0D3}">
      <dsp:nvSpPr>
        <dsp:cNvPr id="0" name=""/>
        <dsp:cNvSpPr/>
      </dsp:nvSpPr>
      <dsp:spPr>
        <a:xfrm>
          <a:off x="584495" y="2649394"/>
          <a:ext cx="4305534" cy="237766"/>
        </a:xfrm>
        <a:custGeom>
          <a:avLst/>
          <a:gdLst/>
          <a:ahLst/>
          <a:cxnLst/>
          <a:rect l="0" t="0" r="0" b="0"/>
          <a:pathLst>
            <a:path>
              <a:moveTo>
                <a:pt x="4305534" y="0"/>
              </a:moveTo>
              <a:lnTo>
                <a:pt x="4305534" y="135983"/>
              </a:lnTo>
              <a:lnTo>
                <a:pt x="0" y="135983"/>
              </a:lnTo>
              <a:lnTo>
                <a:pt x="0" y="237766"/>
              </a:lnTo>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629415" y="2766936"/>
        <a:ext cx="215694" cy="2683"/>
      </dsp:txXfrm>
    </dsp:sp>
    <dsp:sp modelId="{42C941C5-21C5-4731-8D93-AA7F6B7425ED}">
      <dsp:nvSpPr>
        <dsp:cNvPr id="0" name=""/>
        <dsp:cNvSpPr/>
      </dsp:nvSpPr>
      <dsp:spPr>
        <a:xfrm>
          <a:off x="4306624" y="1951107"/>
          <a:ext cx="1166811" cy="700086"/>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Define PhysicalEffect Objects</a:t>
          </a:r>
        </a:p>
      </dsp:txBody>
      <dsp:txXfrm>
        <a:off x="4306624" y="1951107"/>
        <a:ext cx="1166811" cy="700086"/>
      </dsp:txXfrm>
    </dsp:sp>
    <dsp:sp modelId="{030387AF-0A04-42D7-B1F6-EBB4B2DE0E45}">
      <dsp:nvSpPr>
        <dsp:cNvPr id="0" name=""/>
        <dsp:cNvSpPr/>
      </dsp:nvSpPr>
      <dsp:spPr>
        <a:xfrm>
          <a:off x="1166100" y="3223884"/>
          <a:ext cx="237766" cy="91440"/>
        </a:xfrm>
        <a:custGeom>
          <a:avLst/>
          <a:gdLst/>
          <a:ahLst/>
          <a:cxnLst/>
          <a:rect l="0" t="0" r="0" b="0"/>
          <a:pathLst>
            <a:path>
              <a:moveTo>
                <a:pt x="0" y="45720"/>
              </a:moveTo>
              <a:lnTo>
                <a:pt x="237766" y="45720"/>
              </a:lnTo>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278275" y="3268263"/>
        <a:ext cx="13418" cy="2683"/>
      </dsp:txXfrm>
    </dsp:sp>
    <dsp:sp modelId="{13477D06-1780-44F5-9C15-B0473111F387}">
      <dsp:nvSpPr>
        <dsp:cNvPr id="0" name=""/>
        <dsp:cNvSpPr/>
      </dsp:nvSpPr>
      <dsp:spPr>
        <a:xfrm>
          <a:off x="1089" y="2919561"/>
          <a:ext cx="1166811" cy="700086"/>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Define Connectors (DS_LOC, Out_Physic, Pb_LOC) Objects</a:t>
          </a:r>
        </a:p>
      </dsp:txBody>
      <dsp:txXfrm>
        <a:off x="1089" y="2919561"/>
        <a:ext cx="1166811" cy="700086"/>
      </dsp:txXfrm>
    </dsp:sp>
    <dsp:sp modelId="{3F428833-6FDA-42AD-A638-80F3607B34B5}">
      <dsp:nvSpPr>
        <dsp:cNvPr id="0" name=""/>
        <dsp:cNvSpPr/>
      </dsp:nvSpPr>
      <dsp:spPr>
        <a:xfrm>
          <a:off x="2601279" y="3223884"/>
          <a:ext cx="237766" cy="91440"/>
        </a:xfrm>
        <a:custGeom>
          <a:avLst/>
          <a:gdLst/>
          <a:ahLst/>
          <a:cxnLst/>
          <a:rect l="0" t="0" r="0" b="0"/>
          <a:pathLst>
            <a:path>
              <a:moveTo>
                <a:pt x="0" y="45720"/>
              </a:moveTo>
              <a:lnTo>
                <a:pt x="237766" y="45720"/>
              </a:lnTo>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713453" y="3268263"/>
        <a:ext cx="13418" cy="2683"/>
      </dsp:txXfrm>
    </dsp:sp>
    <dsp:sp modelId="{C77A4E15-2DFB-471B-A546-01CD7D1B75EB}">
      <dsp:nvSpPr>
        <dsp:cNvPr id="0" name=""/>
        <dsp:cNvSpPr/>
      </dsp:nvSpPr>
      <dsp:spPr>
        <a:xfrm>
          <a:off x="1436267" y="2919561"/>
          <a:ext cx="1166811" cy="700086"/>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Define Safety Objects</a:t>
          </a:r>
        </a:p>
      </dsp:txBody>
      <dsp:txXfrm>
        <a:off x="1436267" y="2919561"/>
        <a:ext cx="1166811" cy="700086"/>
      </dsp:txXfrm>
    </dsp:sp>
    <dsp:sp modelId="{61AA97B0-B3C7-4B7E-8713-8B2ABF9EFE92}">
      <dsp:nvSpPr>
        <dsp:cNvPr id="0" name=""/>
        <dsp:cNvSpPr/>
      </dsp:nvSpPr>
      <dsp:spPr>
        <a:xfrm>
          <a:off x="4036457" y="3223884"/>
          <a:ext cx="237766" cy="91440"/>
        </a:xfrm>
        <a:custGeom>
          <a:avLst/>
          <a:gdLst/>
          <a:ahLst/>
          <a:cxnLst/>
          <a:rect l="0" t="0" r="0" b="0"/>
          <a:pathLst>
            <a:path>
              <a:moveTo>
                <a:pt x="0" y="45720"/>
              </a:moveTo>
              <a:lnTo>
                <a:pt x="237766" y="45720"/>
              </a:lnTo>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4148631" y="3268263"/>
        <a:ext cx="13418" cy="2683"/>
      </dsp:txXfrm>
    </dsp:sp>
    <dsp:sp modelId="{6927B733-E8EA-4781-B4DC-F20A934EECD2}">
      <dsp:nvSpPr>
        <dsp:cNvPr id="0" name=""/>
        <dsp:cNvSpPr/>
      </dsp:nvSpPr>
      <dsp:spPr>
        <a:xfrm>
          <a:off x="2871445" y="2919561"/>
          <a:ext cx="1166811" cy="700086"/>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Define PlantUnits Objects</a:t>
          </a:r>
        </a:p>
      </dsp:txBody>
      <dsp:txXfrm>
        <a:off x="2871445" y="2919561"/>
        <a:ext cx="1166811" cy="700086"/>
      </dsp:txXfrm>
    </dsp:sp>
    <dsp:sp modelId="{349D94D3-8387-4CB2-9F1F-80133A3888E1}">
      <dsp:nvSpPr>
        <dsp:cNvPr id="0" name=""/>
        <dsp:cNvSpPr/>
      </dsp:nvSpPr>
      <dsp:spPr>
        <a:xfrm>
          <a:off x="4306624" y="2919561"/>
          <a:ext cx="1166811" cy="700086"/>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Analyze the model</a:t>
          </a:r>
        </a:p>
      </dsp:txBody>
      <dsp:txXfrm>
        <a:off x="4306624" y="2919561"/>
        <a:ext cx="1166811" cy="700086"/>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AB3E64-6223-44F6-9E2E-EB959F0257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75</TotalTime>
  <Pages>45</Pages>
  <Words>10923</Words>
  <Characters>62264</Characters>
  <Application>Microsoft Office Word</Application>
  <DocSecurity>0</DocSecurity>
  <Lines>518</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jan sayyaf</dc:creator>
  <cp:keywords/>
  <dc:description/>
  <cp:lastModifiedBy>bijan sayyaf</cp:lastModifiedBy>
  <cp:revision>150</cp:revision>
  <dcterms:created xsi:type="dcterms:W3CDTF">2022-12-10T06:02:00Z</dcterms:created>
  <dcterms:modified xsi:type="dcterms:W3CDTF">2023-05-09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1c1e4c-aa15-3acc-b601-cac16fbcc25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